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4113A" w:rsidRPr="003B6DAE" w:rsidRDefault="0014075A" w:rsidP="00E4113A">
      <w:pPr>
        <w:pStyle w:val="logo"/>
      </w:pPr>
      <w:r>
        <w:rPr>
          <w:noProof/>
          <w:lang w:val="en-US" w:eastAsia="en-US"/>
        </w:rPr>
        <w:drawing>
          <wp:inline distT="0" distB="0" distL="0" distR="0" wp14:anchorId="722F04A3" wp14:editId="10D1D61B">
            <wp:extent cx="3438525" cy="536212"/>
            <wp:effectExtent l="0" t="0" r="0" b="0"/>
            <wp:docPr id="3" name="Obrázek 3" descr="C:\Users\jelinekl\AppData\Local\Microsoft\Windows\INetCacheContent.Word\UZEI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linekl\AppData\Local\Microsoft\Windows\INetCacheContent.Word\UZEI_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33762" cy="551064"/>
                    </a:xfrm>
                    <a:prstGeom prst="rect">
                      <a:avLst/>
                    </a:prstGeom>
                    <a:noFill/>
                    <a:ln>
                      <a:noFill/>
                    </a:ln>
                  </pic:spPr>
                </pic:pic>
              </a:graphicData>
            </a:graphic>
          </wp:inline>
        </w:drawing>
      </w:r>
    </w:p>
    <w:p w:rsidR="00E4113A" w:rsidRPr="00FE4B18" w:rsidRDefault="00E4113A" w:rsidP="00E4113A">
      <w:pPr>
        <w:pStyle w:val="UZEI"/>
      </w:pPr>
      <w:r w:rsidRPr="00FE4B18">
        <w:t>Ústav zemědělské ekonomiky a informací</w:t>
      </w:r>
    </w:p>
    <w:p w:rsidR="00E4113A" w:rsidRDefault="00E4113A" w:rsidP="00E4113A">
      <w:pPr>
        <w:pStyle w:val="st-nazev"/>
      </w:pPr>
      <w:r>
        <w:t>PODKLADOVÉ ANALÝZY</w:t>
      </w:r>
      <w:r w:rsidRPr="00C81804">
        <w:t xml:space="preserve"> </w:t>
      </w:r>
      <w:r>
        <w:t>PRO PŘÍPRAVU SZP V PROGRAMOVÉM OBDOBÍ 2021+</w:t>
      </w:r>
    </w:p>
    <w:p w:rsidR="00236CBD" w:rsidRPr="000A32D8" w:rsidRDefault="00E4113A" w:rsidP="00236CBD">
      <w:pPr>
        <w:spacing w:line="276" w:lineRule="auto"/>
        <w:ind w:left="360" w:firstLine="349"/>
        <w:jc w:val="center"/>
        <w:rPr>
          <w:rFonts w:ascii="Arial" w:hAnsi="Arial" w:cs="Arial"/>
        </w:rPr>
      </w:pPr>
      <w:r w:rsidRPr="000A32D8">
        <w:rPr>
          <w:rFonts w:ascii="Arial" w:hAnsi="Arial" w:cs="Arial"/>
          <w:b/>
        </w:rPr>
        <w:t>Specifický cíl</w:t>
      </w:r>
      <w:r w:rsidR="00842571" w:rsidRPr="000A32D8">
        <w:rPr>
          <w:rFonts w:ascii="Arial" w:hAnsi="Arial" w:cs="Arial"/>
          <w:b/>
        </w:rPr>
        <w:t xml:space="preserve"> </w:t>
      </w:r>
      <w:r w:rsidR="000F3ECC" w:rsidRPr="000A32D8">
        <w:rPr>
          <w:rFonts w:ascii="Arial" w:hAnsi="Arial" w:cs="Arial"/>
          <w:b/>
        </w:rPr>
        <w:t>F</w:t>
      </w:r>
      <w:r w:rsidR="000F3ECC" w:rsidRPr="000A32D8">
        <w:rPr>
          <w:rFonts w:ascii="Arial" w:hAnsi="Arial" w:cs="Arial"/>
        </w:rPr>
        <w:t xml:space="preserve"> </w:t>
      </w:r>
    </w:p>
    <w:p w:rsidR="00236CBD" w:rsidRDefault="00236CBD" w:rsidP="00236CBD">
      <w:pPr>
        <w:spacing w:line="276" w:lineRule="auto"/>
        <w:ind w:left="360" w:firstLine="349"/>
        <w:jc w:val="center"/>
        <w:rPr>
          <w:rFonts w:ascii="Arial" w:hAnsi="Arial" w:cs="Arial"/>
          <w:b/>
        </w:rPr>
      </w:pPr>
      <w:r w:rsidRPr="000A32D8">
        <w:rPr>
          <w:rFonts w:ascii="Arial" w:hAnsi="Arial" w:cs="Arial"/>
          <w:b/>
        </w:rPr>
        <w:t>Přispívat k ochraně biologické rozmanitosti, posilovat ekosystémové služby a zachovávat stanoviště a krajiny</w:t>
      </w:r>
    </w:p>
    <w:p w:rsidR="00CC5B1B" w:rsidRPr="000A32D8" w:rsidRDefault="00CC5B1B" w:rsidP="00236CBD">
      <w:pPr>
        <w:spacing w:line="276" w:lineRule="auto"/>
        <w:ind w:left="360" w:firstLine="349"/>
        <w:jc w:val="center"/>
        <w:rPr>
          <w:rFonts w:ascii="Arial" w:hAnsi="Arial" w:cs="Arial"/>
          <w:b/>
        </w:rPr>
      </w:pPr>
    </w:p>
    <w:p w:rsidR="001B3BDB" w:rsidRPr="009A389F" w:rsidRDefault="00CC5B1B" w:rsidP="001B3BDB">
      <w:bookmarkStart w:id="0" w:name="_Hlk525828536"/>
      <w:r w:rsidRPr="00CC5B1B">
        <w:rPr>
          <w:szCs w:val="24"/>
        </w:rPr>
        <w:t xml:space="preserve">K textu analýzy odborně přispěli: </w:t>
      </w:r>
      <w:bookmarkEnd w:id="0"/>
      <w:r w:rsidRPr="00CC5B1B">
        <w:rPr>
          <w:szCs w:val="24"/>
        </w:rPr>
        <w:t>Mgr. Zdeněk Papoušek (ČIŽP), Ing. Klára Čámská, Ph.D. (AOPK), Ing. Petr Bauer (</w:t>
      </w:r>
      <w:r w:rsidRPr="00CC5B1B">
        <w:rPr>
          <w:color w:val="1A171B"/>
          <w:szCs w:val="24"/>
        </w:rPr>
        <w:t xml:space="preserve">NP České Švýcarsko a CHKO Labské pískovce), </w:t>
      </w:r>
      <w:r w:rsidRPr="00CC5B1B">
        <w:rPr>
          <w:szCs w:val="24"/>
        </w:rPr>
        <w:t xml:space="preserve">Ing. Kamil Holý, Ph.D. (VÚRV), doc. RNDr. Pavel Saska, Ph.D. (VÚRV), </w:t>
      </w:r>
      <w:r w:rsidR="00403957">
        <w:rPr>
          <w:szCs w:val="24"/>
        </w:rPr>
        <w:t xml:space="preserve">RNDr. Jiří Skuhrovec, Ph.D., </w:t>
      </w:r>
      <w:r w:rsidRPr="00CC5B1B">
        <w:rPr>
          <w:szCs w:val="24"/>
        </w:rPr>
        <w:t>Mgr. Martin Střelec (Juniperia), doc. Ing. Josef Suchomel, Ph.D. (Mendelova univerzita), Ing. Radim Kotrba, Ph.D. (ČZU), Ing. Miloš Fischer, MBA (ČMMJ), Ing. Václav Zámečník (ČSO)</w:t>
      </w:r>
      <w:r w:rsidR="001B3BDB">
        <w:rPr>
          <w:szCs w:val="24"/>
        </w:rPr>
        <w:t xml:space="preserve">, Bc. </w:t>
      </w:r>
      <w:r w:rsidR="001B3BDB">
        <w:t>Roman Scharf (MŽP)</w:t>
      </w:r>
    </w:p>
    <w:p w:rsidR="00CC5B1B" w:rsidRPr="00CC5B1B" w:rsidRDefault="00CC5B1B" w:rsidP="00CC5B1B">
      <w:pPr>
        <w:shd w:val="clear" w:color="auto" w:fill="FFFFFF"/>
        <w:spacing w:before="0" w:line="276" w:lineRule="auto"/>
        <w:ind w:firstLine="0"/>
        <w:rPr>
          <w:szCs w:val="24"/>
        </w:rPr>
      </w:pPr>
    </w:p>
    <w:p w:rsidR="00E4113A" w:rsidRDefault="00E4113A" w:rsidP="00E4113A"/>
    <w:p w:rsidR="00E4113A" w:rsidRDefault="00E4113A" w:rsidP="00E4113A"/>
    <w:p w:rsidR="00E4113A" w:rsidRDefault="00E4113A" w:rsidP="00E4113A"/>
    <w:p w:rsidR="00E4113A" w:rsidRDefault="00E4113A" w:rsidP="00E4113A"/>
    <w:p w:rsidR="00E4113A" w:rsidRDefault="00E4113A" w:rsidP="00E4113A"/>
    <w:p w:rsidR="00E4113A" w:rsidRDefault="00E4113A" w:rsidP="00E4113A"/>
    <w:p w:rsidR="0081245E" w:rsidRDefault="00E4113A" w:rsidP="00E4113A">
      <w:pPr>
        <w:jc w:val="center"/>
      </w:pPr>
      <w:r>
        <w:t xml:space="preserve">Praha, </w:t>
      </w:r>
      <w:r w:rsidR="00C05669">
        <w:t>27</w:t>
      </w:r>
      <w:r>
        <w:t>.</w:t>
      </w:r>
      <w:r w:rsidR="00C05669">
        <w:t xml:space="preserve"> 9</w:t>
      </w:r>
      <w:r>
        <w:t>.</w:t>
      </w:r>
      <w:r w:rsidR="00C05669">
        <w:t xml:space="preserve"> </w:t>
      </w:r>
      <w:r>
        <w:t>2018</w:t>
      </w:r>
    </w:p>
    <w:p w:rsidR="00E4113A" w:rsidRDefault="00E4113A" w:rsidP="00E4113A">
      <w:pPr>
        <w:pStyle w:val="Nadpis1"/>
      </w:pPr>
      <w:bookmarkStart w:id="1" w:name="_Toc313363000"/>
      <w:bookmarkStart w:id="2" w:name="_Toc532287654"/>
      <w:r>
        <w:t>Se</w:t>
      </w:r>
      <w:r w:rsidRPr="00117FE3">
        <w:t>znam použitých zkratek</w:t>
      </w:r>
      <w:bookmarkEnd w:id="1"/>
      <w:bookmarkEnd w:id="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07"/>
        <w:gridCol w:w="7655"/>
      </w:tblGrid>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t>AEGIS</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t>Evropský systém integrovaných genových bank (A European Genebank Integrated System)</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bookmarkStart w:id="3" w:name="_Hlk519502444" w:colFirst="1" w:colLast="1"/>
            <w:r w:rsidRPr="00061DC0">
              <w:t>AEKO</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Agroenviro</w:t>
            </w:r>
            <w:r>
              <w:t>n</w:t>
            </w:r>
            <w:r w:rsidRPr="00061DC0">
              <w:t>me</w:t>
            </w:r>
            <w:r>
              <w:t>n</w:t>
            </w:r>
            <w:r w:rsidRPr="00061DC0">
              <w:t>tálně-klimatické opatření</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AEO</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Agroenviro</w:t>
            </w:r>
            <w:r>
              <w:t>n</w:t>
            </w:r>
            <w:r w:rsidRPr="00061DC0">
              <w:t>mentální opatření</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AEWA</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Dohoda o ochraně africko-euroasijských stěhovavých vodních pták</w:t>
            </w:r>
            <w:r>
              <w:t>ů</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AOPK ČR</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Agentura ochrany přírody a krajiny České republiky</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CAP</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t>Common Agricultural Policy (Společná zemědělská politika Evropské unie)</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CBD</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Úmluva o biologické rozmanitosti</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CITES</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 xml:space="preserve">Úmluva o mezinárodním obchodu </w:t>
            </w:r>
            <w:r>
              <w:t xml:space="preserve">s </w:t>
            </w:r>
            <w:r w:rsidRPr="00061DC0">
              <w:t>ohroženými druhy volně žijících živočichů a rostlin</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CZ02</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Program pro oblasti: Biodiverzita a ekosystémové služby/Monitorování a integrované plánování a kontrola v životním prostředí/Adaptace na změnu klimatu, dále jsou z tohoto zdroje spolufinancovány záchranné programy.</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ČÚZK</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Český úřad zeměměřický a katastrální</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DPB</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Díl půdního bloku</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DZES (GAEC)</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Dobrý zemědělský a enviro</w:t>
            </w:r>
            <w:r>
              <w:t>n</w:t>
            </w:r>
            <w:r w:rsidRPr="00061DC0">
              <w:t>mentální stav půdy (Good Agricultural and Environmental Conditions)</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t>ECPGR</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t>Evropský programu spolupráce pro genetické zdroje rostlin (European Cooperative Program for Plant Genetics Resources)</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EFA</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CF13E9">
              <w:t>Ecological Focus Area</w:t>
            </w:r>
            <w:r w:rsidRPr="00061DC0">
              <w:t> </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 xml:space="preserve">EHP </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Evropsk</w:t>
            </w:r>
            <w:r>
              <w:t>ý hospodářský</w:t>
            </w:r>
            <w:r w:rsidRPr="00061DC0">
              <w:t xml:space="preserve"> prostor</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EHS</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Evropské hospodářské společenství</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EK/ČR</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Evropská Komise/Česká republika</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ES</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Evropské společenství</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EUROBATS</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Dohoda o ochraně evropských netopýrů</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EVL</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Evropsky významná lokalita</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t>FAO</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t>Organizace OSN pro výživu a zemědělství (Food and Agriculture Organization of the United Nations)</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Default="004D2718" w:rsidP="0077428F">
            <w:pPr>
              <w:pStyle w:val="Tabulka"/>
            </w:pPr>
            <w:r>
              <w:t>GZ</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Default="004D2718" w:rsidP="0077428F">
            <w:pPr>
              <w:pStyle w:val="Tabulka"/>
            </w:pPr>
            <w:r>
              <w:t>Genetický zdroj</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ha</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Hektary (měrná jednotka)</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HNV</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Zemědělské systémy s vysokou přírodní hodnotou (High natural value)</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CHKO</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Chráněná krajinná oblast</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t>ITPGRFA</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t>Mezinárodní smlouva o rostlinných genetických zdrojích pro výživu a zemědělství (International Treaty On Plant Genetic Resources For Food And Agriculture)</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IUCN</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Mezinárodní svaz ochrany přírody</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KI</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Kontextové i</w:t>
            </w:r>
            <w:r>
              <w:t>n</w:t>
            </w:r>
            <w:r w:rsidRPr="00061DC0">
              <w:t>dikátory</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KP</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Krajinné prvky</w:t>
            </w:r>
            <w:r>
              <w:t xml:space="preserve"> (krajinný prvek)</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LIFE</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Podprogram pro životní prostředí; finanční nástroj EU pro životní prostředí a klima slouží k podpoře a rozvoji environmentální legislativy v Evropské unii</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LPIS</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Veřejný registr půdy</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MaS</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246AF8">
              <w:t>Program 115 020 - Podprogram 115 022 - Správa nezcizitelného státního majetku ve zvláště chráněných územích</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MZD</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Meliorační a zpevňující dřeviny</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MZe</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Ministerstvo zemědělství</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MZV</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Ministerstvo zahraničních věcí</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MŽP</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Ministerstvo životního prostředí</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NDOP</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Nálezová databáze ochrany přírody</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NGO</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 xml:space="preserve">Nestátní nezisková organizace/nevládní nezisková </w:t>
            </w:r>
            <w:r>
              <w:t>organizace</w:t>
            </w:r>
            <w:r w:rsidRPr="00061DC0">
              <w:t xml:space="preserve"> (Non-Governmental Organization)</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NP</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Národní park</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t>NPGZ</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t>Národní program konzervace a využívání genetických zdrojů rostlin, zvířat a mikroorganismů významných pro výživu a zemědělství</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NPR/NPP</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Národní přírodní rezervace/Národní přírodní památka</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OOP</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Orgán ochrany přírody</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OP</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Orná půda</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OPŽP</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Operační program Životní prostředí</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t>OSN</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t>Organizace spojených národů</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bookmarkStart w:id="4" w:name="RANGE!A41"/>
            <w:bookmarkEnd w:id="3"/>
            <w:r w:rsidRPr="00061DC0">
              <w:t>POPFK</w:t>
            </w:r>
            <w:bookmarkEnd w:id="4"/>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 xml:space="preserve">Program </w:t>
            </w:r>
            <w:r w:rsidRPr="00246AF8">
              <w:t>Podpora</w:t>
            </w:r>
            <w:r w:rsidRPr="004D2718">
              <w:t xml:space="preserve"> </w:t>
            </w:r>
            <w:r w:rsidRPr="00061DC0">
              <w:t xml:space="preserve">obnovy </w:t>
            </w:r>
            <w:r>
              <w:t xml:space="preserve">přirozených </w:t>
            </w:r>
            <w:r w:rsidRPr="00061DC0">
              <w:t>funkcí krajiny</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PP</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Pomocné přípravky</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PPK</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Program péče o krajinu</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PRV</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Program rozvoje venkova</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PS</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Pracovní skupina</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Sb.</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Sbírka zákonů</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t>SDGs</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t>Cíle udržitelného rozvoje (Sustainable Development Goals)</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SZIF</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 xml:space="preserve">Státní zemědělský </w:t>
            </w:r>
            <w:r>
              <w:t xml:space="preserve">intervenční </w:t>
            </w:r>
            <w:r w:rsidRPr="00061DC0">
              <w:t>fond</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SZP</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Společná zemědělská politika</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TP</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Travní porosty</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TTP</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Trvalé travní porosty</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VÚMOP</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Výzkumný ústav meliorací a ochrany půdy</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ZCHÚ</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Zvláště chráněné území</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ZOPK</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Zákon č. 114/1992 Sb., o ochraně přírody a krajiny, ve znění pozdějších předpisů</w:t>
            </w:r>
          </w:p>
        </w:tc>
      </w:tr>
      <w:tr w:rsidR="004D2718" w:rsidRPr="00A1344E"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ŽP</w:t>
            </w:r>
          </w:p>
        </w:tc>
        <w:tc>
          <w:tcPr>
            <w:tcW w:w="4224" w:type="pct"/>
            <w:tcBorders>
              <w:top w:val="single" w:sz="4" w:space="0" w:color="auto"/>
              <w:left w:val="single" w:sz="4" w:space="0" w:color="auto"/>
              <w:bottom w:val="single" w:sz="4" w:space="0" w:color="auto"/>
              <w:right w:val="single" w:sz="4" w:space="0" w:color="auto"/>
            </w:tcBorders>
            <w:shd w:val="clear" w:color="auto" w:fill="auto"/>
          </w:tcPr>
          <w:p w:rsidR="004D2718" w:rsidRPr="00061DC0" w:rsidRDefault="004D2718" w:rsidP="0077428F">
            <w:pPr>
              <w:pStyle w:val="Tabulka"/>
            </w:pPr>
            <w:r w:rsidRPr="00061DC0">
              <w:t>Životní prostředí</w:t>
            </w:r>
          </w:p>
        </w:tc>
      </w:tr>
    </w:tbl>
    <w:sdt>
      <w:sdtPr>
        <w:rPr>
          <w:rFonts w:ascii="Times New Roman" w:eastAsia="Times New Roman" w:hAnsi="Times New Roman" w:cs="Times New Roman"/>
          <w:color w:val="auto"/>
          <w:sz w:val="24"/>
          <w:szCs w:val="23"/>
        </w:rPr>
        <w:id w:val="-1959486772"/>
        <w:docPartObj>
          <w:docPartGallery w:val="Table of Contents"/>
          <w:docPartUnique/>
        </w:docPartObj>
      </w:sdtPr>
      <w:sdtEndPr>
        <w:rPr>
          <w:b/>
          <w:bCs/>
        </w:rPr>
      </w:sdtEndPr>
      <w:sdtContent>
        <w:p w:rsidR="00CA7BEF" w:rsidRDefault="00CA7BEF">
          <w:pPr>
            <w:pStyle w:val="Nadpisobsahu"/>
          </w:pPr>
          <w:r>
            <w:t>Obsah</w:t>
          </w:r>
        </w:p>
        <w:p w:rsidR="001762D1" w:rsidRDefault="00CA7BEF">
          <w:pPr>
            <w:pStyle w:val="Obsah1"/>
            <w:rPr>
              <w:ins w:id="5" w:author="Šejnohová Hana" w:date="2018-12-11T10:32:00Z"/>
              <w:rFonts w:asciiTheme="minorHAnsi" w:eastAsiaTheme="minorEastAsia" w:hAnsiTheme="minorHAnsi" w:cstheme="minorBidi"/>
              <w:noProof/>
              <w:sz w:val="22"/>
              <w:szCs w:val="22"/>
            </w:rPr>
          </w:pPr>
          <w:r>
            <w:fldChar w:fldCharType="begin"/>
          </w:r>
          <w:r>
            <w:instrText xml:space="preserve"> TOC \o "1-3" \h \z \u </w:instrText>
          </w:r>
          <w:r>
            <w:fldChar w:fldCharType="separate"/>
          </w:r>
          <w:ins w:id="6" w:author="Šejnohová Hana" w:date="2018-12-11T10:32:00Z">
            <w:r w:rsidR="001762D1" w:rsidRPr="00D275F8">
              <w:rPr>
                <w:rStyle w:val="Hypertextovodkaz"/>
                <w:noProof/>
              </w:rPr>
              <w:fldChar w:fldCharType="begin"/>
            </w:r>
            <w:r w:rsidR="001762D1" w:rsidRPr="00D275F8">
              <w:rPr>
                <w:rStyle w:val="Hypertextovodkaz"/>
                <w:noProof/>
              </w:rPr>
              <w:instrText xml:space="preserve"> </w:instrText>
            </w:r>
            <w:r w:rsidR="001762D1">
              <w:rPr>
                <w:noProof/>
              </w:rPr>
              <w:instrText>HYPERLINK \l "_Toc532287654"</w:instrText>
            </w:r>
            <w:r w:rsidR="001762D1" w:rsidRPr="00D275F8">
              <w:rPr>
                <w:rStyle w:val="Hypertextovodkaz"/>
                <w:noProof/>
              </w:rPr>
              <w:instrText xml:space="preserve"> </w:instrText>
            </w:r>
            <w:r w:rsidR="001762D1" w:rsidRPr="00D275F8">
              <w:rPr>
                <w:rStyle w:val="Hypertextovodkaz"/>
                <w:noProof/>
              </w:rPr>
              <w:fldChar w:fldCharType="separate"/>
            </w:r>
            <w:r w:rsidR="001762D1" w:rsidRPr="00D275F8">
              <w:rPr>
                <w:rStyle w:val="Hypertextovodkaz"/>
                <w:noProof/>
              </w:rPr>
              <w:t>Seznam použitých zkratek</w:t>
            </w:r>
            <w:r w:rsidR="001762D1">
              <w:rPr>
                <w:noProof/>
                <w:webHidden/>
              </w:rPr>
              <w:tab/>
            </w:r>
            <w:r w:rsidR="001762D1">
              <w:rPr>
                <w:noProof/>
                <w:webHidden/>
              </w:rPr>
              <w:fldChar w:fldCharType="begin"/>
            </w:r>
            <w:r w:rsidR="001762D1">
              <w:rPr>
                <w:noProof/>
                <w:webHidden/>
              </w:rPr>
              <w:instrText xml:space="preserve"> PAGEREF _Toc532287654 \h </w:instrText>
            </w:r>
          </w:ins>
          <w:r w:rsidR="001762D1">
            <w:rPr>
              <w:noProof/>
              <w:webHidden/>
            </w:rPr>
          </w:r>
          <w:r w:rsidR="001762D1">
            <w:rPr>
              <w:noProof/>
              <w:webHidden/>
            </w:rPr>
            <w:fldChar w:fldCharType="separate"/>
          </w:r>
          <w:ins w:id="7" w:author="Šejnohová Hana" w:date="2018-12-11T10:32:00Z">
            <w:r w:rsidR="001762D1">
              <w:rPr>
                <w:noProof/>
                <w:webHidden/>
              </w:rPr>
              <w:t>2</w:t>
            </w:r>
            <w:r w:rsidR="001762D1">
              <w:rPr>
                <w:noProof/>
                <w:webHidden/>
              </w:rPr>
              <w:fldChar w:fldCharType="end"/>
            </w:r>
            <w:r w:rsidR="001762D1" w:rsidRPr="00D275F8">
              <w:rPr>
                <w:rStyle w:val="Hypertextovodkaz"/>
                <w:noProof/>
              </w:rPr>
              <w:fldChar w:fldCharType="end"/>
            </w:r>
          </w:ins>
        </w:p>
        <w:p w:rsidR="001762D1" w:rsidRDefault="001762D1">
          <w:pPr>
            <w:pStyle w:val="Obsah1"/>
            <w:tabs>
              <w:tab w:val="left" w:pos="1100"/>
            </w:tabs>
            <w:rPr>
              <w:ins w:id="8" w:author="Šejnohová Hana" w:date="2018-12-11T10:32:00Z"/>
              <w:rFonts w:asciiTheme="minorHAnsi" w:eastAsiaTheme="minorEastAsia" w:hAnsiTheme="minorHAnsi" w:cstheme="minorBidi"/>
              <w:noProof/>
              <w:sz w:val="22"/>
              <w:szCs w:val="22"/>
            </w:rPr>
          </w:pPr>
          <w:ins w:id="9" w:author="Šejnohová Hana" w:date="2018-12-11T10:32:00Z">
            <w:r w:rsidRPr="00D275F8">
              <w:rPr>
                <w:rStyle w:val="Hypertextovodkaz"/>
                <w:noProof/>
              </w:rPr>
              <w:fldChar w:fldCharType="begin"/>
            </w:r>
            <w:r w:rsidRPr="00D275F8">
              <w:rPr>
                <w:rStyle w:val="Hypertextovodkaz"/>
                <w:noProof/>
              </w:rPr>
              <w:instrText xml:space="preserve"> </w:instrText>
            </w:r>
            <w:r>
              <w:rPr>
                <w:noProof/>
              </w:rPr>
              <w:instrText>HYPERLINK \l "_Toc532287655"</w:instrText>
            </w:r>
            <w:r w:rsidRPr="00D275F8">
              <w:rPr>
                <w:rStyle w:val="Hypertextovodkaz"/>
                <w:noProof/>
              </w:rPr>
              <w:instrText xml:space="preserve"> </w:instrText>
            </w:r>
            <w:r w:rsidRPr="00D275F8">
              <w:rPr>
                <w:rStyle w:val="Hypertextovodkaz"/>
                <w:noProof/>
              </w:rPr>
              <w:fldChar w:fldCharType="separate"/>
            </w:r>
            <w:r w:rsidRPr="00D275F8">
              <w:rPr>
                <w:rStyle w:val="Hypertextovodkaz"/>
                <w:rFonts w:cs="Arial"/>
                <w:noProof/>
              </w:rPr>
              <w:t>1.</w:t>
            </w:r>
            <w:r>
              <w:rPr>
                <w:rFonts w:asciiTheme="minorHAnsi" w:eastAsiaTheme="minorEastAsia" w:hAnsiTheme="minorHAnsi" w:cstheme="minorBidi"/>
                <w:noProof/>
                <w:sz w:val="22"/>
                <w:szCs w:val="22"/>
              </w:rPr>
              <w:tab/>
            </w:r>
            <w:r w:rsidRPr="00D275F8">
              <w:rPr>
                <w:rStyle w:val="Hypertextovodkaz"/>
                <w:noProof/>
              </w:rPr>
              <w:t>Stanovení skutečného problému, na který má politika reagovat</w:t>
            </w:r>
            <w:r>
              <w:rPr>
                <w:noProof/>
                <w:webHidden/>
              </w:rPr>
              <w:tab/>
            </w:r>
            <w:r>
              <w:rPr>
                <w:noProof/>
                <w:webHidden/>
              </w:rPr>
              <w:fldChar w:fldCharType="begin"/>
            </w:r>
            <w:r>
              <w:rPr>
                <w:noProof/>
                <w:webHidden/>
              </w:rPr>
              <w:instrText xml:space="preserve"> PAGEREF _Toc532287655 \h </w:instrText>
            </w:r>
          </w:ins>
          <w:r>
            <w:rPr>
              <w:noProof/>
              <w:webHidden/>
            </w:rPr>
          </w:r>
          <w:r>
            <w:rPr>
              <w:noProof/>
              <w:webHidden/>
            </w:rPr>
            <w:fldChar w:fldCharType="separate"/>
          </w:r>
          <w:ins w:id="10" w:author="Šejnohová Hana" w:date="2018-12-11T10:32:00Z">
            <w:r>
              <w:rPr>
                <w:noProof/>
                <w:webHidden/>
              </w:rPr>
              <w:t>5</w:t>
            </w:r>
            <w:r>
              <w:rPr>
                <w:noProof/>
                <w:webHidden/>
              </w:rPr>
              <w:fldChar w:fldCharType="end"/>
            </w:r>
            <w:r w:rsidRPr="00D275F8">
              <w:rPr>
                <w:rStyle w:val="Hypertextovodkaz"/>
                <w:noProof/>
              </w:rPr>
              <w:fldChar w:fldCharType="end"/>
            </w:r>
          </w:ins>
        </w:p>
        <w:p w:rsidR="001762D1" w:rsidRDefault="001762D1">
          <w:pPr>
            <w:pStyle w:val="Obsah1"/>
            <w:tabs>
              <w:tab w:val="left" w:pos="1100"/>
            </w:tabs>
            <w:rPr>
              <w:ins w:id="11" w:author="Šejnohová Hana" w:date="2018-12-11T10:32:00Z"/>
              <w:rFonts w:asciiTheme="minorHAnsi" w:eastAsiaTheme="minorEastAsia" w:hAnsiTheme="minorHAnsi" w:cstheme="minorBidi"/>
              <w:noProof/>
              <w:sz w:val="22"/>
              <w:szCs w:val="22"/>
            </w:rPr>
          </w:pPr>
          <w:ins w:id="12" w:author="Šejnohová Hana" w:date="2018-12-11T10:32:00Z">
            <w:r w:rsidRPr="00D275F8">
              <w:rPr>
                <w:rStyle w:val="Hypertextovodkaz"/>
                <w:noProof/>
              </w:rPr>
              <w:fldChar w:fldCharType="begin"/>
            </w:r>
            <w:r w:rsidRPr="00D275F8">
              <w:rPr>
                <w:rStyle w:val="Hypertextovodkaz"/>
                <w:noProof/>
              </w:rPr>
              <w:instrText xml:space="preserve"> </w:instrText>
            </w:r>
            <w:r>
              <w:rPr>
                <w:noProof/>
              </w:rPr>
              <w:instrText>HYPERLINK \l "_Toc532287656"</w:instrText>
            </w:r>
            <w:r w:rsidRPr="00D275F8">
              <w:rPr>
                <w:rStyle w:val="Hypertextovodkaz"/>
                <w:noProof/>
              </w:rPr>
              <w:instrText xml:space="preserve"> </w:instrText>
            </w:r>
            <w:r w:rsidRPr="00D275F8">
              <w:rPr>
                <w:rStyle w:val="Hypertextovodkaz"/>
                <w:noProof/>
              </w:rPr>
              <w:fldChar w:fldCharType="separate"/>
            </w:r>
            <w:r w:rsidRPr="00D275F8">
              <w:rPr>
                <w:rStyle w:val="Hypertextovodkaz"/>
                <w:rFonts w:cs="Arial"/>
                <w:noProof/>
              </w:rPr>
              <w:t>2.</w:t>
            </w:r>
            <w:r>
              <w:rPr>
                <w:rFonts w:asciiTheme="minorHAnsi" w:eastAsiaTheme="minorEastAsia" w:hAnsiTheme="minorHAnsi" w:cstheme="minorBidi"/>
                <w:noProof/>
                <w:sz w:val="22"/>
                <w:szCs w:val="22"/>
              </w:rPr>
              <w:tab/>
            </w:r>
            <w:r w:rsidRPr="00D275F8">
              <w:rPr>
                <w:rStyle w:val="Hypertextovodkaz"/>
                <w:noProof/>
              </w:rPr>
              <w:t>Mechanismus a příčiny problému</w:t>
            </w:r>
            <w:r>
              <w:rPr>
                <w:noProof/>
                <w:webHidden/>
              </w:rPr>
              <w:tab/>
            </w:r>
            <w:r>
              <w:rPr>
                <w:noProof/>
                <w:webHidden/>
              </w:rPr>
              <w:fldChar w:fldCharType="begin"/>
            </w:r>
            <w:r>
              <w:rPr>
                <w:noProof/>
                <w:webHidden/>
              </w:rPr>
              <w:instrText xml:space="preserve"> PAGEREF _Toc532287656 \h </w:instrText>
            </w:r>
          </w:ins>
          <w:r>
            <w:rPr>
              <w:noProof/>
              <w:webHidden/>
            </w:rPr>
          </w:r>
          <w:r>
            <w:rPr>
              <w:noProof/>
              <w:webHidden/>
            </w:rPr>
            <w:fldChar w:fldCharType="separate"/>
          </w:r>
          <w:ins w:id="13" w:author="Šejnohová Hana" w:date="2018-12-11T10:32:00Z">
            <w:r>
              <w:rPr>
                <w:noProof/>
                <w:webHidden/>
              </w:rPr>
              <w:t>10</w:t>
            </w:r>
            <w:r>
              <w:rPr>
                <w:noProof/>
                <w:webHidden/>
              </w:rPr>
              <w:fldChar w:fldCharType="end"/>
            </w:r>
            <w:r w:rsidRPr="00D275F8">
              <w:rPr>
                <w:rStyle w:val="Hypertextovodkaz"/>
                <w:noProof/>
              </w:rPr>
              <w:fldChar w:fldCharType="end"/>
            </w:r>
          </w:ins>
        </w:p>
        <w:p w:rsidR="001762D1" w:rsidRDefault="001762D1">
          <w:pPr>
            <w:pStyle w:val="Obsah1"/>
            <w:tabs>
              <w:tab w:val="left" w:pos="1100"/>
            </w:tabs>
            <w:rPr>
              <w:ins w:id="14" w:author="Šejnohová Hana" w:date="2018-12-11T10:32:00Z"/>
              <w:rFonts w:asciiTheme="minorHAnsi" w:eastAsiaTheme="minorEastAsia" w:hAnsiTheme="minorHAnsi" w:cstheme="minorBidi"/>
              <w:noProof/>
              <w:sz w:val="22"/>
              <w:szCs w:val="22"/>
            </w:rPr>
          </w:pPr>
          <w:ins w:id="15" w:author="Šejnohová Hana" w:date="2018-12-11T10:32:00Z">
            <w:r w:rsidRPr="00D275F8">
              <w:rPr>
                <w:rStyle w:val="Hypertextovodkaz"/>
                <w:noProof/>
              </w:rPr>
              <w:fldChar w:fldCharType="begin"/>
            </w:r>
            <w:r w:rsidRPr="00D275F8">
              <w:rPr>
                <w:rStyle w:val="Hypertextovodkaz"/>
                <w:noProof/>
              </w:rPr>
              <w:instrText xml:space="preserve"> </w:instrText>
            </w:r>
            <w:r>
              <w:rPr>
                <w:noProof/>
              </w:rPr>
              <w:instrText>HYPERLINK \l "_Toc532287657"</w:instrText>
            </w:r>
            <w:r w:rsidRPr="00D275F8">
              <w:rPr>
                <w:rStyle w:val="Hypertextovodkaz"/>
                <w:noProof/>
              </w:rPr>
              <w:instrText xml:space="preserve"> </w:instrText>
            </w:r>
            <w:r w:rsidRPr="00D275F8">
              <w:rPr>
                <w:rStyle w:val="Hypertextovodkaz"/>
                <w:noProof/>
              </w:rPr>
              <w:fldChar w:fldCharType="separate"/>
            </w:r>
            <w:r w:rsidRPr="00D275F8">
              <w:rPr>
                <w:rStyle w:val="Hypertextovodkaz"/>
                <w:rFonts w:cs="Arial"/>
                <w:noProof/>
              </w:rPr>
              <w:t>3.</w:t>
            </w:r>
            <w:r>
              <w:rPr>
                <w:rFonts w:asciiTheme="minorHAnsi" w:eastAsiaTheme="minorEastAsia" w:hAnsiTheme="minorHAnsi" w:cstheme="minorBidi"/>
                <w:noProof/>
                <w:sz w:val="22"/>
                <w:szCs w:val="22"/>
              </w:rPr>
              <w:tab/>
            </w:r>
            <w:r w:rsidRPr="00D275F8">
              <w:rPr>
                <w:rStyle w:val="Hypertextovodkaz"/>
                <w:noProof/>
              </w:rPr>
              <w:t>Závažnost problému</w:t>
            </w:r>
            <w:r>
              <w:rPr>
                <w:noProof/>
                <w:webHidden/>
              </w:rPr>
              <w:tab/>
            </w:r>
            <w:r>
              <w:rPr>
                <w:noProof/>
                <w:webHidden/>
              </w:rPr>
              <w:fldChar w:fldCharType="begin"/>
            </w:r>
            <w:r>
              <w:rPr>
                <w:noProof/>
                <w:webHidden/>
              </w:rPr>
              <w:instrText xml:space="preserve"> PAGEREF _Toc532287657 \h </w:instrText>
            </w:r>
          </w:ins>
          <w:r>
            <w:rPr>
              <w:noProof/>
              <w:webHidden/>
            </w:rPr>
          </w:r>
          <w:r>
            <w:rPr>
              <w:noProof/>
              <w:webHidden/>
            </w:rPr>
            <w:fldChar w:fldCharType="separate"/>
          </w:r>
          <w:ins w:id="16" w:author="Šejnohová Hana" w:date="2018-12-11T10:32:00Z">
            <w:r>
              <w:rPr>
                <w:noProof/>
                <w:webHidden/>
              </w:rPr>
              <w:t>26</w:t>
            </w:r>
            <w:r>
              <w:rPr>
                <w:noProof/>
                <w:webHidden/>
              </w:rPr>
              <w:fldChar w:fldCharType="end"/>
            </w:r>
            <w:r w:rsidRPr="00D275F8">
              <w:rPr>
                <w:rStyle w:val="Hypertextovodkaz"/>
                <w:noProof/>
              </w:rPr>
              <w:fldChar w:fldCharType="end"/>
            </w:r>
          </w:ins>
        </w:p>
        <w:p w:rsidR="001762D1" w:rsidRDefault="001762D1">
          <w:pPr>
            <w:pStyle w:val="Obsah1"/>
            <w:tabs>
              <w:tab w:val="left" w:pos="1100"/>
            </w:tabs>
            <w:rPr>
              <w:ins w:id="17" w:author="Šejnohová Hana" w:date="2018-12-11T10:32:00Z"/>
              <w:rFonts w:asciiTheme="minorHAnsi" w:eastAsiaTheme="minorEastAsia" w:hAnsiTheme="minorHAnsi" w:cstheme="minorBidi"/>
              <w:noProof/>
              <w:sz w:val="22"/>
              <w:szCs w:val="22"/>
            </w:rPr>
          </w:pPr>
          <w:ins w:id="18" w:author="Šejnohová Hana" w:date="2018-12-11T10:32:00Z">
            <w:r w:rsidRPr="00D275F8">
              <w:rPr>
                <w:rStyle w:val="Hypertextovodkaz"/>
                <w:noProof/>
              </w:rPr>
              <w:fldChar w:fldCharType="begin"/>
            </w:r>
            <w:r w:rsidRPr="00D275F8">
              <w:rPr>
                <w:rStyle w:val="Hypertextovodkaz"/>
                <w:noProof/>
              </w:rPr>
              <w:instrText xml:space="preserve"> </w:instrText>
            </w:r>
            <w:r>
              <w:rPr>
                <w:noProof/>
              </w:rPr>
              <w:instrText>HYPERLINK \l "_Toc532287658"</w:instrText>
            </w:r>
            <w:r w:rsidRPr="00D275F8">
              <w:rPr>
                <w:rStyle w:val="Hypertextovodkaz"/>
                <w:noProof/>
              </w:rPr>
              <w:instrText xml:space="preserve"> </w:instrText>
            </w:r>
            <w:r w:rsidRPr="00D275F8">
              <w:rPr>
                <w:rStyle w:val="Hypertextovodkaz"/>
                <w:noProof/>
              </w:rPr>
              <w:fldChar w:fldCharType="separate"/>
            </w:r>
            <w:r w:rsidRPr="00D275F8">
              <w:rPr>
                <w:rStyle w:val="Hypertextovodkaz"/>
                <w:rFonts w:cs="Arial"/>
                <w:noProof/>
              </w:rPr>
              <w:t>4.</w:t>
            </w:r>
            <w:r>
              <w:rPr>
                <w:rFonts w:asciiTheme="minorHAnsi" w:eastAsiaTheme="minorEastAsia" w:hAnsiTheme="minorHAnsi" w:cstheme="minorBidi"/>
                <w:noProof/>
                <w:sz w:val="22"/>
                <w:szCs w:val="22"/>
              </w:rPr>
              <w:tab/>
            </w:r>
            <w:r w:rsidRPr="00D275F8">
              <w:rPr>
                <w:rStyle w:val="Hypertextovodkaz"/>
                <w:noProof/>
              </w:rPr>
              <w:t>SWOT analýza A POTŘEBY</w:t>
            </w:r>
            <w:r>
              <w:rPr>
                <w:noProof/>
                <w:webHidden/>
              </w:rPr>
              <w:tab/>
            </w:r>
            <w:r>
              <w:rPr>
                <w:noProof/>
                <w:webHidden/>
              </w:rPr>
              <w:fldChar w:fldCharType="begin"/>
            </w:r>
            <w:r>
              <w:rPr>
                <w:noProof/>
                <w:webHidden/>
              </w:rPr>
              <w:instrText xml:space="preserve"> PAGEREF _Toc532287658 \h </w:instrText>
            </w:r>
          </w:ins>
          <w:r>
            <w:rPr>
              <w:noProof/>
              <w:webHidden/>
            </w:rPr>
          </w:r>
          <w:r>
            <w:rPr>
              <w:noProof/>
              <w:webHidden/>
            </w:rPr>
            <w:fldChar w:fldCharType="separate"/>
          </w:r>
          <w:ins w:id="19" w:author="Šejnohová Hana" w:date="2018-12-11T10:32:00Z">
            <w:r>
              <w:rPr>
                <w:noProof/>
                <w:webHidden/>
              </w:rPr>
              <w:t>35</w:t>
            </w:r>
            <w:r>
              <w:rPr>
                <w:noProof/>
                <w:webHidden/>
              </w:rPr>
              <w:fldChar w:fldCharType="end"/>
            </w:r>
            <w:r w:rsidRPr="00D275F8">
              <w:rPr>
                <w:rStyle w:val="Hypertextovodkaz"/>
                <w:noProof/>
              </w:rPr>
              <w:fldChar w:fldCharType="end"/>
            </w:r>
          </w:ins>
        </w:p>
        <w:p w:rsidR="001762D1" w:rsidRDefault="001762D1">
          <w:pPr>
            <w:pStyle w:val="Obsah1"/>
            <w:tabs>
              <w:tab w:val="left" w:pos="1320"/>
            </w:tabs>
            <w:rPr>
              <w:ins w:id="20" w:author="Šejnohová Hana" w:date="2018-12-11T10:32:00Z"/>
              <w:rFonts w:asciiTheme="minorHAnsi" w:eastAsiaTheme="minorEastAsia" w:hAnsiTheme="minorHAnsi" w:cstheme="minorBidi"/>
              <w:noProof/>
              <w:sz w:val="22"/>
              <w:szCs w:val="22"/>
            </w:rPr>
          </w:pPr>
          <w:ins w:id="21" w:author="Šejnohová Hana" w:date="2018-12-11T10:32:00Z">
            <w:r w:rsidRPr="00D275F8">
              <w:rPr>
                <w:rStyle w:val="Hypertextovodkaz"/>
                <w:noProof/>
              </w:rPr>
              <w:fldChar w:fldCharType="begin"/>
            </w:r>
            <w:r w:rsidRPr="00D275F8">
              <w:rPr>
                <w:rStyle w:val="Hypertextovodkaz"/>
                <w:noProof/>
              </w:rPr>
              <w:instrText xml:space="preserve"> </w:instrText>
            </w:r>
            <w:r>
              <w:rPr>
                <w:noProof/>
              </w:rPr>
              <w:instrText>HYPERLINK \l "_Toc532287659"</w:instrText>
            </w:r>
            <w:r w:rsidRPr="00D275F8">
              <w:rPr>
                <w:rStyle w:val="Hypertextovodkaz"/>
                <w:noProof/>
              </w:rPr>
              <w:instrText xml:space="preserve"> </w:instrText>
            </w:r>
            <w:r w:rsidRPr="00D275F8">
              <w:rPr>
                <w:rStyle w:val="Hypertextovodkaz"/>
                <w:noProof/>
              </w:rPr>
              <w:fldChar w:fldCharType="separate"/>
            </w:r>
            <w:r w:rsidRPr="00D275F8">
              <w:rPr>
                <w:rStyle w:val="Hypertextovodkaz"/>
                <w:noProof/>
              </w:rPr>
              <w:t>4.1.</w:t>
            </w:r>
            <w:r>
              <w:rPr>
                <w:rFonts w:asciiTheme="minorHAnsi" w:eastAsiaTheme="minorEastAsia" w:hAnsiTheme="minorHAnsi" w:cstheme="minorBidi"/>
                <w:noProof/>
                <w:sz w:val="22"/>
                <w:szCs w:val="22"/>
              </w:rPr>
              <w:tab/>
            </w:r>
            <w:r w:rsidRPr="00D275F8">
              <w:rPr>
                <w:rStyle w:val="Hypertextovodkaz"/>
                <w:noProof/>
              </w:rPr>
              <w:t>SWOT ANALÝZA</w:t>
            </w:r>
            <w:r>
              <w:rPr>
                <w:noProof/>
                <w:webHidden/>
              </w:rPr>
              <w:tab/>
            </w:r>
            <w:r>
              <w:rPr>
                <w:noProof/>
                <w:webHidden/>
              </w:rPr>
              <w:fldChar w:fldCharType="begin"/>
            </w:r>
            <w:r>
              <w:rPr>
                <w:noProof/>
                <w:webHidden/>
              </w:rPr>
              <w:instrText xml:space="preserve"> PAGEREF _Toc532287659 \h </w:instrText>
            </w:r>
          </w:ins>
          <w:r>
            <w:rPr>
              <w:noProof/>
              <w:webHidden/>
            </w:rPr>
          </w:r>
          <w:r>
            <w:rPr>
              <w:noProof/>
              <w:webHidden/>
            </w:rPr>
            <w:fldChar w:fldCharType="separate"/>
          </w:r>
          <w:ins w:id="22" w:author="Šejnohová Hana" w:date="2018-12-11T10:32:00Z">
            <w:r>
              <w:rPr>
                <w:noProof/>
                <w:webHidden/>
              </w:rPr>
              <w:t>35</w:t>
            </w:r>
            <w:r>
              <w:rPr>
                <w:noProof/>
                <w:webHidden/>
              </w:rPr>
              <w:fldChar w:fldCharType="end"/>
            </w:r>
            <w:r w:rsidRPr="00D275F8">
              <w:rPr>
                <w:rStyle w:val="Hypertextovodkaz"/>
                <w:noProof/>
              </w:rPr>
              <w:fldChar w:fldCharType="end"/>
            </w:r>
          </w:ins>
        </w:p>
        <w:p w:rsidR="001762D1" w:rsidRDefault="001762D1">
          <w:pPr>
            <w:pStyle w:val="Obsah1"/>
            <w:tabs>
              <w:tab w:val="left" w:pos="1320"/>
            </w:tabs>
            <w:rPr>
              <w:ins w:id="23" w:author="Šejnohová Hana" w:date="2018-12-11T10:32:00Z"/>
              <w:rFonts w:asciiTheme="minorHAnsi" w:eastAsiaTheme="minorEastAsia" w:hAnsiTheme="minorHAnsi" w:cstheme="minorBidi"/>
              <w:noProof/>
              <w:sz w:val="22"/>
              <w:szCs w:val="22"/>
            </w:rPr>
          </w:pPr>
          <w:ins w:id="24" w:author="Šejnohová Hana" w:date="2018-12-11T10:32:00Z">
            <w:r w:rsidRPr="00D275F8">
              <w:rPr>
                <w:rStyle w:val="Hypertextovodkaz"/>
                <w:noProof/>
              </w:rPr>
              <w:fldChar w:fldCharType="begin"/>
            </w:r>
            <w:r w:rsidRPr="00D275F8">
              <w:rPr>
                <w:rStyle w:val="Hypertextovodkaz"/>
                <w:noProof/>
              </w:rPr>
              <w:instrText xml:space="preserve"> </w:instrText>
            </w:r>
            <w:r>
              <w:rPr>
                <w:noProof/>
              </w:rPr>
              <w:instrText>HYPERLINK \l "_Toc532287660"</w:instrText>
            </w:r>
            <w:r w:rsidRPr="00D275F8">
              <w:rPr>
                <w:rStyle w:val="Hypertextovodkaz"/>
                <w:noProof/>
              </w:rPr>
              <w:instrText xml:space="preserve"> </w:instrText>
            </w:r>
            <w:r w:rsidRPr="00D275F8">
              <w:rPr>
                <w:rStyle w:val="Hypertextovodkaz"/>
                <w:noProof/>
              </w:rPr>
              <w:fldChar w:fldCharType="separate"/>
            </w:r>
            <w:r w:rsidRPr="00D275F8">
              <w:rPr>
                <w:rStyle w:val="Hypertextovodkaz"/>
                <w:noProof/>
              </w:rPr>
              <w:t>4.2.</w:t>
            </w:r>
            <w:r>
              <w:rPr>
                <w:rFonts w:asciiTheme="minorHAnsi" w:eastAsiaTheme="minorEastAsia" w:hAnsiTheme="minorHAnsi" w:cstheme="minorBidi"/>
                <w:noProof/>
                <w:sz w:val="22"/>
                <w:szCs w:val="22"/>
              </w:rPr>
              <w:tab/>
            </w:r>
            <w:r w:rsidRPr="00D275F8">
              <w:rPr>
                <w:rStyle w:val="Hypertextovodkaz"/>
                <w:noProof/>
              </w:rPr>
              <w:t>PŘEHLED A bodové hodnocení POTŘEB</w:t>
            </w:r>
            <w:r>
              <w:rPr>
                <w:noProof/>
                <w:webHidden/>
              </w:rPr>
              <w:tab/>
            </w:r>
            <w:r>
              <w:rPr>
                <w:noProof/>
                <w:webHidden/>
              </w:rPr>
              <w:fldChar w:fldCharType="begin"/>
            </w:r>
            <w:r>
              <w:rPr>
                <w:noProof/>
                <w:webHidden/>
              </w:rPr>
              <w:instrText xml:space="preserve"> PAGEREF _Toc532287660 \h </w:instrText>
            </w:r>
          </w:ins>
          <w:r>
            <w:rPr>
              <w:noProof/>
              <w:webHidden/>
            </w:rPr>
          </w:r>
          <w:r>
            <w:rPr>
              <w:noProof/>
              <w:webHidden/>
            </w:rPr>
            <w:fldChar w:fldCharType="separate"/>
          </w:r>
          <w:ins w:id="25" w:author="Šejnohová Hana" w:date="2018-12-11T10:32:00Z">
            <w:r>
              <w:rPr>
                <w:noProof/>
                <w:webHidden/>
              </w:rPr>
              <w:t>38</w:t>
            </w:r>
            <w:r>
              <w:rPr>
                <w:noProof/>
                <w:webHidden/>
              </w:rPr>
              <w:fldChar w:fldCharType="end"/>
            </w:r>
            <w:r w:rsidRPr="00D275F8">
              <w:rPr>
                <w:rStyle w:val="Hypertextovodkaz"/>
                <w:noProof/>
              </w:rPr>
              <w:fldChar w:fldCharType="end"/>
            </w:r>
          </w:ins>
        </w:p>
        <w:p w:rsidR="001762D1" w:rsidRDefault="001762D1">
          <w:pPr>
            <w:pStyle w:val="Obsah1"/>
            <w:tabs>
              <w:tab w:val="left" w:pos="1320"/>
            </w:tabs>
            <w:rPr>
              <w:ins w:id="26" w:author="Šejnohová Hana" w:date="2018-12-11T10:32:00Z"/>
              <w:rFonts w:asciiTheme="minorHAnsi" w:eastAsiaTheme="minorEastAsia" w:hAnsiTheme="minorHAnsi" w:cstheme="minorBidi"/>
              <w:noProof/>
              <w:sz w:val="22"/>
              <w:szCs w:val="22"/>
            </w:rPr>
          </w:pPr>
          <w:ins w:id="27" w:author="Šejnohová Hana" w:date="2018-12-11T10:32:00Z">
            <w:r w:rsidRPr="00D275F8">
              <w:rPr>
                <w:rStyle w:val="Hypertextovodkaz"/>
                <w:noProof/>
              </w:rPr>
              <w:fldChar w:fldCharType="begin"/>
            </w:r>
            <w:r w:rsidRPr="00D275F8">
              <w:rPr>
                <w:rStyle w:val="Hypertextovodkaz"/>
                <w:noProof/>
              </w:rPr>
              <w:instrText xml:space="preserve"> </w:instrText>
            </w:r>
            <w:r>
              <w:rPr>
                <w:noProof/>
              </w:rPr>
              <w:instrText>HYPERLINK \l "_Toc532287661"</w:instrText>
            </w:r>
            <w:r w:rsidRPr="00D275F8">
              <w:rPr>
                <w:rStyle w:val="Hypertextovodkaz"/>
                <w:noProof/>
              </w:rPr>
              <w:instrText xml:space="preserve"> </w:instrText>
            </w:r>
            <w:r w:rsidRPr="00D275F8">
              <w:rPr>
                <w:rStyle w:val="Hypertextovodkaz"/>
                <w:noProof/>
              </w:rPr>
              <w:fldChar w:fldCharType="separate"/>
            </w:r>
            <w:r w:rsidRPr="00D275F8">
              <w:rPr>
                <w:rStyle w:val="Hypertextovodkaz"/>
                <w:noProof/>
              </w:rPr>
              <w:t>4.3.</w:t>
            </w:r>
            <w:r>
              <w:rPr>
                <w:rFonts w:asciiTheme="minorHAnsi" w:eastAsiaTheme="minorEastAsia" w:hAnsiTheme="minorHAnsi" w:cstheme="minorBidi"/>
                <w:noProof/>
                <w:sz w:val="22"/>
                <w:szCs w:val="22"/>
              </w:rPr>
              <w:tab/>
            </w:r>
            <w:r w:rsidRPr="00D275F8">
              <w:rPr>
                <w:rStyle w:val="Hypertextovodkaz"/>
                <w:noProof/>
              </w:rPr>
              <w:t>zdůvodnění POTŘEB</w:t>
            </w:r>
            <w:r>
              <w:rPr>
                <w:noProof/>
                <w:webHidden/>
              </w:rPr>
              <w:tab/>
            </w:r>
            <w:r>
              <w:rPr>
                <w:noProof/>
                <w:webHidden/>
              </w:rPr>
              <w:fldChar w:fldCharType="begin"/>
            </w:r>
            <w:r>
              <w:rPr>
                <w:noProof/>
                <w:webHidden/>
              </w:rPr>
              <w:instrText xml:space="preserve"> PAGEREF _Toc532287661 \h </w:instrText>
            </w:r>
          </w:ins>
          <w:r>
            <w:rPr>
              <w:noProof/>
              <w:webHidden/>
            </w:rPr>
          </w:r>
          <w:r>
            <w:rPr>
              <w:noProof/>
              <w:webHidden/>
            </w:rPr>
            <w:fldChar w:fldCharType="separate"/>
          </w:r>
          <w:ins w:id="28" w:author="Šejnohová Hana" w:date="2018-12-11T10:32:00Z">
            <w:r>
              <w:rPr>
                <w:noProof/>
                <w:webHidden/>
              </w:rPr>
              <w:t>38</w:t>
            </w:r>
            <w:r>
              <w:rPr>
                <w:noProof/>
                <w:webHidden/>
              </w:rPr>
              <w:fldChar w:fldCharType="end"/>
            </w:r>
            <w:r w:rsidRPr="00D275F8">
              <w:rPr>
                <w:rStyle w:val="Hypertextovodkaz"/>
                <w:noProof/>
              </w:rPr>
              <w:fldChar w:fldCharType="end"/>
            </w:r>
          </w:ins>
        </w:p>
        <w:p w:rsidR="001762D1" w:rsidRDefault="001762D1">
          <w:pPr>
            <w:pStyle w:val="Obsah1"/>
            <w:tabs>
              <w:tab w:val="left" w:pos="1100"/>
            </w:tabs>
            <w:rPr>
              <w:ins w:id="29" w:author="Šejnohová Hana" w:date="2018-12-11T10:32:00Z"/>
              <w:rFonts w:asciiTheme="minorHAnsi" w:eastAsiaTheme="minorEastAsia" w:hAnsiTheme="minorHAnsi" w:cstheme="minorBidi"/>
              <w:noProof/>
              <w:sz w:val="22"/>
              <w:szCs w:val="22"/>
            </w:rPr>
          </w:pPr>
          <w:ins w:id="30" w:author="Šejnohová Hana" w:date="2018-12-11T10:32:00Z">
            <w:r w:rsidRPr="00D275F8">
              <w:rPr>
                <w:rStyle w:val="Hypertextovodkaz"/>
                <w:noProof/>
              </w:rPr>
              <w:fldChar w:fldCharType="begin"/>
            </w:r>
            <w:r w:rsidRPr="00D275F8">
              <w:rPr>
                <w:rStyle w:val="Hypertextovodkaz"/>
                <w:noProof/>
              </w:rPr>
              <w:instrText xml:space="preserve"> </w:instrText>
            </w:r>
            <w:r>
              <w:rPr>
                <w:noProof/>
              </w:rPr>
              <w:instrText>HYPERLINK \l "_Toc532287662"</w:instrText>
            </w:r>
            <w:r w:rsidRPr="00D275F8">
              <w:rPr>
                <w:rStyle w:val="Hypertextovodkaz"/>
                <w:noProof/>
              </w:rPr>
              <w:instrText xml:space="preserve"> </w:instrText>
            </w:r>
            <w:r w:rsidRPr="00D275F8">
              <w:rPr>
                <w:rStyle w:val="Hypertextovodkaz"/>
                <w:noProof/>
              </w:rPr>
              <w:fldChar w:fldCharType="separate"/>
            </w:r>
            <w:r w:rsidRPr="00D275F8">
              <w:rPr>
                <w:rStyle w:val="Hypertextovodkaz"/>
                <w:rFonts w:cs="Arial"/>
                <w:noProof/>
              </w:rPr>
              <w:t>5.</w:t>
            </w:r>
            <w:r>
              <w:rPr>
                <w:rFonts w:asciiTheme="minorHAnsi" w:eastAsiaTheme="minorEastAsia" w:hAnsiTheme="minorHAnsi" w:cstheme="minorBidi"/>
                <w:noProof/>
                <w:sz w:val="22"/>
                <w:szCs w:val="22"/>
              </w:rPr>
              <w:tab/>
            </w:r>
            <w:r w:rsidRPr="00D275F8">
              <w:rPr>
                <w:rStyle w:val="Hypertextovodkaz"/>
                <w:noProof/>
              </w:rPr>
              <w:t>přehled navrhovaných opatření</w:t>
            </w:r>
            <w:r>
              <w:rPr>
                <w:noProof/>
                <w:webHidden/>
              </w:rPr>
              <w:tab/>
            </w:r>
            <w:r>
              <w:rPr>
                <w:noProof/>
                <w:webHidden/>
              </w:rPr>
              <w:fldChar w:fldCharType="begin"/>
            </w:r>
            <w:r>
              <w:rPr>
                <w:noProof/>
                <w:webHidden/>
              </w:rPr>
              <w:instrText xml:space="preserve"> PAGEREF _Toc532287662 \h </w:instrText>
            </w:r>
          </w:ins>
          <w:r>
            <w:rPr>
              <w:noProof/>
              <w:webHidden/>
            </w:rPr>
          </w:r>
          <w:r>
            <w:rPr>
              <w:noProof/>
              <w:webHidden/>
            </w:rPr>
            <w:fldChar w:fldCharType="separate"/>
          </w:r>
          <w:ins w:id="31" w:author="Šejnohová Hana" w:date="2018-12-11T10:32:00Z">
            <w:r>
              <w:rPr>
                <w:noProof/>
                <w:webHidden/>
              </w:rPr>
              <w:t>40</w:t>
            </w:r>
            <w:r>
              <w:rPr>
                <w:noProof/>
                <w:webHidden/>
              </w:rPr>
              <w:fldChar w:fldCharType="end"/>
            </w:r>
            <w:r w:rsidRPr="00D275F8">
              <w:rPr>
                <w:rStyle w:val="Hypertextovodkaz"/>
                <w:noProof/>
              </w:rPr>
              <w:fldChar w:fldCharType="end"/>
            </w:r>
          </w:ins>
        </w:p>
        <w:p w:rsidR="00CA7BEF" w:rsidDel="001762D1" w:rsidRDefault="00CA7BEF">
          <w:pPr>
            <w:pStyle w:val="Obsah1"/>
            <w:rPr>
              <w:del w:id="32" w:author="Šejnohová Hana" w:date="2018-12-11T10:32:00Z"/>
              <w:rFonts w:asciiTheme="minorHAnsi" w:eastAsiaTheme="minorEastAsia" w:hAnsiTheme="minorHAnsi" w:cstheme="minorBidi"/>
              <w:noProof/>
              <w:sz w:val="22"/>
              <w:szCs w:val="22"/>
            </w:rPr>
          </w:pPr>
          <w:del w:id="33" w:author="Šejnohová Hana" w:date="2018-12-11T10:32:00Z">
            <w:r w:rsidRPr="001762D1" w:rsidDel="001762D1">
              <w:rPr>
                <w:rPrChange w:id="34" w:author="Šejnohová Hana" w:date="2018-12-11T10:32:00Z">
                  <w:rPr>
                    <w:rStyle w:val="Hypertextovodkaz"/>
                    <w:noProof/>
                  </w:rPr>
                </w:rPrChange>
              </w:rPr>
              <w:delText>Seznam použitých zkratek</w:delText>
            </w:r>
            <w:r w:rsidDel="001762D1">
              <w:rPr>
                <w:noProof/>
                <w:webHidden/>
              </w:rPr>
              <w:tab/>
              <w:delText>2</w:delText>
            </w:r>
          </w:del>
        </w:p>
        <w:p w:rsidR="00CA7BEF" w:rsidDel="001762D1" w:rsidRDefault="00CA7BEF">
          <w:pPr>
            <w:pStyle w:val="Obsah1"/>
            <w:tabs>
              <w:tab w:val="left" w:pos="1100"/>
            </w:tabs>
            <w:rPr>
              <w:del w:id="35" w:author="Šejnohová Hana" w:date="2018-12-11T10:32:00Z"/>
              <w:rFonts w:asciiTheme="minorHAnsi" w:eastAsiaTheme="minorEastAsia" w:hAnsiTheme="minorHAnsi" w:cstheme="minorBidi"/>
              <w:noProof/>
              <w:sz w:val="22"/>
              <w:szCs w:val="22"/>
            </w:rPr>
          </w:pPr>
          <w:del w:id="36" w:author="Šejnohová Hana" w:date="2018-12-11T10:32:00Z">
            <w:r w:rsidRPr="001762D1" w:rsidDel="001762D1">
              <w:rPr>
                <w:rPrChange w:id="37" w:author="Šejnohová Hana" w:date="2018-12-11T10:32:00Z">
                  <w:rPr>
                    <w:rStyle w:val="Hypertextovodkaz"/>
                    <w:rFonts w:cs="Arial"/>
                    <w:noProof/>
                  </w:rPr>
                </w:rPrChange>
              </w:rPr>
              <w:delText>1.</w:delText>
            </w:r>
            <w:r w:rsidDel="001762D1">
              <w:rPr>
                <w:rFonts w:asciiTheme="minorHAnsi" w:eastAsiaTheme="minorEastAsia" w:hAnsiTheme="minorHAnsi" w:cstheme="minorBidi"/>
                <w:noProof/>
                <w:sz w:val="22"/>
                <w:szCs w:val="22"/>
              </w:rPr>
              <w:tab/>
            </w:r>
            <w:r w:rsidRPr="001762D1" w:rsidDel="001762D1">
              <w:rPr>
                <w:rPrChange w:id="38" w:author="Šejnohová Hana" w:date="2018-12-11T10:32:00Z">
                  <w:rPr>
                    <w:rStyle w:val="Hypertextovodkaz"/>
                    <w:noProof/>
                  </w:rPr>
                </w:rPrChange>
              </w:rPr>
              <w:delText>Stanovení skutečného problému, na který má politika reagovat</w:delText>
            </w:r>
            <w:r w:rsidDel="001762D1">
              <w:rPr>
                <w:noProof/>
                <w:webHidden/>
              </w:rPr>
              <w:tab/>
              <w:delText>5</w:delText>
            </w:r>
          </w:del>
        </w:p>
        <w:p w:rsidR="00CA7BEF" w:rsidDel="001762D1" w:rsidRDefault="00CA7BEF">
          <w:pPr>
            <w:pStyle w:val="Obsah1"/>
            <w:tabs>
              <w:tab w:val="left" w:pos="1100"/>
            </w:tabs>
            <w:rPr>
              <w:del w:id="39" w:author="Šejnohová Hana" w:date="2018-12-11T10:32:00Z"/>
              <w:rFonts w:asciiTheme="minorHAnsi" w:eastAsiaTheme="minorEastAsia" w:hAnsiTheme="minorHAnsi" w:cstheme="minorBidi"/>
              <w:noProof/>
              <w:sz w:val="22"/>
              <w:szCs w:val="22"/>
            </w:rPr>
          </w:pPr>
          <w:del w:id="40" w:author="Šejnohová Hana" w:date="2018-12-11T10:32:00Z">
            <w:r w:rsidRPr="001762D1" w:rsidDel="001762D1">
              <w:rPr>
                <w:rPrChange w:id="41" w:author="Šejnohová Hana" w:date="2018-12-11T10:32:00Z">
                  <w:rPr>
                    <w:rStyle w:val="Hypertextovodkaz"/>
                    <w:rFonts w:cs="Arial"/>
                    <w:noProof/>
                  </w:rPr>
                </w:rPrChange>
              </w:rPr>
              <w:delText>2.</w:delText>
            </w:r>
            <w:r w:rsidDel="001762D1">
              <w:rPr>
                <w:rFonts w:asciiTheme="minorHAnsi" w:eastAsiaTheme="minorEastAsia" w:hAnsiTheme="minorHAnsi" w:cstheme="minorBidi"/>
                <w:noProof/>
                <w:sz w:val="22"/>
                <w:szCs w:val="22"/>
              </w:rPr>
              <w:tab/>
            </w:r>
            <w:r w:rsidRPr="001762D1" w:rsidDel="001762D1">
              <w:rPr>
                <w:rPrChange w:id="42" w:author="Šejnohová Hana" w:date="2018-12-11T10:32:00Z">
                  <w:rPr>
                    <w:rStyle w:val="Hypertextovodkaz"/>
                    <w:noProof/>
                  </w:rPr>
                </w:rPrChange>
              </w:rPr>
              <w:delText>Mechanismus a příčiny problému</w:delText>
            </w:r>
            <w:r w:rsidDel="001762D1">
              <w:rPr>
                <w:noProof/>
                <w:webHidden/>
              </w:rPr>
              <w:tab/>
              <w:delText>10</w:delText>
            </w:r>
          </w:del>
        </w:p>
        <w:p w:rsidR="00CA7BEF" w:rsidDel="001762D1" w:rsidRDefault="00CA7BEF">
          <w:pPr>
            <w:pStyle w:val="Obsah1"/>
            <w:tabs>
              <w:tab w:val="left" w:pos="1100"/>
            </w:tabs>
            <w:rPr>
              <w:del w:id="43" w:author="Šejnohová Hana" w:date="2018-12-11T10:32:00Z"/>
              <w:rFonts w:asciiTheme="minorHAnsi" w:eastAsiaTheme="minorEastAsia" w:hAnsiTheme="minorHAnsi" w:cstheme="minorBidi"/>
              <w:noProof/>
              <w:sz w:val="22"/>
              <w:szCs w:val="22"/>
            </w:rPr>
          </w:pPr>
          <w:del w:id="44" w:author="Šejnohová Hana" w:date="2018-12-11T10:32:00Z">
            <w:r w:rsidRPr="001762D1" w:rsidDel="001762D1">
              <w:rPr>
                <w:rPrChange w:id="45" w:author="Šejnohová Hana" w:date="2018-12-11T10:32:00Z">
                  <w:rPr>
                    <w:rStyle w:val="Hypertextovodkaz"/>
                    <w:rFonts w:cs="Arial"/>
                    <w:noProof/>
                  </w:rPr>
                </w:rPrChange>
              </w:rPr>
              <w:delText>3.</w:delText>
            </w:r>
            <w:r w:rsidDel="001762D1">
              <w:rPr>
                <w:rFonts w:asciiTheme="minorHAnsi" w:eastAsiaTheme="minorEastAsia" w:hAnsiTheme="minorHAnsi" w:cstheme="minorBidi"/>
                <w:noProof/>
                <w:sz w:val="22"/>
                <w:szCs w:val="22"/>
              </w:rPr>
              <w:tab/>
            </w:r>
            <w:r w:rsidRPr="001762D1" w:rsidDel="001762D1">
              <w:rPr>
                <w:rPrChange w:id="46" w:author="Šejnohová Hana" w:date="2018-12-11T10:32:00Z">
                  <w:rPr>
                    <w:rStyle w:val="Hypertextovodkaz"/>
                    <w:noProof/>
                  </w:rPr>
                </w:rPrChange>
              </w:rPr>
              <w:delText>Závažnost problému</w:delText>
            </w:r>
            <w:r w:rsidDel="001762D1">
              <w:rPr>
                <w:noProof/>
                <w:webHidden/>
              </w:rPr>
              <w:tab/>
              <w:delText>24</w:delText>
            </w:r>
          </w:del>
        </w:p>
        <w:p w:rsidR="00CA7BEF" w:rsidDel="001762D1" w:rsidRDefault="00CA7BEF">
          <w:pPr>
            <w:pStyle w:val="Obsah1"/>
            <w:tabs>
              <w:tab w:val="left" w:pos="1100"/>
            </w:tabs>
            <w:rPr>
              <w:del w:id="47" w:author="Šejnohová Hana" w:date="2018-12-11T10:32:00Z"/>
              <w:rFonts w:asciiTheme="minorHAnsi" w:eastAsiaTheme="minorEastAsia" w:hAnsiTheme="minorHAnsi" w:cstheme="minorBidi"/>
              <w:noProof/>
              <w:sz w:val="22"/>
              <w:szCs w:val="22"/>
            </w:rPr>
          </w:pPr>
          <w:del w:id="48" w:author="Šejnohová Hana" w:date="2018-12-11T10:32:00Z">
            <w:r w:rsidRPr="001762D1" w:rsidDel="001762D1">
              <w:rPr>
                <w:rPrChange w:id="49" w:author="Šejnohová Hana" w:date="2018-12-11T10:32:00Z">
                  <w:rPr>
                    <w:rStyle w:val="Hypertextovodkaz"/>
                    <w:rFonts w:cs="Arial"/>
                    <w:noProof/>
                  </w:rPr>
                </w:rPrChange>
              </w:rPr>
              <w:delText>4.</w:delText>
            </w:r>
            <w:r w:rsidDel="001762D1">
              <w:rPr>
                <w:rFonts w:asciiTheme="minorHAnsi" w:eastAsiaTheme="minorEastAsia" w:hAnsiTheme="minorHAnsi" w:cstheme="minorBidi"/>
                <w:noProof/>
                <w:sz w:val="22"/>
                <w:szCs w:val="22"/>
              </w:rPr>
              <w:tab/>
            </w:r>
            <w:r w:rsidRPr="001762D1" w:rsidDel="001762D1">
              <w:rPr>
                <w:rPrChange w:id="50" w:author="Šejnohová Hana" w:date="2018-12-11T10:32:00Z">
                  <w:rPr>
                    <w:rStyle w:val="Hypertextovodkaz"/>
                    <w:noProof/>
                  </w:rPr>
                </w:rPrChange>
              </w:rPr>
              <w:delText>SWOT analýza a potřeby</w:delText>
            </w:r>
            <w:r w:rsidDel="001762D1">
              <w:rPr>
                <w:noProof/>
                <w:webHidden/>
              </w:rPr>
              <w:tab/>
              <w:delText>33</w:delText>
            </w:r>
          </w:del>
        </w:p>
        <w:p w:rsidR="00CA7BEF" w:rsidDel="001762D1" w:rsidRDefault="00CA7BEF">
          <w:pPr>
            <w:pStyle w:val="Obsah1"/>
            <w:tabs>
              <w:tab w:val="left" w:pos="1320"/>
            </w:tabs>
            <w:rPr>
              <w:del w:id="51" w:author="Šejnohová Hana" w:date="2018-12-11T10:32:00Z"/>
              <w:rFonts w:asciiTheme="minorHAnsi" w:eastAsiaTheme="minorEastAsia" w:hAnsiTheme="minorHAnsi" w:cstheme="minorBidi"/>
              <w:noProof/>
              <w:sz w:val="22"/>
              <w:szCs w:val="22"/>
            </w:rPr>
          </w:pPr>
          <w:del w:id="52" w:author="Šejnohová Hana" w:date="2018-12-11T10:32:00Z">
            <w:r w:rsidRPr="001762D1" w:rsidDel="001762D1">
              <w:rPr>
                <w:rPrChange w:id="53" w:author="Šejnohová Hana" w:date="2018-12-11T10:32:00Z">
                  <w:rPr>
                    <w:rStyle w:val="Hypertextovodkaz"/>
                    <w:noProof/>
                  </w:rPr>
                </w:rPrChange>
              </w:rPr>
              <w:delText>4.1.</w:delText>
            </w:r>
            <w:r w:rsidDel="001762D1">
              <w:rPr>
                <w:rFonts w:asciiTheme="minorHAnsi" w:eastAsiaTheme="minorEastAsia" w:hAnsiTheme="minorHAnsi" w:cstheme="minorBidi"/>
                <w:noProof/>
                <w:sz w:val="22"/>
                <w:szCs w:val="22"/>
              </w:rPr>
              <w:tab/>
            </w:r>
            <w:r w:rsidRPr="001762D1" w:rsidDel="001762D1">
              <w:rPr>
                <w:rPrChange w:id="54" w:author="Šejnohová Hana" w:date="2018-12-11T10:32:00Z">
                  <w:rPr>
                    <w:rStyle w:val="Hypertextovodkaz"/>
                    <w:noProof/>
                  </w:rPr>
                </w:rPrChange>
              </w:rPr>
              <w:delText>SWOT Analýza</w:delText>
            </w:r>
            <w:r w:rsidDel="001762D1">
              <w:rPr>
                <w:noProof/>
                <w:webHidden/>
              </w:rPr>
              <w:tab/>
              <w:delText>33</w:delText>
            </w:r>
          </w:del>
        </w:p>
        <w:p w:rsidR="00CA7BEF" w:rsidDel="001762D1" w:rsidRDefault="00CA7BEF">
          <w:pPr>
            <w:pStyle w:val="Obsah1"/>
            <w:tabs>
              <w:tab w:val="left" w:pos="1320"/>
            </w:tabs>
            <w:rPr>
              <w:del w:id="55" w:author="Šejnohová Hana" w:date="2018-12-11T10:32:00Z"/>
              <w:rFonts w:asciiTheme="minorHAnsi" w:eastAsiaTheme="minorEastAsia" w:hAnsiTheme="minorHAnsi" w:cstheme="minorBidi"/>
              <w:noProof/>
              <w:sz w:val="22"/>
              <w:szCs w:val="22"/>
            </w:rPr>
          </w:pPr>
          <w:del w:id="56" w:author="Šejnohová Hana" w:date="2018-12-11T10:32:00Z">
            <w:r w:rsidRPr="001762D1" w:rsidDel="001762D1">
              <w:rPr>
                <w:rPrChange w:id="57" w:author="Šejnohová Hana" w:date="2018-12-11T10:32:00Z">
                  <w:rPr>
                    <w:rStyle w:val="Hypertextovodkaz"/>
                    <w:noProof/>
                  </w:rPr>
                </w:rPrChange>
              </w:rPr>
              <w:delText>4.2.</w:delText>
            </w:r>
            <w:r w:rsidDel="001762D1">
              <w:rPr>
                <w:rFonts w:asciiTheme="minorHAnsi" w:eastAsiaTheme="minorEastAsia" w:hAnsiTheme="minorHAnsi" w:cstheme="minorBidi"/>
                <w:noProof/>
                <w:sz w:val="22"/>
                <w:szCs w:val="22"/>
              </w:rPr>
              <w:tab/>
            </w:r>
            <w:r w:rsidRPr="001762D1" w:rsidDel="001762D1">
              <w:rPr>
                <w:rPrChange w:id="58" w:author="Šejnohová Hana" w:date="2018-12-11T10:32:00Z">
                  <w:rPr>
                    <w:rStyle w:val="Hypertextovodkaz"/>
                    <w:noProof/>
                  </w:rPr>
                </w:rPrChange>
              </w:rPr>
              <w:delText>Přehled a bodové hodnocení potřeb</w:delText>
            </w:r>
            <w:r w:rsidDel="001762D1">
              <w:rPr>
                <w:noProof/>
                <w:webHidden/>
              </w:rPr>
              <w:tab/>
              <w:delText>36</w:delText>
            </w:r>
          </w:del>
        </w:p>
        <w:p w:rsidR="00CA7BEF" w:rsidDel="001762D1" w:rsidRDefault="00CA7BEF">
          <w:pPr>
            <w:pStyle w:val="Obsah1"/>
            <w:tabs>
              <w:tab w:val="left" w:pos="1320"/>
            </w:tabs>
            <w:rPr>
              <w:del w:id="59" w:author="Šejnohová Hana" w:date="2018-12-11T10:32:00Z"/>
              <w:rFonts w:asciiTheme="minorHAnsi" w:eastAsiaTheme="minorEastAsia" w:hAnsiTheme="minorHAnsi" w:cstheme="minorBidi"/>
              <w:noProof/>
              <w:sz w:val="22"/>
              <w:szCs w:val="22"/>
            </w:rPr>
          </w:pPr>
          <w:del w:id="60" w:author="Šejnohová Hana" w:date="2018-12-11T10:32:00Z">
            <w:r w:rsidRPr="001762D1" w:rsidDel="001762D1">
              <w:rPr>
                <w:rPrChange w:id="61" w:author="Šejnohová Hana" w:date="2018-12-11T10:32:00Z">
                  <w:rPr>
                    <w:rStyle w:val="Hypertextovodkaz"/>
                    <w:noProof/>
                  </w:rPr>
                </w:rPrChange>
              </w:rPr>
              <w:delText>4.3.</w:delText>
            </w:r>
            <w:r w:rsidDel="001762D1">
              <w:rPr>
                <w:rFonts w:asciiTheme="minorHAnsi" w:eastAsiaTheme="minorEastAsia" w:hAnsiTheme="minorHAnsi" w:cstheme="minorBidi"/>
                <w:noProof/>
                <w:sz w:val="22"/>
                <w:szCs w:val="22"/>
              </w:rPr>
              <w:tab/>
            </w:r>
            <w:r w:rsidRPr="001762D1" w:rsidDel="001762D1">
              <w:rPr>
                <w:rPrChange w:id="62" w:author="Šejnohová Hana" w:date="2018-12-11T10:32:00Z">
                  <w:rPr>
                    <w:rStyle w:val="Hypertextovodkaz"/>
                    <w:noProof/>
                  </w:rPr>
                </w:rPrChange>
              </w:rPr>
              <w:delText>Zdůvodnění potřeb</w:delText>
            </w:r>
            <w:r w:rsidDel="001762D1">
              <w:rPr>
                <w:noProof/>
                <w:webHidden/>
              </w:rPr>
              <w:tab/>
              <w:delText>36</w:delText>
            </w:r>
          </w:del>
        </w:p>
        <w:p w:rsidR="00CA7BEF" w:rsidDel="001762D1" w:rsidRDefault="00CA7BEF">
          <w:pPr>
            <w:pStyle w:val="Obsah1"/>
            <w:tabs>
              <w:tab w:val="left" w:pos="1100"/>
            </w:tabs>
            <w:rPr>
              <w:del w:id="63" w:author="Šejnohová Hana" w:date="2018-12-11T10:32:00Z"/>
              <w:rFonts w:asciiTheme="minorHAnsi" w:eastAsiaTheme="minorEastAsia" w:hAnsiTheme="minorHAnsi" w:cstheme="minorBidi"/>
              <w:noProof/>
              <w:sz w:val="22"/>
              <w:szCs w:val="22"/>
            </w:rPr>
          </w:pPr>
          <w:del w:id="64" w:author="Šejnohová Hana" w:date="2018-12-11T10:32:00Z">
            <w:r w:rsidRPr="001762D1" w:rsidDel="001762D1">
              <w:rPr>
                <w:rPrChange w:id="65" w:author="Šejnohová Hana" w:date="2018-12-11T10:32:00Z">
                  <w:rPr>
                    <w:rStyle w:val="Hypertextovodkaz"/>
                    <w:rFonts w:cs="Arial"/>
                    <w:noProof/>
                  </w:rPr>
                </w:rPrChange>
              </w:rPr>
              <w:delText>5.</w:delText>
            </w:r>
            <w:r w:rsidDel="001762D1">
              <w:rPr>
                <w:rFonts w:asciiTheme="minorHAnsi" w:eastAsiaTheme="minorEastAsia" w:hAnsiTheme="minorHAnsi" w:cstheme="minorBidi"/>
                <w:noProof/>
                <w:sz w:val="22"/>
                <w:szCs w:val="22"/>
              </w:rPr>
              <w:tab/>
            </w:r>
            <w:r w:rsidRPr="001762D1" w:rsidDel="001762D1">
              <w:rPr>
                <w:rPrChange w:id="66" w:author="Šejnohová Hana" w:date="2018-12-11T10:32:00Z">
                  <w:rPr>
                    <w:rStyle w:val="Hypertextovodkaz"/>
                    <w:noProof/>
                  </w:rPr>
                </w:rPrChange>
              </w:rPr>
              <w:delText>Přehled navrhovaných opatření</w:delText>
            </w:r>
            <w:r w:rsidDel="001762D1">
              <w:rPr>
                <w:noProof/>
                <w:webHidden/>
              </w:rPr>
              <w:tab/>
              <w:delText>38</w:delText>
            </w:r>
          </w:del>
        </w:p>
        <w:p w:rsidR="00CA7BEF" w:rsidRDefault="00CA7BEF">
          <w:r>
            <w:rPr>
              <w:b/>
              <w:bCs/>
            </w:rPr>
            <w:fldChar w:fldCharType="end"/>
          </w:r>
        </w:p>
      </w:sdtContent>
    </w:sdt>
    <w:p w:rsidR="00E4113A" w:rsidRDefault="00E4113A" w:rsidP="004D2718">
      <w:pPr>
        <w:rPr>
          <w:b/>
          <w:sz w:val="32"/>
        </w:rPr>
      </w:pPr>
    </w:p>
    <w:p w:rsidR="00D72487" w:rsidRDefault="00D72487" w:rsidP="004D2718">
      <w:pPr>
        <w:rPr>
          <w:b/>
          <w:sz w:val="32"/>
        </w:rPr>
      </w:pPr>
    </w:p>
    <w:p w:rsidR="00D72487" w:rsidRDefault="00D72487" w:rsidP="004D2718">
      <w:pPr>
        <w:rPr>
          <w:b/>
          <w:sz w:val="32"/>
        </w:rPr>
      </w:pPr>
    </w:p>
    <w:p w:rsidR="00D72487" w:rsidRDefault="00D72487" w:rsidP="004D2718">
      <w:pPr>
        <w:rPr>
          <w:b/>
          <w:sz w:val="32"/>
        </w:rPr>
      </w:pPr>
    </w:p>
    <w:p w:rsidR="00D72487" w:rsidRDefault="00D72487" w:rsidP="004D2718">
      <w:pPr>
        <w:rPr>
          <w:b/>
          <w:sz w:val="32"/>
        </w:rPr>
      </w:pPr>
    </w:p>
    <w:p w:rsidR="00D72487" w:rsidRDefault="00D72487" w:rsidP="004D2718">
      <w:pPr>
        <w:rPr>
          <w:b/>
          <w:sz w:val="32"/>
        </w:rPr>
      </w:pPr>
    </w:p>
    <w:p w:rsidR="00D72487" w:rsidRDefault="00D72487" w:rsidP="004D2718">
      <w:pPr>
        <w:rPr>
          <w:b/>
          <w:sz w:val="32"/>
        </w:rPr>
      </w:pPr>
    </w:p>
    <w:p w:rsidR="00D72487" w:rsidRDefault="00D72487" w:rsidP="004D2718">
      <w:pPr>
        <w:rPr>
          <w:b/>
          <w:sz w:val="32"/>
        </w:rPr>
      </w:pPr>
    </w:p>
    <w:p w:rsidR="00D72487" w:rsidRDefault="00D72487" w:rsidP="004D2718">
      <w:pPr>
        <w:rPr>
          <w:b/>
          <w:sz w:val="32"/>
        </w:rPr>
      </w:pPr>
    </w:p>
    <w:p w:rsidR="00D72487" w:rsidRDefault="00D72487" w:rsidP="004D2718">
      <w:pPr>
        <w:rPr>
          <w:b/>
          <w:sz w:val="32"/>
        </w:rPr>
      </w:pPr>
    </w:p>
    <w:p w:rsidR="00D72487" w:rsidRDefault="00D72487" w:rsidP="004D2718">
      <w:pPr>
        <w:rPr>
          <w:b/>
          <w:sz w:val="32"/>
        </w:rPr>
      </w:pPr>
    </w:p>
    <w:p w:rsidR="00D72487" w:rsidRDefault="00D72487" w:rsidP="004D2718">
      <w:pPr>
        <w:rPr>
          <w:b/>
          <w:sz w:val="32"/>
        </w:rPr>
      </w:pPr>
    </w:p>
    <w:p w:rsidR="00D72487" w:rsidRDefault="00D72487" w:rsidP="004D2718">
      <w:pPr>
        <w:rPr>
          <w:b/>
          <w:sz w:val="32"/>
        </w:rPr>
      </w:pPr>
    </w:p>
    <w:p w:rsidR="00D72487" w:rsidRDefault="00D72487" w:rsidP="004D2718">
      <w:pPr>
        <w:rPr>
          <w:b/>
          <w:sz w:val="32"/>
        </w:rPr>
      </w:pPr>
    </w:p>
    <w:p w:rsidR="00D72487" w:rsidRDefault="00D72487" w:rsidP="004D2718">
      <w:pPr>
        <w:rPr>
          <w:b/>
          <w:sz w:val="32"/>
        </w:rPr>
      </w:pPr>
    </w:p>
    <w:p w:rsidR="00D72487" w:rsidRDefault="00D72487" w:rsidP="004D2718">
      <w:pPr>
        <w:rPr>
          <w:b/>
          <w:sz w:val="32"/>
        </w:rPr>
      </w:pPr>
    </w:p>
    <w:p w:rsidR="00D72487" w:rsidRDefault="00D72487" w:rsidP="004D2718">
      <w:pPr>
        <w:rPr>
          <w:b/>
          <w:sz w:val="32"/>
        </w:rPr>
      </w:pPr>
    </w:p>
    <w:p w:rsidR="00D72487" w:rsidRDefault="00D72487" w:rsidP="004D2718">
      <w:pPr>
        <w:rPr>
          <w:b/>
          <w:sz w:val="32"/>
        </w:rPr>
      </w:pPr>
    </w:p>
    <w:p w:rsidR="00D72487" w:rsidRDefault="00D72487" w:rsidP="004D2718">
      <w:pPr>
        <w:rPr>
          <w:b/>
          <w:sz w:val="32"/>
        </w:rPr>
      </w:pPr>
    </w:p>
    <w:p w:rsidR="00D72487" w:rsidRPr="00E326BC" w:rsidRDefault="00D72487" w:rsidP="004D2718">
      <w:pPr>
        <w:rPr>
          <w:b/>
          <w:sz w:val="32"/>
        </w:rPr>
      </w:pPr>
    </w:p>
    <w:p w:rsidR="00E4113A" w:rsidRDefault="00E4113A" w:rsidP="00E4113A">
      <w:pPr>
        <w:pStyle w:val="Nadpis1"/>
        <w:numPr>
          <w:ilvl w:val="0"/>
          <w:numId w:val="1"/>
        </w:numPr>
      </w:pPr>
      <w:bookmarkStart w:id="67" w:name="_Toc532287655"/>
      <w:r>
        <w:t>Stanovení skutečného problému, na který má politika reagovat</w:t>
      </w:r>
      <w:bookmarkEnd w:id="67"/>
      <w:r>
        <w:tab/>
      </w:r>
    </w:p>
    <w:p w:rsidR="00CC7719" w:rsidRDefault="00CC7719" w:rsidP="00E4113A">
      <w:pPr>
        <w:rPr>
          <w:lang w:val="x-none" w:eastAsia="x-none"/>
        </w:rPr>
      </w:pPr>
    </w:p>
    <w:p w:rsidR="00CC7719" w:rsidRDefault="00CC7719" w:rsidP="00CC7719">
      <w:pPr>
        <w:rPr>
          <w:b/>
          <w:szCs w:val="24"/>
        </w:rPr>
      </w:pPr>
      <w:bookmarkStart w:id="68" w:name="_Hlk525805393"/>
      <w:r w:rsidRPr="005C0694">
        <w:rPr>
          <w:b/>
          <w:szCs w:val="24"/>
        </w:rPr>
        <w:t>Přehled identifikovaných problémů:</w:t>
      </w:r>
    </w:p>
    <w:p w:rsidR="00CC7719" w:rsidRPr="005C0694" w:rsidRDefault="00CC7719" w:rsidP="00CC7719">
      <w:pPr>
        <w:rPr>
          <w:b/>
          <w:szCs w:val="24"/>
        </w:rPr>
      </w:pPr>
    </w:p>
    <w:p w:rsidR="00CC7719" w:rsidRPr="00B20A05" w:rsidRDefault="00CC7719" w:rsidP="00CC7719">
      <w:pPr>
        <w:spacing w:line="360" w:lineRule="auto"/>
        <w:rPr>
          <w:i/>
        </w:rPr>
      </w:pPr>
      <w:bookmarkStart w:id="69" w:name="_Hlk523315264"/>
      <w:r w:rsidRPr="00B20A05">
        <w:rPr>
          <w:i/>
          <w:szCs w:val="24"/>
        </w:rPr>
        <w:t>Klesající ekologická stabilita a nepříznivá struktura krajiny</w:t>
      </w:r>
      <w:r w:rsidRPr="00B20A05">
        <w:rPr>
          <w:i/>
        </w:rPr>
        <w:t xml:space="preserve"> </w:t>
      </w:r>
    </w:p>
    <w:p w:rsidR="00CC7719" w:rsidRPr="00B20A05" w:rsidRDefault="00CC7719" w:rsidP="00CC7719">
      <w:pPr>
        <w:spacing w:line="360" w:lineRule="auto"/>
        <w:rPr>
          <w:i/>
        </w:rPr>
      </w:pPr>
      <w:r>
        <w:rPr>
          <w:i/>
        </w:rPr>
        <w:t>Zhoršující se</w:t>
      </w:r>
      <w:r w:rsidRPr="00B20A05">
        <w:rPr>
          <w:i/>
        </w:rPr>
        <w:t xml:space="preserve"> stav přírodních stanovišť </w:t>
      </w:r>
    </w:p>
    <w:p w:rsidR="00CC7719" w:rsidRPr="00B20A05" w:rsidRDefault="00CC7719" w:rsidP="00CC7719">
      <w:pPr>
        <w:spacing w:line="360" w:lineRule="auto"/>
        <w:rPr>
          <w:i/>
        </w:rPr>
      </w:pPr>
      <w:r w:rsidRPr="00B20A05">
        <w:rPr>
          <w:i/>
        </w:rPr>
        <w:t>Trvající nepříznivý stav rostlinných druhů</w:t>
      </w:r>
    </w:p>
    <w:p w:rsidR="00CC7719" w:rsidRPr="00B20A05" w:rsidRDefault="00CC7719" w:rsidP="00CC7719">
      <w:pPr>
        <w:spacing w:line="360" w:lineRule="auto"/>
        <w:rPr>
          <w:i/>
        </w:rPr>
      </w:pPr>
      <w:r w:rsidRPr="00B20A05">
        <w:rPr>
          <w:i/>
        </w:rPr>
        <w:t>Pokles početnosti a diverzity hmyzu a ostatních bezobratlých</w:t>
      </w:r>
    </w:p>
    <w:p w:rsidR="00CC7719" w:rsidRPr="00B20A05" w:rsidRDefault="00CC7719" w:rsidP="00CC7719">
      <w:pPr>
        <w:spacing w:line="360" w:lineRule="auto"/>
        <w:rPr>
          <w:i/>
        </w:rPr>
      </w:pPr>
      <w:r w:rsidRPr="00B20A05">
        <w:rPr>
          <w:i/>
        </w:rPr>
        <w:t>Změny v početnosti populací a diverzitě obojživelníků a plazů</w:t>
      </w:r>
    </w:p>
    <w:p w:rsidR="00CC7719" w:rsidRPr="00B20A05" w:rsidRDefault="00CC7719" w:rsidP="00CC7719">
      <w:pPr>
        <w:spacing w:line="360" w:lineRule="auto"/>
        <w:rPr>
          <w:i/>
        </w:rPr>
      </w:pPr>
      <w:r w:rsidRPr="00B20A05">
        <w:rPr>
          <w:i/>
        </w:rPr>
        <w:t>Změny v početnosti populací a diverzitě volně žijících druhů ptáků</w:t>
      </w:r>
    </w:p>
    <w:p w:rsidR="00CC7719" w:rsidRPr="00B20A05" w:rsidRDefault="00CC7719" w:rsidP="00CC7719">
      <w:pPr>
        <w:spacing w:line="360" w:lineRule="auto"/>
        <w:rPr>
          <w:i/>
          <w:szCs w:val="24"/>
        </w:rPr>
      </w:pPr>
      <w:r w:rsidRPr="00B20A05">
        <w:rPr>
          <w:i/>
          <w:szCs w:val="24"/>
        </w:rPr>
        <w:t>Změny v početnosti populací a diverzitě volně žijících druhů savců</w:t>
      </w:r>
    </w:p>
    <w:p w:rsidR="00CC7719" w:rsidRPr="00B20A05" w:rsidRDefault="00CC7719" w:rsidP="00CC7719">
      <w:pPr>
        <w:spacing w:line="360" w:lineRule="auto"/>
        <w:rPr>
          <w:i/>
        </w:rPr>
      </w:pPr>
      <w:r w:rsidRPr="00B20A05">
        <w:rPr>
          <w:i/>
        </w:rPr>
        <w:t>Genetické zdroje v zemědělství</w:t>
      </w:r>
    </w:p>
    <w:bookmarkEnd w:id="69"/>
    <w:p w:rsidR="00CC7719" w:rsidRDefault="00CC7719" w:rsidP="00CC7719"/>
    <w:p w:rsidR="00CC7719" w:rsidRDefault="00CC7719" w:rsidP="00CC7719">
      <w:pPr>
        <w:spacing w:line="276" w:lineRule="auto"/>
        <w:rPr>
          <w:rFonts w:cstheme="minorHAnsi"/>
        </w:rPr>
      </w:pPr>
      <w:r w:rsidRPr="00D1662D">
        <w:rPr>
          <w:rFonts w:cstheme="minorHAnsi"/>
        </w:rPr>
        <w:t>Způsob využívání krajiny ovlivňuje biodiverzitu dr</w:t>
      </w:r>
      <w:r w:rsidR="00D72487">
        <w:rPr>
          <w:rFonts w:cstheme="minorHAnsi"/>
        </w:rPr>
        <w:t>uhů, stav stanovišť, populací a </w:t>
      </w:r>
      <w:r w:rsidRPr="00D1662D">
        <w:rPr>
          <w:rFonts w:cstheme="minorHAnsi"/>
        </w:rPr>
        <w:t xml:space="preserve">ekosystémů v daném prostředí. Stav přírody a krajiny se promítá do jednotlivých typů ekosystémových služeb a schopnosti ekosystémů tyto služby dlouhodobě poskytovat. Environmentálně cenná území, kterými jsou především přírodě blízká stanoviště (hlavně lesy, louky atd.), zadržují v krajině vodu, brání erozi půdy, zvyšují </w:t>
      </w:r>
      <w:r>
        <w:rPr>
          <w:rFonts w:cstheme="minorHAnsi"/>
        </w:rPr>
        <w:t xml:space="preserve">ekologickou stabilitu krajiny </w:t>
      </w:r>
      <w:r w:rsidRPr="0045058C">
        <w:t>a</w:t>
      </w:r>
      <w:r>
        <w:t> </w:t>
      </w:r>
      <w:r w:rsidRPr="0045058C">
        <w:t>udržují</w:t>
      </w:r>
      <w:r w:rsidRPr="00D1662D">
        <w:rPr>
          <w:rFonts w:cstheme="minorHAnsi"/>
        </w:rPr>
        <w:t xml:space="preserve"> nebo zvyšují míru biodiverzity. Naproti tomu rozlehlé plochy orné půdy nebo zástavby tyto funkce neplní. </w:t>
      </w:r>
    </w:p>
    <w:p w:rsidR="00CC7719" w:rsidRPr="00EA794D" w:rsidRDefault="00CC7719" w:rsidP="00CC7719">
      <w:pPr>
        <w:spacing w:line="276" w:lineRule="auto"/>
        <w:rPr>
          <w:bCs/>
          <w:i/>
          <w:szCs w:val="24"/>
        </w:rPr>
      </w:pPr>
      <w:r>
        <w:t>Vlivem pokračující globalizace a klimatické změny stále dochází k umělému přenosu, respektive přirozené migraci druhů na území České republiky</w:t>
      </w:r>
      <w:r w:rsidRPr="00E04333">
        <w:t xml:space="preserve"> </w:t>
      </w:r>
      <w:r>
        <w:t>nových. Invazní potenciál části z nich představuje vážnou hrozbu pro původní společenstva druhů, i celé ekosystémy. Říční síť (a obecněji vodní režim v krajině) selhává ve schopnosti zadržovat a uvolňovat vodu</w:t>
      </w:r>
      <w:r w:rsidRPr="00313D50">
        <w:t xml:space="preserve"> </w:t>
      </w:r>
      <w:r>
        <w:t xml:space="preserve">postupně. To, v kombinaci s klimatickou změnou, vede k narušení vodního režimu krajiny, především k větším rozdílům v teplotách v krátkodobém měřítku, v dlouhodobém pak k suchu nebo povodním </w:t>
      </w:r>
      <w:r w:rsidRPr="00EA794D">
        <w:rPr>
          <w:i/>
        </w:rPr>
        <w:t xml:space="preserve">(Zdroj: </w:t>
      </w:r>
      <w:r>
        <w:rPr>
          <w:i/>
        </w:rPr>
        <w:t>P</w:t>
      </w:r>
      <w:r w:rsidRPr="00EA794D">
        <w:rPr>
          <w:i/>
        </w:rPr>
        <w:t>řipravovan</w:t>
      </w:r>
      <w:r>
        <w:rPr>
          <w:i/>
        </w:rPr>
        <w:t>á</w:t>
      </w:r>
      <w:r w:rsidRPr="00EA794D">
        <w:rPr>
          <w:i/>
        </w:rPr>
        <w:t xml:space="preserve"> analýz</w:t>
      </w:r>
      <w:r>
        <w:rPr>
          <w:i/>
        </w:rPr>
        <w:t>a</w:t>
      </w:r>
      <w:r w:rsidRPr="00EA794D">
        <w:rPr>
          <w:i/>
        </w:rPr>
        <w:t xml:space="preserve"> pro </w:t>
      </w:r>
      <w:r>
        <w:rPr>
          <w:i/>
        </w:rPr>
        <w:t>aktualizaci S</w:t>
      </w:r>
      <w:r w:rsidRPr="00EA794D">
        <w:rPr>
          <w:i/>
        </w:rPr>
        <w:t>tátní</w:t>
      </w:r>
      <w:r>
        <w:rPr>
          <w:i/>
        </w:rPr>
        <w:t>ho</w:t>
      </w:r>
      <w:r w:rsidRPr="00EA794D">
        <w:rPr>
          <w:i/>
        </w:rPr>
        <w:t xml:space="preserve"> program</w:t>
      </w:r>
      <w:r>
        <w:rPr>
          <w:i/>
        </w:rPr>
        <w:t>u ochrany přírody a </w:t>
      </w:r>
      <w:r w:rsidRPr="00EA794D">
        <w:rPr>
          <w:i/>
        </w:rPr>
        <w:t>krajiny MŽP).</w:t>
      </w:r>
    </w:p>
    <w:p w:rsidR="00CC7719" w:rsidRPr="00B322C9" w:rsidRDefault="00CC7719" w:rsidP="00CC7719">
      <w:pPr>
        <w:rPr>
          <w:b/>
        </w:rPr>
      </w:pPr>
    </w:p>
    <w:p w:rsidR="00CC7719" w:rsidRPr="0016670D" w:rsidRDefault="00CC7719" w:rsidP="00CC7719">
      <w:pPr>
        <w:spacing w:line="276" w:lineRule="auto"/>
        <w:rPr>
          <w:b/>
          <w:szCs w:val="24"/>
        </w:rPr>
      </w:pPr>
      <w:r w:rsidRPr="0016670D">
        <w:rPr>
          <w:b/>
          <w:szCs w:val="24"/>
        </w:rPr>
        <w:t>Klesající ekologická stabilita a nepříznivá struktura krajiny</w:t>
      </w:r>
    </w:p>
    <w:p w:rsidR="00CC7719" w:rsidRDefault="00CC7719" w:rsidP="00CC7719">
      <w:pPr>
        <w:spacing w:line="276" w:lineRule="auto"/>
        <w:rPr>
          <w:szCs w:val="24"/>
        </w:rPr>
      </w:pPr>
      <w:r w:rsidRPr="000406AF">
        <w:rPr>
          <w:szCs w:val="24"/>
        </w:rPr>
        <w:t xml:space="preserve">Mezi nejzávažnější </w:t>
      </w:r>
      <w:r>
        <w:rPr>
          <w:szCs w:val="24"/>
        </w:rPr>
        <w:t>problémy krajiny patří</w:t>
      </w:r>
      <w:r w:rsidRPr="000406AF">
        <w:rPr>
          <w:szCs w:val="24"/>
        </w:rPr>
        <w:t xml:space="preserve"> snížení biologické rozmanitosti a početnosti populací původních druhů, fragmentace krajiny, snížení ekologické stability krajiny, narušení přirozeného vodního režimu související s klesající schopností retence vody v krajině a masivní a velkoplošná eroze především zemědělských půd. Uvedené jevy a procesy pak zpětně negativně ovlivňují schopnost krajiny poskytovat hospodářské výnosy, což omezuje ekonomické efekty využívání krajiny. </w:t>
      </w:r>
    </w:p>
    <w:p w:rsidR="00CC7719" w:rsidRDefault="00CC7719" w:rsidP="00CC7719">
      <w:pPr>
        <w:spacing w:line="276" w:lineRule="auto"/>
      </w:pPr>
      <w:r>
        <w:t>Intenzifikací a zefektivněním zemědělské a lesnické výroby ubývá mimoprodukčních ploch a ploch obhospodařovaných tradičními způsoby. Trend má, kumulativně s úbytkem plochy zemědělské půdy, za následek unifikaci krajiny. Tyto změny vedou k úbytku tzv. ekotonových stanovišť a druhů na ně vázaných, a také ke ztížené prostupnosti krajiny (pro živočichy a rostliny, ale i pro člověka).</w:t>
      </w:r>
    </w:p>
    <w:p w:rsidR="00CC7719" w:rsidRPr="001F4C2F" w:rsidRDefault="00CC7719" w:rsidP="00CC7719">
      <w:pPr>
        <w:spacing w:line="276" w:lineRule="auto"/>
        <w:rPr>
          <w:szCs w:val="24"/>
        </w:rPr>
      </w:pPr>
      <w:r w:rsidRPr="000406AF">
        <w:rPr>
          <w:szCs w:val="24"/>
        </w:rPr>
        <w:t xml:space="preserve">V krajině dochází k omezení funkčního propojení ekosystémů a snížení schopností krajiny zmírňovat či eliminovat negativní dopady klimatické změny, mj. rizikových situací, jako jsou bleskové povodně a extrémní sucha. Problém souvisí s udržením úrodnosti půdy </w:t>
      </w:r>
      <w:r>
        <w:rPr>
          <w:szCs w:val="24"/>
        </w:rPr>
        <w:t xml:space="preserve">ve vztahu k poklesu organické složky a půdní biodiverzity, snížené schopnosti infiltrace v místě spadu srážek </w:t>
      </w:r>
      <w:r w:rsidRPr="000406AF">
        <w:rPr>
          <w:szCs w:val="24"/>
        </w:rPr>
        <w:t xml:space="preserve">a dlouhodobé udržitelnosti zemědělské výroby v kulturní krajině, včetně schopnosti redukovat výskyt škodlivých organismů, invazních druhů, zajištění půdotvorných procesů, opylování zemědělských plodin a </w:t>
      </w:r>
      <w:r w:rsidRPr="00F31C2A">
        <w:rPr>
          <w:szCs w:val="24"/>
        </w:rPr>
        <w:t>jiných užitkových rostlin.</w:t>
      </w:r>
      <w:r w:rsidRPr="00F31C2A">
        <w:t xml:space="preserve"> </w:t>
      </w:r>
      <w:r w:rsidRPr="00F31C2A">
        <w:rPr>
          <w:szCs w:val="24"/>
        </w:rPr>
        <w:t xml:space="preserve">Na tom se negativně podílí také dlouhodobý pokles nelesní zeleně zejména stromů na zemědělské půdě (v ČR pokles o cca 2 % mezi 2000-2010). Tím se snížila kapacita krajiny čelit projevům souvisejícím s klimatickou změnou včetně dlouhodobého </w:t>
      </w:r>
      <w:r w:rsidRPr="001F4C2F">
        <w:rPr>
          <w:szCs w:val="24"/>
        </w:rPr>
        <w:t>vázání uhlíku, protože stromy se podílí v současnosti celosvětově na jeho sekvestraci ze 75 % (</w:t>
      </w:r>
      <w:r w:rsidRPr="001F4C2F">
        <w:rPr>
          <w:noProof/>
          <w:szCs w:val="24"/>
        </w:rPr>
        <w:t>Zomer et al., 2016</w:t>
      </w:r>
      <w:r w:rsidRPr="001F4C2F">
        <w:rPr>
          <w:szCs w:val="24"/>
        </w:rPr>
        <w:t>). Tím se zhoršují i mikroklimatické parametry krajiny s negativním dopadem na velký i malý vodní cyklus (</w:t>
      </w:r>
      <w:r w:rsidRPr="001F4C2F">
        <w:rPr>
          <w:noProof/>
          <w:szCs w:val="24"/>
        </w:rPr>
        <w:t>Ellison et al., 2017</w:t>
      </w:r>
      <w:r w:rsidRPr="001F4C2F">
        <w:rPr>
          <w:szCs w:val="24"/>
        </w:rPr>
        <w:t xml:space="preserve">) včetně biodiverzity díky rostoucí intenzifikaci a s tím </w:t>
      </w:r>
      <w:r>
        <w:rPr>
          <w:szCs w:val="24"/>
        </w:rPr>
        <w:t xml:space="preserve">i </w:t>
      </w:r>
      <w:r w:rsidRPr="001F4C2F">
        <w:rPr>
          <w:szCs w:val="24"/>
        </w:rPr>
        <w:t>chemizací (</w:t>
      </w:r>
      <w:r w:rsidRPr="001F4C2F">
        <w:rPr>
          <w:noProof/>
          <w:szCs w:val="24"/>
        </w:rPr>
        <w:t>Pe'er et al., 2014)</w:t>
      </w:r>
      <w:r w:rsidRPr="001F4C2F">
        <w:rPr>
          <w:szCs w:val="24"/>
        </w:rPr>
        <w:t>.</w:t>
      </w:r>
    </w:p>
    <w:p w:rsidR="00CC7719" w:rsidRDefault="00CC7719" w:rsidP="00CC7719">
      <w:pPr>
        <w:spacing w:line="276" w:lineRule="auto"/>
        <w:rPr>
          <w:szCs w:val="24"/>
        </w:rPr>
      </w:pPr>
      <w:r>
        <w:rPr>
          <w:rFonts w:cstheme="minorHAnsi"/>
        </w:rPr>
        <w:t xml:space="preserve"> </w:t>
      </w:r>
      <w:r w:rsidRPr="000406AF">
        <w:rPr>
          <w:szCs w:val="24"/>
        </w:rPr>
        <w:t>Výše vyjmenované procesy také vedly ke změně vzhledu krajiny (ztráta harmonických kombinací krajinných struktur vedla k monotónnímu vzhledu, ztráta krajinných dominan</w:t>
      </w:r>
      <w:r>
        <w:rPr>
          <w:szCs w:val="24"/>
        </w:rPr>
        <w:t>t, např. památné stromy a aleje</w:t>
      </w:r>
      <w:r w:rsidRPr="000406AF">
        <w:rPr>
          <w:szCs w:val="24"/>
        </w:rPr>
        <w:t>. V mnohých oblastech tak kleslo potenciální využití krajiny k rekreačním účelům.</w:t>
      </w:r>
      <w:r w:rsidRPr="004039C1">
        <w:rPr>
          <w:szCs w:val="24"/>
        </w:rPr>
        <w:t xml:space="preserve"> </w:t>
      </w:r>
    </w:p>
    <w:p w:rsidR="00CC7719" w:rsidRPr="000406AF" w:rsidRDefault="00CC7719" w:rsidP="00CC7719">
      <w:pPr>
        <w:spacing w:line="276" w:lineRule="auto"/>
        <w:rPr>
          <w:szCs w:val="24"/>
        </w:rPr>
      </w:pPr>
      <w:r>
        <w:t>R</w:t>
      </w:r>
      <w:r w:rsidRPr="00D1662D">
        <w:t xml:space="preserve">ozčleňování krajiny a snižování její průchodnosti </w:t>
      </w:r>
      <w:r>
        <w:t xml:space="preserve">se děje </w:t>
      </w:r>
      <w:r w:rsidRPr="00D1662D">
        <w:t>zejména rozvojem liniové dopravní infrastruktury a suburbánním rozvojem</w:t>
      </w:r>
      <w:r>
        <w:t xml:space="preserve"> </w:t>
      </w:r>
      <w:r w:rsidRPr="00D1662D">
        <w:t>městských aglomerací.</w:t>
      </w:r>
      <w:r>
        <w:t xml:space="preserve"> </w:t>
      </w:r>
      <w:r w:rsidRPr="00972D63">
        <w:t>Na nižší úrovni krajiny pak</w:t>
      </w:r>
      <w:r>
        <w:t> </w:t>
      </w:r>
      <w:r w:rsidRPr="00972D63">
        <w:t>výše zmíněné intenzivní zemědělství a lesnictví fragmentaci krajiny jen umocňuje</w:t>
      </w:r>
      <w:r>
        <w:t xml:space="preserve">. Významně fragmentovaným prostředím jsou vodní toky, které jsou přerušené příčnými prahy a jezy. Důsledkem rozdělení populací nepřekonatelnými překážkami je zejména snížený tok genetické informace </w:t>
      </w:r>
      <w:r w:rsidRPr="009E1AEC">
        <w:rPr>
          <w:i/>
        </w:rPr>
        <w:t xml:space="preserve">(Zdroj: Příspěvek ze Zprávy o ŽP 2016 a </w:t>
      </w:r>
      <w:r>
        <w:rPr>
          <w:i/>
        </w:rPr>
        <w:t>P</w:t>
      </w:r>
      <w:r w:rsidRPr="00EA794D">
        <w:rPr>
          <w:i/>
        </w:rPr>
        <w:t>řipravovan</w:t>
      </w:r>
      <w:r>
        <w:rPr>
          <w:i/>
        </w:rPr>
        <w:t>á</w:t>
      </w:r>
      <w:r w:rsidRPr="00EA794D">
        <w:rPr>
          <w:i/>
        </w:rPr>
        <w:t xml:space="preserve"> analýz</w:t>
      </w:r>
      <w:r>
        <w:rPr>
          <w:i/>
        </w:rPr>
        <w:t>a</w:t>
      </w:r>
      <w:r w:rsidRPr="00EA794D">
        <w:rPr>
          <w:i/>
        </w:rPr>
        <w:t xml:space="preserve"> pro </w:t>
      </w:r>
      <w:r>
        <w:rPr>
          <w:i/>
        </w:rPr>
        <w:t>aktualizaci S</w:t>
      </w:r>
      <w:r w:rsidRPr="00EA794D">
        <w:rPr>
          <w:i/>
        </w:rPr>
        <w:t>tátní</w:t>
      </w:r>
      <w:r>
        <w:rPr>
          <w:i/>
        </w:rPr>
        <w:t>ho</w:t>
      </w:r>
      <w:r w:rsidRPr="00EA794D">
        <w:rPr>
          <w:i/>
        </w:rPr>
        <w:t xml:space="preserve"> program</w:t>
      </w:r>
      <w:r>
        <w:rPr>
          <w:i/>
        </w:rPr>
        <w:t>u</w:t>
      </w:r>
      <w:r w:rsidRPr="00EA794D">
        <w:rPr>
          <w:i/>
        </w:rPr>
        <w:t xml:space="preserve"> ochrany přírody a krajiny MŽP</w:t>
      </w:r>
      <w:r>
        <w:t>).</w:t>
      </w:r>
    </w:p>
    <w:p w:rsidR="00CC7719" w:rsidRPr="00F31C2A" w:rsidRDefault="00CC7719" w:rsidP="00CC7719">
      <w:pPr>
        <w:spacing w:line="276" w:lineRule="auto"/>
        <w:rPr>
          <w:szCs w:val="24"/>
        </w:rPr>
      </w:pPr>
      <w:r w:rsidRPr="000406AF">
        <w:rPr>
          <w:szCs w:val="24"/>
        </w:rPr>
        <w:t>V současné době existuje hrozba zanechání hospodaření především (ale nejen) ve znevýhodněných oblastech</w:t>
      </w:r>
      <w:r>
        <w:rPr>
          <w:szCs w:val="24"/>
        </w:rPr>
        <w:t xml:space="preserve"> na extenzivně </w:t>
      </w:r>
      <w:r w:rsidRPr="00F31C2A">
        <w:rPr>
          <w:szCs w:val="24"/>
        </w:rPr>
        <w:t xml:space="preserve">obhospodařovaných lokalitách a travních porostech, vedoucí ke znatelné změně vzhledu krajiny a poklesu stanovištní diverzity krajiny, především na úkor různých typů bezlesí. </w:t>
      </w:r>
    </w:p>
    <w:p w:rsidR="00CC7719" w:rsidRPr="00F31C2A" w:rsidRDefault="00CC7719" w:rsidP="00CC7719">
      <w:pPr>
        <w:spacing w:line="276" w:lineRule="auto"/>
        <w:rPr>
          <w:szCs w:val="24"/>
        </w:rPr>
      </w:pPr>
    </w:p>
    <w:p w:rsidR="00CC7719" w:rsidRPr="00AC739C" w:rsidRDefault="00CC7719" w:rsidP="00CC7719">
      <w:pPr>
        <w:rPr>
          <w:b/>
        </w:rPr>
      </w:pPr>
      <w:r>
        <w:rPr>
          <w:b/>
        </w:rPr>
        <w:t>Zhoršující se</w:t>
      </w:r>
      <w:r w:rsidRPr="00AC739C">
        <w:rPr>
          <w:b/>
        </w:rPr>
        <w:t xml:space="preserve"> stav přírodních stanovišť </w:t>
      </w:r>
    </w:p>
    <w:p w:rsidR="00CC7719" w:rsidRDefault="00CC7719" w:rsidP="00CC7719">
      <w:pPr>
        <w:spacing w:line="276" w:lineRule="auto"/>
        <w:rPr>
          <w:szCs w:val="24"/>
        </w:rPr>
      </w:pPr>
      <w:r>
        <w:rPr>
          <w:szCs w:val="24"/>
        </w:rPr>
        <w:t>Úvod</w:t>
      </w:r>
    </w:p>
    <w:p w:rsidR="00CC7719" w:rsidRDefault="00CC7719" w:rsidP="00CC7719">
      <w:pPr>
        <w:spacing w:line="276" w:lineRule="auto"/>
      </w:pPr>
      <w:r>
        <w:t>Natura 2000 představuje soustavu chráněných území evropského významu a je tvořena dvěma typy chráněných území – ptačími oblastmi (PO) a evropsky významnými lokalitami (EVL). EVL jsou až na identifikované lokality či jejich části (ponechávané v tzv. základní ochraně) vyhlašovány jako ZCHÚ, popř. je možné zajistit jejich ochranu smluvně. V ČR bylo v letech 2004–2016 vyhlášeno celkem 41 PO a 1 112 EVL. Soustava dohromady pokrývá 14 % území ČR, což je pod průměrem EU (18 %). Péče o soustavu Natura 2000 je finančně náročná a dosud nebyly zajištěny dostatečné prostředky pro pravidelnou péči (</w:t>
      </w:r>
      <w:r w:rsidRPr="000D2337">
        <w:rPr>
          <w:i/>
        </w:rPr>
        <w:t>Zdroj:</w:t>
      </w:r>
      <w:r>
        <w:t xml:space="preserve"> </w:t>
      </w:r>
      <w:r>
        <w:rPr>
          <w:i/>
        </w:rPr>
        <w:t>P</w:t>
      </w:r>
      <w:r w:rsidRPr="00EA794D">
        <w:rPr>
          <w:i/>
        </w:rPr>
        <w:t>řipravovan</w:t>
      </w:r>
      <w:r>
        <w:rPr>
          <w:i/>
        </w:rPr>
        <w:t>á</w:t>
      </w:r>
      <w:r w:rsidRPr="00EA794D">
        <w:rPr>
          <w:i/>
        </w:rPr>
        <w:t xml:space="preserve"> analýz</w:t>
      </w:r>
      <w:r>
        <w:rPr>
          <w:i/>
        </w:rPr>
        <w:t>a</w:t>
      </w:r>
      <w:r w:rsidRPr="00EA794D">
        <w:rPr>
          <w:i/>
        </w:rPr>
        <w:t xml:space="preserve"> pro </w:t>
      </w:r>
      <w:r>
        <w:rPr>
          <w:i/>
        </w:rPr>
        <w:t>aktualizaci S</w:t>
      </w:r>
      <w:r w:rsidRPr="00EA794D">
        <w:rPr>
          <w:i/>
        </w:rPr>
        <w:t>tátní</w:t>
      </w:r>
      <w:r>
        <w:rPr>
          <w:i/>
        </w:rPr>
        <w:t>ho</w:t>
      </w:r>
      <w:r w:rsidRPr="00EA794D">
        <w:rPr>
          <w:i/>
        </w:rPr>
        <w:t xml:space="preserve"> program</w:t>
      </w:r>
      <w:r>
        <w:rPr>
          <w:i/>
        </w:rPr>
        <w:t>u</w:t>
      </w:r>
      <w:r w:rsidRPr="00EA794D">
        <w:rPr>
          <w:i/>
        </w:rPr>
        <w:t xml:space="preserve"> ochrany přírody a krajiny MŽP</w:t>
      </w:r>
      <w:r>
        <w:rPr>
          <w:i/>
        </w:rPr>
        <w:t>)</w:t>
      </w:r>
      <w:r>
        <w:t>.</w:t>
      </w:r>
    </w:p>
    <w:p w:rsidR="00CC7719" w:rsidRDefault="00CC7719" w:rsidP="00CC7719">
      <w:pPr>
        <w:spacing w:line="276" w:lineRule="auto"/>
        <w:rPr>
          <w:szCs w:val="24"/>
        </w:rPr>
      </w:pPr>
      <w:r>
        <w:rPr>
          <w:szCs w:val="24"/>
        </w:rPr>
        <w:t>Zemědělské systémy s vysokou přírodní hodnotou (tzv. HNV) nebyly dosud ani na evropské, ani na národní úrovni jednoznačně definovány. Návrh MŽP z roku 2012 uváděl jako HNV zemědělskou půdu v chráněných územích stanovených ZOPK č. 114/1992 Sb. včetně přírodních biotopů, vymapovaných v rámci Mapování biotopů a Aktualizace mapování biotopů Natura 2000 ve volné krajině.</w:t>
      </w:r>
    </w:p>
    <w:p w:rsidR="00CC7719" w:rsidRPr="009738FA" w:rsidRDefault="00CC7719" w:rsidP="00CC7719">
      <w:pPr>
        <w:spacing w:line="276" w:lineRule="auto"/>
        <w:ind w:firstLine="0"/>
        <w:rPr>
          <w:b/>
          <w:i/>
          <w:sz w:val="20"/>
          <w:szCs w:val="20"/>
        </w:rPr>
      </w:pPr>
    </w:p>
    <w:p w:rsidR="00CC7719" w:rsidRPr="009738FA" w:rsidRDefault="00CC7719" w:rsidP="00CC7719">
      <w:pPr>
        <w:spacing w:line="276" w:lineRule="auto"/>
        <w:rPr>
          <w:b/>
          <w:szCs w:val="24"/>
          <w:u w:val="single"/>
        </w:rPr>
      </w:pPr>
      <w:r w:rsidRPr="009738FA">
        <w:rPr>
          <w:b/>
          <w:szCs w:val="24"/>
          <w:u w:val="single"/>
        </w:rPr>
        <w:t>Druhová různorodost u jednotlivých skupin organismů</w:t>
      </w:r>
    </w:p>
    <w:p w:rsidR="00CC7719" w:rsidRDefault="00CC7719" w:rsidP="00CC7719">
      <w:pPr>
        <w:spacing w:line="276" w:lineRule="auto"/>
      </w:pPr>
      <w:r w:rsidRPr="00B24FD6">
        <w:t xml:space="preserve">Homogenní a </w:t>
      </w:r>
      <w:r>
        <w:t>převážně intenzivní</w:t>
      </w:r>
      <w:r w:rsidRPr="00B24FD6">
        <w:t xml:space="preserve"> péče o zemědělské, lesní i vodní ekosystémy </w:t>
      </w:r>
      <w:r>
        <w:t>a oproti tomu také úplná absence péče o některé části krajiny, vede k úbytku specifických stanovišť a druhů vázaných především na raně sukcesní a oligotrofní plochy. Dalšími ohrožujícími vlivy jsou fragmentace, eutrofizace, obsazování stanovišť nepůvodními invazními druhy atd. Všechny zmíněné faktory mají za následek nepříznivý stav druhů v ČR. Počet druhů hodnocených jako ohrožené stále roste, třetina evropsky významných druhů je v nepříznivém stavu, podle červených seznamů spadá do kategorie ohrožené třetina druhů. Ubývají ale i druhy, které byly dříve běžné. Druhy jsou klíčovou kapitolou aktualizace Strategie ochrany biologické rozmanitosti 2016–2025, se zaměřením na vyšší ochranu biotopů druhů (</w:t>
      </w:r>
      <w:r w:rsidRPr="000D2337">
        <w:rPr>
          <w:i/>
        </w:rPr>
        <w:t>Zdroj:</w:t>
      </w:r>
      <w:r>
        <w:t xml:space="preserve"> </w:t>
      </w:r>
      <w:r>
        <w:rPr>
          <w:i/>
        </w:rPr>
        <w:t>P</w:t>
      </w:r>
      <w:r w:rsidRPr="00EA794D">
        <w:rPr>
          <w:i/>
        </w:rPr>
        <w:t>řipravovan</w:t>
      </w:r>
      <w:r>
        <w:rPr>
          <w:i/>
        </w:rPr>
        <w:t>á</w:t>
      </w:r>
      <w:r w:rsidRPr="00EA794D">
        <w:rPr>
          <w:i/>
        </w:rPr>
        <w:t xml:space="preserve"> analýz</w:t>
      </w:r>
      <w:r>
        <w:rPr>
          <w:i/>
        </w:rPr>
        <w:t>a</w:t>
      </w:r>
      <w:r w:rsidRPr="00EA794D">
        <w:rPr>
          <w:i/>
        </w:rPr>
        <w:t xml:space="preserve"> pro </w:t>
      </w:r>
      <w:r>
        <w:rPr>
          <w:i/>
        </w:rPr>
        <w:t>aktualizaci S</w:t>
      </w:r>
      <w:r w:rsidRPr="00EA794D">
        <w:rPr>
          <w:i/>
        </w:rPr>
        <w:t>tátní</w:t>
      </w:r>
      <w:r>
        <w:rPr>
          <w:i/>
        </w:rPr>
        <w:t>ho</w:t>
      </w:r>
      <w:r w:rsidRPr="00EA794D">
        <w:rPr>
          <w:i/>
        </w:rPr>
        <w:t xml:space="preserve"> program</w:t>
      </w:r>
      <w:r>
        <w:rPr>
          <w:i/>
        </w:rPr>
        <w:t>u</w:t>
      </w:r>
      <w:r w:rsidRPr="00EA794D">
        <w:rPr>
          <w:i/>
        </w:rPr>
        <w:t xml:space="preserve"> ochrany přírody a krajiny MŽP</w:t>
      </w:r>
      <w:r>
        <w:rPr>
          <w:i/>
        </w:rPr>
        <w:t>)</w:t>
      </w:r>
      <w:r>
        <w:t>.</w:t>
      </w:r>
    </w:p>
    <w:p w:rsidR="00CC7719" w:rsidRPr="000406AF" w:rsidRDefault="00CC7719" w:rsidP="00CC7719">
      <w:pPr>
        <w:spacing w:line="276" w:lineRule="auto"/>
        <w:rPr>
          <w:szCs w:val="24"/>
        </w:rPr>
      </w:pPr>
    </w:p>
    <w:p w:rsidR="00CC7719" w:rsidRPr="00AC739C" w:rsidRDefault="00CC7719" w:rsidP="00CC7719">
      <w:pPr>
        <w:rPr>
          <w:b/>
        </w:rPr>
      </w:pPr>
      <w:r w:rsidRPr="00AC739C">
        <w:rPr>
          <w:b/>
        </w:rPr>
        <w:t>Trvající nepříznivý stav rostlinných druhů</w:t>
      </w:r>
    </w:p>
    <w:p w:rsidR="00CC7719" w:rsidRPr="000406AF" w:rsidRDefault="00CC7719" w:rsidP="00CC7719">
      <w:pPr>
        <w:spacing w:line="276" w:lineRule="auto"/>
        <w:rPr>
          <w:szCs w:val="24"/>
        </w:rPr>
      </w:pPr>
      <w:r>
        <w:rPr>
          <w:szCs w:val="24"/>
        </w:rPr>
        <w:t xml:space="preserve">V současné době jsou cévnaté rostliny ohroženy především působením sukcese, mezidruhovou konkurencí a nedostatečnou péčí o stanoviště (např. TTP) a nevhodným způsobem hospodaření v lesích. </w:t>
      </w:r>
      <w:r w:rsidRPr="00B90BFA">
        <w:rPr>
          <w:szCs w:val="24"/>
        </w:rPr>
        <w:t xml:space="preserve">Změny </w:t>
      </w:r>
      <w:r>
        <w:rPr>
          <w:szCs w:val="24"/>
        </w:rPr>
        <w:t xml:space="preserve">jsou </w:t>
      </w:r>
      <w:r w:rsidRPr="00B90BFA">
        <w:rPr>
          <w:szCs w:val="24"/>
        </w:rPr>
        <w:t xml:space="preserve">velmi často vyvolány či uspíšeny lidskou činností, především v souvislosti se zemědělstvím. </w:t>
      </w:r>
      <w:r>
        <w:rPr>
          <w:szCs w:val="24"/>
        </w:rPr>
        <w:t>V návaznosti na úbytek druhů, které jsou živnými rostlinami pro vývojová stádia hmyzu, dochází k úbytku např. některých druhů motýlů (modrásků).</w:t>
      </w:r>
      <w:r w:rsidR="00CA7BEF">
        <w:rPr>
          <w:szCs w:val="24"/>
        </w:rPr>
        <w:t xml:space="preserve"> </w:t>
      </w:r>
      <w:r w:rsidRPr="000406AF">
        <w:rPr>
          <w:szCs w:val="24"/>
        </w:rPr>
        <w:t>Biodiver</w:t>
      </w:r>
      <w:r>
        <w:rPr>
          <w:szCs w:val="24"/>
        </w:rPr>
        <w:t>z</w:t>
      </w:r>
      <w:r w:rsidRPr="000406AF">
        <w:rPr>
          <w:szCs w:val="24"/>
        </w:rPr>
        <w:t xml:space="preserve">itu </w:t>
      </w:r>
      <w:r>
        <w:rPr>
          <w:szCs w:val="24"/>
        </w:rPr>
        <w:t xml:space="preserve">rostlin </w:t>
      </w:r>
      <w:r w:rsidRPr="000406AF">
        <w:rPr>
          <w:szCs w:val="24"/>
        </w:rPr>
        <w:t xml:space="preserve">ohrožuje </w:t>
      </w:r>
      <w:r>
        <w:rPr>
          <w:szCs w:val="24"/>
        </w:rPr>
        <w:t xml:space="preserve">také </w:t>
      </w:r>
      <w:r w:rsidRPr="000406AF">
        <w:rPr>
          <w:szCs w:val="24"/>
        </w:rPr>
        <w:t xml:space="preserve">řada druhů nepůvodních a invazně se šířících. </w:t>
      </w:r>
    </w:p>
    <w:p w:rsidR="00CC7719" w:rsidRPr="000406AF" w:rsidRDefault="00CC7719" w:rsidP="00CC7719">
      <w:pPr>
        <w:spacing w:line="276" w:lineRule="auto"/>
        <w:rPr>
          <w:b/>
          <w:szCs w:val="24"/>
        </w:rPr>
      </w:pPr>
    </w:p>
    <w:p w:rsidR="00CC7719" w:rsidRPr="008F20EE" w:rsidRDefault="00CC7719" w:rsidP="00CC7719">
      <w:pPr>
        <w:rPr>
          <w:b/>
        </w:rPr>
      </w:pPr>
      <w:r w:rsidRPr="008F20EE">
        <w:rPr>
          <w:b/>
        </w:rPr>
        <w:t>Pokles početnosti a diverzity hmyzu a ostatních bezobratlých</w:t>
      </w:r>
    </w:p>
    <w:p w:rsidR="00CC7719" w:rsidRDefault="00CC7719" w:rsidP="00CC7719">
      <w:pPr>
        <w:spacing w:line="276" w:lineRule="auto"/>
        <w:rPr>
          <w:i/>
          <w:szCs w:val="24"/>
        </w:rPr>
      </w:pPr>
      <w:r w:rsidRPr="000406AF">
        <w:rPr>
          <w:iCs/>
          <w:szCs w:val="24"/>
        </w:rPr>
        <w:t>V zemědělské krajině je vlivem změn využívání krajiny a využívání intenzivních technologií ohrožena celá škála bezobratlých od vzácných druhů, často potravně nebo stanovištně specializovaných a vázaných na zanikající p</w:t>
      </w:r>
      <w:r>
        <w:rPr>
          <w:iCs/>
          <w:szCs w:val="24"/>
        </w:rPr>
        <w:t>rostředí až po běžnější druhy a </w:t>
      </w:r>
      <w:r w:rsidRPr="000406AF">
        <w:rPr>
          <w:iCs/>
          <w:szCs w:val="24"/>
        </w:rPr>
        <w:t>generalisty</w:t>
      </w:r>
      <w:r>
        <w:rPr>
          <w:iCs/>
          <w:szCs w:val="24"/>
        </w:rPr>
        <w:t>,</w:t>
      </w:r>
      <w:r w:rsidRPr="000406AF">
        <w:rPr>
          <w:iCs/>
          <w:szCs w:val="24"/>
        </w:rPr>
        <w:t xml:space="preserve"> u nichž dochází vlivem hospodaření k významné redukci početnosti (v případě opylovačů a přirozených nepřátel škůdců a plevelů i s dopady na zemědělskou produkci a další funkce krajiny). </w:t>
      </w:r>
      <w:r>
        <w:rPr>
          <w:szCs w:val="24"/>
        </w:rPr>
        <w:t>Úbytek hmyzu a dalších bezobratlých souvisí se změnou hospodaření na zemědělské půdě a v lesích. Dochází také k úbytku lokalit s výskytem specifických druhů rostlin, které jsou nutné pro přežití např. modrásků.</w:t>
      </w:r>
    </w:p>
    <w:p w:rsidR="00CC7719" w:rsidRPr="00CA74AE" w:rsidRDefault="00CC7719" w:rsidP="00CC7719">
      <w:pPr>
        <w:spacing w:line="276" w:lineRule="auto"/>
        <w:rPr>
          <w:szCs w:val="24"/>
        </w:rPr>
      </w:pPr>
      <w:r w:rsidRPr="000406AF">
        <w:rPr>
          <w:szCs w:val="24"/>
        </w:rPr>
        <w:t>Zemědělským hospodařením jsou ovlivňovány především druhy vod, mokřadů</w:t>
      </w:r>
      <w:r>
        <w:rPr>
          <w:szCs w:val="24"/>
        </w:rPr>
        <w:t>,</w:t>
      </w:r>
      <w:r w:rsidRPr="000406AF">
        <w:rPr>
          <w:szCs w:val="24"/>
        </w:rPr>
        <w:t xml:space="preserve"> mokřadních luk</w:t>
      </w:r>
      <w:r>
        <w:rPr>
          <w:szCs w:val="24"/>
        </w:rPr>
        <w:t xml:space="preserve"> a slanisek</w:t>
      </w:r>
      <w:r w:rsidRPr="000406AF">
        <w:rPr>
          <w:szCs w:val="24"/>
        </w:rPr>
        <w:t>, a dále dalších typů travních porostů a jiných forem bezlesí</w:t>
      </w:r>
      <w:r>
        <w:rPr>
          <w:szCs w:val="24"/>
        </w:rPr>
        <w:t xml:space="preserve">. </w:t>
      </w:r>
      <w:r w:rsidRPr="000406AF">
        <w:rPr>
          <w:szCs w:val="24"/>
        </w:rPr>
        <w:t xml:space="preserve">Neutěšený stav </w:t>
      </w:r>
      <w:r>
        <w:rPr>
          <w:szCs w:val="24"/>
        </w:rPr>
        <w:t xml:space="preserve">mnoha </w:t>
      </w:r>
      <w:r w:rsidRPr="000406AF">
        <w:rPr>
          <w:szCs w:val="24"/>
        </w:rPr>
        <w:t xml:space="preserve">lesních druhů </w:t>
      </w:r>
      <w:r>
        <w:rPr>
          <w:szCs w:val="24"/>
        </w:rPr>
        <w:t xml:space="preserve">souvisí s převažujícím způsobem </w:t>
      </w:r>
      <w:r w:rsidRPr="000406AF">
        <w:rPr>
          <w:szCs w:val="24"/>
        </w:rPr>
        <w:t>lesnické</w:t>
      </w:r>
      <w:r>
        <w:rPr>
          <w:szCs w:val="24"/>
        </w:rPr>
        <w:t>ho</w:t>
      </w:r>
      <w:r w:rsidRPr="000406AF">
        <w:rPr>
          <w:szCs w:val="24"/>
        </w:rPr>
        <w:t xml:space="preserve"> hospodaření</w:t>
      </w:r>
      <w:r>
        <w:rPr>
          <w:szCs w:val="24"/>
        </w:rPr>
        <w:t xml:space="preserve"> a až na výjimky tyto druhy přežívají především v lesích zvláštního určení v CHÚ</w:t>
      </w:r>
      <w:r w:rsidRPr="000406AF">
        <w:rPr>
          <w:szCs w:val="24"/>
        </w:rPr>
        <w:t xml:space="preserve">. </w:t>
      </w:r>
    </w:p>
    <w:p w:rsidR="00CC7719" w:rsidRPr="00CA74AE" w:rsidRDefault="00CC7719" w:rsidP="00CC7719">
      <w:pPr>
        <w:spacing w:line="276" w:lineRule="auto"/>
        <w:rPr>
          <w:szCs w:val="24"/>
        </w:rPr>
      </w:pPr>
    </w:p>
    <w:p w:rsidR="00CC7719" w:rsidRPr="00AC739C" w:rsidRDefault="00CC7719" w:rsidP="00CC7719">
      <w:pPr>
        <w:rPr>
          <w:b/>
        </w:rPr>
      </w:pPr>
      <w:r w:rsidRPr="00AC739C">
        <w:rPr>
          <w:b/>
        </w:rPr>
        <w:t>Změn</w:t>
      </w:r>
      <w:r>
        <w:rPr>
          <w:b/>
        </w:rPr>
        <w:t>y</w:t>
      </w:r>
      <w:r w:rsidRPr="00AC739C">
        <w:rPr>
          <w:b/>
        </w:rPr>
        <w:t xml:space="preserve"> v početnosti populací a diverzitě obojživelníků a plazů</w:t>
      </w:r>
    </w:p>
    <w:p w:rsidR="00CC7719" w:rsidRDefault="00CC7719" w:rsidP="00CC7719">
      <w:pPr>
        <w:spacing w:line="276" w:lineRule="auto"/>
        <w:rPr>
          <w:szCs w:val="24"/>
        </w:rPr>
      </w:pPr>
      <w:r w:rsidRPr="00B90BFA">
        <w:rPr>
          <w:szCs w:val="24"/>
        </w:rPr>
        <w:t xml:space="preserve">Zemědělské hospodaření je spolu s dalšími způsoby využití krajiny jednou z hlavních příčin současného ohrožení obojživelníků a plazů. Pokračující intenzifikace hospodaření se mnoha způsoby stále podílí na úbytku vhodných biotopů, přičemž některé druhy z intenzivně obhospodařované krajiny téměř vymizely. Kromě zániku krajinných prvků, změn vodního režimu, zániku dočasně nebo trvale zvodněných nebo podmáčených ploch se významnou měrou na nežádoucím stavu podílí aplikace chemických přípravků a rybářské hospodaření. </w:t>
      </w:r>
    </w:p>
    <w:p w:rsidR="00CC7719" w:rsidRPr="000406AF" w:rsidRDefault="00CC7719" w:rsidP="00CC7719">
      <w:pPr>
        <w:spacing w:line="276" w:lineRule="auto"/>
        <w:rPr>
          <w:b/>
          <w:szCs w:val="24"/>
        </w:rPr>
      </w:pPr>
    </w:p>
    <w:p w:rsidR="00CC7719" w:rsidRPr="00AC739C" w:rsidRDefault="00CC7719" w:rsidP="00CC7719">
      <w:pPr>
        <w:spacing w:line="360" w:lineRule="auto"/>
        <w:rPr>
          <w:b/>
        </w:rPr>
      </w:pPr>
      <w:r w:rsidRPr="00AC739C">
        <w:rPr>
          <w:b/>
        </w:rPr>
        <w:t>Změny v početnosti populací a diverzitě volně žijících druhů ptáků</w:t>
      </w:r>
    </w:p>
    <w:p w:rsidR="00CC7719" w:rsidRPr="001A4EB4" w:rsidRDefault="00CC7719" w:rsidP="00CC7719">
      <w:pPr>
        <w:spacing w:line="276" w:lineRule="auto"/>
      </w:pPr>
      <w:r w:rsidRPr="000406AF">
        <w:rPr>
          <w:szCs w:val="24"/>
        </w:rPr>
        <w:t xml:space="preserve">Výrazný úbytek početnosti byl zaznamenán u ptáků vázaných na zemědělskou půdu. </w:t>
      </w:r>
      <w:r>
        <w:rPr>
          <w:szCs w:val="24"/>
        </w:rPr>
        <w:t>Indikátor ptáků zemědělské krajiny vykazuje trvalý pokles s výjimkou období počátku 90. let (MŽP 2017, VERMOUZEK 2017) a rychlost úbytku ptáků zemědělské krajiny se navíc statisticky významně zvýšila po začátku aplikace SZP v ČR, přičemž tento pokles není ovlivněn ani migračními strategiemi jednotlivých druhů ani změnou klimatu a žádný podobný zlom v trendech početnosti nepozorujeme ani u lesních ptáků. Intenzita zemědělské výroby podpořená aplikací SZP je tedy hlavním vysvětlujícím faktorem zjištěného poklesu početnosti ptáků otevřené krajiny (REIF &amp; VERMOUZEK 2018). Od počátku zintenzivňování zemědělské výroby v 50. letech 20. století došlo k drastickému úbytku řady dříve běžných druhů zemědělské krajiny. Mezi hlavní vlajkové druhy zemědělské krajiny patří např. čejka chocholatá, chřástal polní, koroptev polní, skřivan polní a sýček obecný. Patřil mezi ně i drop velký, který však v důsledku nevyhovujícího hospodaření na orné půdě vymizel. Mezi další ptačí druhy, které se zaslouží zvýšenou pozornost, patří např. strnad obecný nebo linduška luční.</w:t>
      </w:r>
    </w:p>
    <w:p w:rsidR="00CC7719" w:rsidRDefault="00CC7719" w:rsidP="00CC7719">
      <w:pPr>
        <w:spacing w:line="276" w:lineRule="auto"/>
        <w:rPr>
          <w:szCs w:val="24"/>
        </w:rPr>
      </w:pPr>
    </w:p>
    <w:p w:rsidR="00CC7719" w:rsidRPr="000406AF" w:rsidRDefault="00CC7719" w:rsidP="00CC7719">
      <w:pPr>
        <w:spacing w:line="276" w:lineRule="auto"/>
        <w:rPr>
          <w:b/>
          <w:szCs w:val="24"/>
        </w:rPr>
      </w:pPr>
      <w:r>
        <w:rPr>
          <w:b/>
          <w:szCs w:val="24"/>
        </w:rPr>
        <w:t>Změny v početnosti populací a diverzitě volně žijících druhů savců</w:t>
      </w:r>
    </w:p>
    <w:p w:rsidR="00CC7719" w:rsidRPr="000406AF" w:rsidRDefault="00CC7719" w:rsidP="00CC7719">
      <w:pPr>
        <w:spacing w:line="276" w:lineRule="auto"/>
        <w:rPr>
          <w:b/>
          <w:szCs w:val="24"/>
        </w:rPr>
      </w:pPr>
      <w:r w:rsidRPr="00B90BFA">
        <w:rPr>
          <w:szCs w:val="24"/>
        </w:rPr>
        <w:t>Savci jsou postižení nadměrnou chemizací, která ovlivňuje druhy přímo či nepřímo úbytkem potravní nabídky (hmyz aj. bezobratlí, plevelné rostliny), dále velkoplošným pěstováním jednoho druhu plodiny, zejména řepky olejky (řepka jako jediná potravní nabídka na lokalitě vede k fyziologickým problémům u potravně náročných býložravců –</w:t>
      </w:r>
      <w:r>
        <w:rPr>
          <w:szCs w:val="24"/>
        </w:rPr>
        <w:t xml:space="preserve"> zajíc, srnec). S</w:t>
      </w:r>
      <w:r w:rsidRPr="00B90BFA">
        <w:rPr>
          <w:szCs w:val="24"/>
        </w:rPr>
        <w:t>oučasná struktura polních plodin a způsob hospodaření v krajině vede na druhé straně k extrémnímu nárůstu početnosti zvěře (prase, daněk, muflon, sika) a šíření invazních druhů savců (nutrie, mýval, norek, psík), což vede k negativnímu vlivu na biodiverzitu</w:t>
      </w:r>
      <w:r>
        <w:rPr>
          <w:szCs w:val="24"/>
        </w:rPr>
        <w:t xml:space="preserve"> a</w:t>
      </w:r>
      <w:r w:rsidRPr="00B90BFA">
        <w:rPr>
          <w:szCs w:val="24"/>
        </w:rPr>
        <w:t xml:space="preserve"> taktéž na některé vzácnější a menší druhy savců. </w:t>
      </w:r>
      <w:r>
        <w:rPr>
          <w:szCs w:val="24"/>
        </w:rPr>
        <w:t>V posledních letech se vrací velké šelmy, zejména do horských a podhorských oblastí (vlk, medvěd, rys).</w:t>
      </w:r>
    </w:p>
    <w:p w:rsidR="00CC7719" w:rsidRPr="00B90BFA" w:rsidRDefault="00CC7719" w:rsidP="00CC7719">
      <w:pPr>
        <w:spacing w:line="276" w:lineRule="auto"/>
        <w:rPr>
          <w:b/>
          <w:szCs w:val="24"/>
        </w:rPr>
      </w:pPr>
    </w:p>
    <w:p w:rsidR="00CC7719" w:rsidRDefault="00CC7719" w:rsidP="00CC7719">
      <w:pPr>
        <w:rPr>
          <w:b/>
        </w:rPr>
      </w:pPr>
      <w:r w:rsidRPr="00B322C9">
        <w:rPr>
          <w:b/>
        </w:rPr>
        <w:t>Genetické zdroje v zemědělství</w:t>
      </w:r>
    </w:p>
    <w:p w:rsidR="00CC7719" w:rsidRPr="004D4BAE" w:rsidRDefault="00CC7719" w:rsidP="00CC7719">
      <w:pPr>
        <w:pStyle w:val="Bezmezer"/>
        <w:spacing w:before="240" w:line="276" w:lineRule="auto"/>
        <w:ind w:firstLine="567"/>
        <w:rPr>
          <w:rFonts w:ascii="Times New Roman" w:hAnsi="Times New Roman"/>
        </w:rPr>
      </w:pPr>
      <w:r w:rsidRPr="00E41342">
        <w:rPr>
          <w:rFonts w:ascii="Times New Roman" w:hAnsi="Times New Roman"/>
          <w:sz w:val="24"/>
          <w:szCs w:val="23"/>
          <w:lang w:val="cs-CZ" w:eastAsia="cs-CZ"/>
        </w:rPr>
        <w:t>Problém, který má být řešen</w:t>
      </w:r>
      <w:r>
        <w:rPr>
          <w:rFonts w:ascii="Times New Roman" w:hAnsi="Times New Roman"/>
          <w:sz w:val="24"/>
          <w:szCs w:val="23"/>
          <w:lang w:val="cs-CZ" w:eastAsia="cs-CZ"/>
        </w:rPr>
        <w:t>,</w:t>
      </w:r>
      <w:r w:rsidRPr="00E41342">
        <w:rPr>
          <w:rFonts w:ascii="Times New Roman" w:hAnsi="Times New Roman"/>
          <w:sz w:val="24"/>
          <w:szCs w:val="23"/>
          <w:lang w:val="cs-CZ" w:eastAsia="cs-CZ"/>
        </w:rPr>
        <w:t xml:space="preserve"> je zachování co možná nejširší biologické a genetické rozmanitosti u zemědělských plodin, hospodářských zvířat a mikroorganismů a drobných živočichů s významem pro výživu a zemědělství. Zachování široké diverzity je klíčové z hlediska schopnosti zemědělství přizpůsobení se změně klimatu, hledání řešení pro výskyty nových škůdců a patogenů a produkce nových odrůd rostlin a plemen zvířat, které za různých podmínek zajistí udržitelné výnosy zemědělské produkce. Úbytek konzervované a aktivně využívané genetické rozmanitosti naopak omezuje možnosti dalšího šlechtění, snižuje schopnost včasné reakce na nové škůdce, choroby a patogeny a komplikuje hledání řešení přizpůsobení se změnám klimatu. </w:t>
      </w:r>
      <w:r w:rsidRPr="004D4BAE">
        <w:rPr>
          <w:rFonts w:ascii="Times New Roman" w:hAnsi="Times New Roman"/>
        </w:rPr>
        <w:t xml:space="preserve">Ztráta biologické a genetické rozmanitosti tak může v některých oblastech představovat významný problém pro dlouhodobou udržitelnost zemědělství. </w:t>
      </w:r>
    </w:p>
    <w:p w:rsidR="00CC7719" w:rsidRPr="00E41342" w:rsidRDefault="00CC7719" w:rsidP="00CC7719">
      <w:pPr>
        <w:pStyle w:val="Bezmezer"/>
        <w:spacing w:line="276" w:lineRule="auto"/>
        <w:ind w:firstLine="567"/>
        <w:rPr>
          <w:rFonts w:ascii="Times New Roman" w:hAnsi="Times New Roman"/>
          <w:sz w:val="24"/>
          <w:szCs w:val="23"/>
          <w:lang w:val="cs-CZ" w:eastAsia="cs-CZ"/>
        </w:rPr>
      </w:pPr>
    </w:p>
    <w:p w:rsidR="00CC7719" w:rsidRPr="00E4113A" w:rsidRDefault="00CC7719" w:rsidP="00CC7719">
      <w:pPr>
        <w:ind w:firstLine="0"/>
      </w:pPr>
    </w:p>
    <w:bookmarkEnd w:id="68"/>
    <w:p w:rsidR="00CC7719" w:rsidRDefault="00CC7719" w:rsidP="00CC7719">
      <w:pPr>
        <w:jc w:val="left"/>
        <w:rPr>
          <w:rStyle w:val="Nadpis1Char"/>
        </w:rPr>
      </w:pPr>
    </w:p>
    <w:p w:rsidR="00CC7719" w:rsidRDefault="00CC7719" w:rsidP="00CC7719">
      <w:pPr>
        <w:jc w:val="left"/>
        <w:rPr>
          <w:rStyle w:val="Nadpis1Char"/>
        </w:rPr>
      </w:pPr>
    </w:p>
    <w:p w:rsidR="00CC7719" w:rsidRDefault="00CC7719" w:rsidP="00CC7719">
      <w:pPr>
        <w:jc w:val="left"/>
        <w:rPr>
          <w:rStyle w:val="Nadpis1Char"/>
        </w:rPr>
      </w:pPr>
    </w:p>
    <w:p w:rsidR="00CC7719" w:rsidRDefault="00CC7719" w:rsidP="00CC7719">
      <w:pPr>
        <w:jc w:val="left"/>
        <w:rPr>
          <w:rStyle w:val="Nadpis1Char"/>
        </w:rPr>
      </w:pPr>
    </w:p>
    <w:p w:rsidR="00CC7719" w:rsidRDefault="00CC7719" w:rsidP="00CC7719">
      <w:pPr>
        <w:jc w:val="left"/>
        <w:rPr>
          <w:rStyle w:val="Nadpis1Char"/>
        </w:rPr>
      </w:pPr>
    </w:p>
    <w:p w:rsidR="00CC7719" w:rsidRDefault="00CC7719" w:rsidP="00CC7719">
      <w:pPr>
        <w:jc w:val="left"/>
        <w:rPr>
          <w:rStyle w:val="Nadpis1Char"/>
        </w:rPr>
      </w:pPr>
    </w:p>
    <w:p w:rsidR="00CC7719" w:rsidRDefault="00CC7719" w:rsidP="00CC7719">
      <w:pPr>
        <w:jc w:val="left"/>
        <w:rPr>
          <w:rStyle w:val="Nadpis1Char"/>
        </w:rPr>
      </w:pPr>
    </w:p>
    <w:p w:rsidR="00CC7719" w:rsidRDefault="00CC7719" w:rsidP="00CC7719">
      <w:pPr>
        <w:jc w:val="left"/>
        <w:rPr>
          <w:rStyle w:val="Nadpis1Char"/>
        </w:rPr>
      </w:pPr>
    </w:p>
    <w:p w:rsidR="00CC7719" w:rsidRDefault="00CC7719" w:rsidP="00CC7719">
      <w:pPr>
        <w:ind w:left="360" w:firstLine="0"/>
        <w:jc w:val="left"/>
        <w:rPr>
          <w:rStyle w:val="Nadpis1Char"/>
        </w:rPr>
      </w:pPr>
    </w:p>
    <w:p w:rsidR="00CC7719" w:rsidRDefault="00CC7719" w:rsidP="00CC7719">
      <w:pPr>
        <w:ind w:left="360" w:firstLine="0"/>
        <w:jc w:val="left"/>
        <w:rPr>
          <w:rStyle w:val="Nadpis1Char"/>
        </w:rPr>
      </w:pPr>
    </w:p>
    <w:p w:rsidR="00CC7719" w:rsidRDefault="00CC7719" w:rsidP="00CC7719">
      <w:pPr>
        <w:ind w:left="360" w:firstLine="0"/>
        <w:jc w:val="left"/>
        <w:rPr>
          <w:rStyle w:val="Nadpis1Char"/>
        </w:rPr>
      </w:pPr>
    </w:p>
    <w:p w:rsidR="00CC7719" w:rsidRDefault="00CC7719" w:rsidP="00E4113A">
      <w:pPr>
        <w:rPr>
          <w:lang w:val="x-none" w:eastAsia="x-none"/>
        </w:rPr>
      </w:pPr>
    </w:p>
    <w:p w:rsidR="00526168" w:rsidRDefault="00526168" w:rsidP="00E4113A">
      <w:pPr>
        <w:rPr>
          <w:lang w:val="x-none" w:eastAsia="x-none"/>
        </w:rPr>
      </w:pPr>
    </w:p>
    <w:p w:rsidR="00526168" w:rsidRDefault="00526168" w:rsidP="00E4113A">
      <w:pPr>
        <w:rPr>
          <w:lang w:val="x-none" w:eastAsia="x-none"/>
        </w:rPr>
      </w:pPr>
    </w:p>
    <w:p w:rsidR="00526168" w:rsidRDefault="00526168" w:rsidP="00E4113A">
      <w:pPr>
        <w:rPr>
          <w:lang w:val="x-none" w:eastAsia="x-none"/>
        </w:rPr>
      </w:pPr>
    </w:p>
    <w:p w:rsidR="00526168" w:rsidRDefault="00526168" w:rsidP="00E4113A">
      <w:pPr>
        <w:rPr>
          <w:lang w:val="x-none" w:eastAsia="x-none"/>
        </w:rPr>
      </w:pPr>
    </w:p>
    <w:p w:rsidR="00526168" w:rsidRDefault="00526168" w:rsidP="00E4113A">
      <w:pPr>
        <w:rPr>
          <w:lang w:val="x-none" w:eastAsia="x-none"/>
        </w:rPr>
      </w:pPr>
    </w:p>
    <w:p w:rsidR="00526168" w:rsidRDefault="00526168" w:rsidP="00E4113A">
      <w:pPr>
        <w:rPr>
          <w:lang w:val="x-none" w:eastAsia="x-none"/>
        </w:rPr>
      </w:pPr>
    </w:p>
    <w:p w:rsidR="00526168" w:rsidRDefault="00526168" w:rsidP="00E4113A">
      <w:pPr>
        <w:rPr>
          <w:lang w:val="x-none" w:eastAsia="x-none"/>
        </w:rPr>
      </w:pPr>
    </w:p>
    <w:p w:rsidR="00526168" w:rsidRDefault="00526168" w:rsidP="00E4113A">
      <w:pPr>
        <w:rPr>
          <w:lang w:val="x-none" w:eastAsia="x-none"/>
        </w:rPr>
      </w:pPr>
    </w:p>
    <w:p w:rsidR="00526168" w:rsidRDefault="00526168" w:rsidP="00E4113A">
      <w:pPr>
        <w:rPr>
          <w:lang w:val="x-none" w:eastAsia="x-none"/>
        </w:rPr>
      </w:pPr>
    </w:p>
    <w:p w:rsidR="00526168" w:rsidRDefault="00526168" w:rsidP="00E4113A">
      <w:pPr>
        <w:rPr>
          <w:lang w:val="x-none" w:eastAsia="x-none"/>
        </w:rPr>
      </w:pPr>
    </w:p>
    <w:p w:rsidR="00526168" w:rsidRDefault="00526168" w:rsidP="00E4113A">
      <w:pPr>
        <w:rPr>
          <w:lang w:val="x-none" w:eastAsia="x-none"/>
        </w:rPr>
      </w:pPr>
    </w:p>
    <w:p w:rsidR="00CC7719" w:rsidRDefault="00CC7719" w:rsidP="00E4113A">
      <w:pPr>
        <w:rPr>
          <w:lang w:val="x-none" w:eastAsia="x-none"/>
        </w:rPr>
      </w:pPr>
    </w:p>
    <w:p w:rsidR="00CA7BEF" w:rsidRDefault="00CA7BEF" w:rsidP="00E4113A">
      <w:pPr>
        <w:rPr>
          <w:lang w:val="x-none" w:eastAsia="x-none"/>
        </w:rPr>
      </w:pPr>
    </w:p>
    <w:p w:rsidR="00CA7BEF" w:rsidDel="00483D5D" w:rsidRDefault="00CA7BEF" w:rsidP="00E4113A">
      <w:pPr>
        <w:rPr>
          <w:del w:id="70" w:author="Šejnohová Hana" w:date="2018-12-04T11:07:00Z"/>
          <w:lang w:val="x-none" w:eastAsia="x-none"/>
        </w:rPr>
      </w:pPr>
    </w:p>
    <w:p w:rsidR="00CA7BEF" w:rsidRPr="00E4113A" w:rsidDel="00483D5D" w:rsidRDefault="00CA7BEF" w:rsidP="00E4113A">
      <w:pPr>
        <w:rPr>
          <w:del w:id="71" w:author="Šejnohová Hana" w:date="2018-12-04T11:07:00Z"/>
          <w:lang w:val="x-none" w:eastAsia="x-none"/>
        </w:rPr>
      </w:pPr>
    </w:p>
    <w:p w:rsidR="00E4113A" w:rsidRDefault="00E4113A" w:rsidP="00E4113A">
      <w:pPr>
        <w:pStyle w:val="Odstavecseseznamem"/>
        <w:numPr>
          <w:ilvl w:val="0"/>
          <w:numId w:val="1"/>
        </w:numPr>
        <w:jc w:val="left"/>
      </w:pPr>
      <w:bookmarkStart w:id="72" w:name="_Toc532287656"/>
      <w:r w:rsidRPr="00E4113A">
        <w:rPr>
          <w:rStyle w:val="Nadpis1Char"/>
        </w:rPr>
        <w:t>Mechanismus a příčiny problému</w:t>
      </w:r>
      <w:bookmarkEnd w:id="72"/>
      <w:r>
        <w:t xml:space="preserve"> </w:t>
      </w:r>
    </w:p>
    <w:p w:rsidR="00CC7719" w:rsidRDefault="00CC7719" w:rsidP="00CC7719">
      <w:pPr>
        <w:ind w:left="360" w:firstLine="0"/>
        <w:jc w:val="left"/>
      </w:pPr>
    </w:p>
    <w:p w:rsidR="00CC7719" w:rsidRPr="00AC739C" w:rsidRDefault="00CC7719" w:rsidP="00CC7719">
      <w:pPr>
        <w:pStyle w:val="Odstavecseseznamem"/>
        <w:spacing w:before="0" w:after="120" w:line="276" w:lineRule="auto"/>
        <w:ind w:left="502" w:firstLine="0"/>
        <w:jc w:val="left"/>
        <w:rPr>
          <w:b/>
          <w:szCs w:val="24"/>
        </w:rPr>
      </w:pPr>
      <w:bookmarkStart w:id="73" w:name="_Hlk525805471"/>
      <w:r w:rsidRPr="00AC739C">
        <w:rPr>
          <w:b/>
          <w:szCs w:val="24"/>
        </w:rPr>
        <w:t>Klesající ekologická stabilita a nepříznivá struktura krajiny</w:t>
      </w:r>
    </w:p>
    <w:p w:rsidR="00CC7719" w:rsidRPr="00B90BFA" w:rsidRDefault="00CC7719" w:rsidP="00CC7719">
      <w:pPr>
        <w:spacing w:line="276" w:lineRule="auto"/>
        <w:ind w:left="142" w:firstLine="425"/>
        <w:rPr>
          <w:szCs w:val="24"/>
        </w:rPr>
      </w:pPr>
      <w:r w:rsidRPr="00B90BFA">
        <w:rPr>
          <w:szCs w:val="24"/>
        </w:rPr>
        <w:t>Mezi příčiny způsobující pokles ekologické stability, omezení funkčního propojení ekosystémů</w:t>
      </w:r>
      <w:r w:rsidRPr="00B90BFA" w:rsidDel="008D263F">
        <w:rPr>
          <w:szCs w:val="24"/>
        </w:rPr>
        <w:t xml:space="preserve"> </w:t>
      </w:r>
      <w:r w:rsidRPr="00B90BFA">
        <w:rPr>
          <w:szCs w:val="24"/>
        </w:rPr>
        <w:t xml:space="preserve">a snížení schopností krajiny zmírňovat nebo eliminovat dopady rizikových situací </w:t>
      </w:r>
      <w:r>
        <w:rPr>
          <w:szCs w:val="24"/>
        </w:rPr>
        <w:t>(</w:t>
      </w:r>
      <w:r w:rsidRPr="00B90BFA">
        <w:rPr>
          <w:szCs w:val="24"/>
        </w:rPr>
        <w:t xml:space="preserve">bleskové povodně </w:t>
      </w:r>
      <w:r>
        <w:rPr>
          <w:szCs w:val="24"/>
        </w:rPr>
        <w:t xml:space="preserve">s erozními událostmi, projevy sucha, pokles celkové biodiverzity) </w:t>
      </w:r>
      <w:r w:rsidRPr="00B90BFA">
        <w:rPr>
          <w:szCs w:val="24"/>
        </w:rPr>
        <w:t>patří:</w:t>
      </w:r>
    </w:p>
    <w:p w:rsidR="00CC7719" w:rsidRPr="00B90BFA" w:rsidRDefault="00CC7719" w:rsidP="00CC7719">
      <w:pPr>
        <w:pStyle w:val="Odstavecseseznamem"/>
        <w:numPr>
          <w:ilvl w:val="0"/>
          <w:numId w:val="7"/>
        </w:numPr>
        <w:spacing w:before="0" w:line="276" w:lineRule="auto"/>
        <w:rPr>
          <w:szCs w:val="24"/>
        </w:rPr>
      </w:pPr>
      <w:r w:rsidRPr="00B90BFA">
        <w:rPr>
          <w:szCs w:val="24"/>
        </w:rPr>
        <w:t xml:space="preserve">Nadměrná velikost značné části dílů půdních bloků často nerespektující reliéf terénu. </w:t>
      </w:r>
      <w:r>
        <w:rPr>
          <w:szCs w:val="24"/>
        </w:rPr>
        <w:t>P</w:t>
      </w:r>
      <w:r w:rsidRPr="00B90BFA">
        <w:rPr>
          <w:szCs w:val="24"/>
        </w:rPr>
        <w:t>růměrná plocha pozemků se zvýšila z 0,23 ha v roce 1948 na přibližně 20 ha v současnosti. Potenciální zpětné rozdělování pozemků na menší celky probíhá naprosto výjimečně (neexistence fyzických hranic katastrálních parcel, ne</w:t>
      </w:r>
      <w:r>
        <w:rPr>
          <w:szCs w:val="24"/>
        </w:rPr>
        <w:t>hospodaření původních vlastníků</w:t>
      </w:r>
      <w:r w:rsidRPr="00B90BFA">
        <w:rPr>
          <w:szCs w:val="24"/>
        </w:rPr>
        <w:t xml:space="preserve">, obtížně vykonatelná změna nájemce, pomalý postup </w:t>
      </w:r>
      <w:r>
        <w:rPr>
          <w:szCs w:val="24"/>
        </w:rPr>
        <w:t>KPÚ</w:t>
      </w:r>
      <w:r w:rsidRPr="00B90BFA">
        <w:rPr>
          <w:szCs w:val="24"/>
        </w:rPr>
        <w:t xml:space="preserve"> a v rámci nich malé uplatňování tvorby krajinných prvků</w:t>
      </w:r>
      <w:r>
        <w:rPr>
          <w:szCs w:val="24"/>
        </w:rPr>
        <w:t>, nezpevněných cest s liniemi dřevin, stromořadí, biokoridorů</w:t>
      </w:r>
      <w:r w:rsidRPr="00B90BFA">
        <w:rPr>
          <w:szCs w:val="24"/>
        </w:rPr>
        <w:t xml:space="preserve"> atd.).</w:t>
      </w:r>
    </w:p>
    <w:p w:rsidR="00CC7719" w:rsidRPr="00B90BFA" w:rsidRDefault="00CC7719" w:rsidP="00CC7719">
      <w:pPr>
        <w:pStyle w:val="Odstavecseseznamem"/>
        <w:numPr>
          <w:ilvl w:val="0"/>
          <w:numId w:val="7"/>
        </w:numPr>
        <w:spacing w:before="0" w:line="276" w:lineRule="auto"/>
        <w:rPr>
          <w:szCs w:val="24"/>
        </w:rPr>
      </w:pPr>
      <w:r w:rsidRPr="00B90BFA">
        <w:rPr>
          <w:szCs w:val="24"/>
        </w:rPr>
        <w:t xml:space="preserve">Homogenita hospodaření na přilehlých půdních blocích. Homogenitou se rozumí uplatňování totožných postupů na řadě přilehlých půdních bloků, na orné půdě zejm. v podobě pěstování jedné plodiny, na travních porostech např. v podobě jednorázového posečení </w:t>
      </w:r>
      <w:commentRangeStart w:id="74"/>
      <w:del w:id="75" w:author="Šejnohová Hana" w:date="2018-12-04T10:57:00Z">
        <w:r w:rsidRPr="00B90BFA" w:rsidDel="00AB7652">
          <w:rPr>
            <w:szCs w:val="24"/>
          </w:rPr>
          <w:delText xml:space="preserve">velkých výměr </w:delText>
        </w:r>
      </w:del>
      <w:ins w:id="76" w:author="Šejnohová Hana" w:date="2018-12-04T10:57:00Z">
        <w:r w:rsidR="00AB7652">
          <w:rPr>
            <w:szCs w:val="24"/>
          </w:rPr>
          <w:t>travního porostu</w:t>
        </w:r>
      </w:ins>
      <w:del w:id="77" w:author="Šejnohová Hana" w:date="2018-12-04T10:57:00Z">
        <w:r w:rsidRPr="00B90BFA" w:rsidDel="00AB7652">
          <w:rPr>
            <w:szCs w:val="24"/>
          </w:rPr>
          <w:delText>TTP</w:delText>
        </w:r>
      </w:del>
      <w:commentRangeEnd w:id="74"/>
      <w:r w:rsidR="00AB7652">
        <w:rPr>
          <w:rStyle w:val="Odkaznakoment"/>
          <w:rFonts w:asciiTheme="minorHAnsi" w:eastAsiaTheme="minorEastAsia" w:hAnsiTheme="minorHAnsi" w:cstheme="minorBidi"/>
          <w:lang w:eastAsia="en-US"/>
        </w:rPr>
        <w:commentReference w:id="74"/>
      </w:r>
      <w:r w:rsidRPr="00B90BFA">
        <w:rPr>
          <w:szCs w:val="24"/>
        </w:rPr>
        <w:t xml:space="preserve">. Tento jev má příčinu </w:t>
      </w:r>
      <w:r>
        <w:rPr>
          <w:szCs w:val="24"/>
        </w:rPr>
        <w:t>ve snaze o vysokou efektivitu a </w:t>
      </w:r>
      <w:r w:rsidRPr="00B90BFA">
        <w:rPr>
          <w:szCs w:val="24"/>
        </w:rPr>
        <w:t>snadnou organizaci hospodaření.</w:t>
      </w:r>
    </w:p>
    <w:p w:rsidR="00CC7719" w:rsidRPr="00B90BFA" w:rsidRDefault="00CC7719" w:rsidP="00CC7719">
      <w:pPr>
        <w:pStyle w:val="Odstavecseseznamem"/>
        <w:numPr>
          <w:ilvl w:val="0"/>
          <w:numId w:val="7"/>
        </w:numPr>
        <w:spacing w:before="0" w:line="276" w:lineRule="auto"/>
        <w:rPr>
          <w:szCs w:val="24"/>
        </w:rPr>
      </w:pPr>
      <w:r w:rsidRPr="00B90BFA">
        <w:rPr>
          <w:szCs w:val="24"/>
        </w:rPr>
        <w:t>Nízký podíl ekostabilizačních prvků v</w:t>
      </w:r>
      <w:r>
        <w:rPr>
          <w:szCs w:val="24"/>
        </w:rPr>
        <w:t> </w:t>
      </w:r>
      <w:r w:rsidRPr="00B90BFA">
        <w:rPr>
          <w:szCs w:val="24"/>
        </w:rPr>
        <w:t>krajině</w:t>
      </w:r>
      <w:r>
        <w:rPr>
          <w:szCs w:val="24"/>
        </w:rPr>
        <w:t>, včetně nedostatečně naplňované ochrany a péče o ÚSES, lokálně i VKP a tvorby nových krajinných prvků</w:t>
      </w:r>
      <w:r w:rsidRPr="00B90BFA">
        <w:rPr>
          <w:szCs w:val="24"/>
        </w:rPr>
        <w:t xml:space="preserve">. Prvky s výraznými retenčními, protierozními a dalšími účinky (břehové porosty podél toků, struh, remízky, meze, </w:t>
      </w:r>
      <w:r>
        <w:rPr>
          <w:szCs w:val="24"/>
        </w:rPr>
        <w:t xml:space="preserve">stromořadí a aleje a </w:t>
      </w:r>
      <w:r w:rsidRPr="00B90BFA">
        <w:rPr>
          <w:szCs w:val="24"/>
        </w:rPr>
        <w:t xml:space="preserve">travnaté pásy, vlhké louky apod.) byly ze zemědělské krajiny ve velké míře odstraněny </w:t>
      </w:r>
      <w:r>
        <w:rPr>
          <w:szCs w:val="24"/>
        </w:rPr>
        <w:t>a</w:t>
      </w:r>
      <w:r w:rsidRPr="00B90BFA">
        <w:rPr>
          <w:szCs w:val="24"/>
        </w:rPr>
        <w:t xml:space="preserve"> v současné době je jejich tvorba zcela minimální.</w:t>
      </w:r>
    </w:p>
    <w:p w:rsidR="00CC7719" w:rsidRPr="00B90BFA" w:rsidRDefault="00CC7719" w:rsidP="00CC7719">
      <w:pPr>
        <w:pStyle w:val="Odstavecseseznamem"/>
        <w:numPr>
          <w:ilvl w:val="0"/>
          <w:numId w:val="7"/>
        </w:numPr>
        <w:spacing w:before="0" w:line="276" w:lineRule="auto"/>
        <w:rPr>
          <w:szCs w:val="24"/>
        </w:rPr>
      </w:pPr>
      <w:r w:rsidRPr="00B90BFA">
        <w:rPr>
          <w:szCs w:val="24"/>
        </w:rPr>
        <w:t xml:space="preserve">Nesprávné agrotechnické postupy. </w:t>
      </w:r>
      <w:r>
        <w:rPr>
          <w:szCs w:val="24"/>
        </w:rPr>
        <w:t>J</w:t>
      </w:r>
      <w:r w:rsidRPr="00B90BFA">
        <w:rPr>
          <w:szCs w:val="24"/>
        </w:rPr>
        <w:t xml:space="preserve">e pozorován ústup od dřívější agrotechnické praxe projevující se např. ve volbě nevhodných plodin vzhledem k podmínkám stanoviště, nízké diverzitě a omezené rotaci pěstovaných plodin, nevhodném směru orby vůči reliéfu atd. </w:t>
      </w:r>
    </w:p>
    <w:p w:rsidR="00CC7719" w:rsidRDefault="00CC7719" w:rsidP="00CC7719">
      <w:pPr>
        <w:pStyle w:val="Odstavecseseznamem"/>
        <w:numPr>
          <w:ilvl w:val="0"/>
          <w:numId w:val="7"/>
        </w:numPr>
        <w:spacing w:before="0" w:line="276" w:lineRule="auto"/>
        <w:rPr>
          <w:szCs w:val="24"/>
        </w:rPr>
      </w:pPr>
      <w:bookmarkStart w:id="78" w:name="_Hlk522518511"/>
      <w:r w:rsidRPr="00B90BFA">
        <w:rPr>
          <w:szCs w:val="24"/>
        </w:rPr>
        <w:t xml:space="preserve">Minimální zadržování vody v zemědělské krajině. Příčinou tohoto jevu je historické narovnání horních částí vodních toků a struh, odvodnění pramenišť a mokřadů, odvodnění a rozorání přirozených míst rozlivu a celková tendence odvést vodu ze zemědělských pozemků a jejich nejbližšího okolí co nejrychleji. </w:t>
      </w:r>
    </w:p>
    <w:p w:rsidR="00CC7719" w:rsidRPr="00B90BFA" w:rsidRDefault="00CC7719" w:rsidP="00CC7719">
      <w:pPr>
        <w:pStyle w:val="Odstavecseseznamem"/>
        <w:numPr>
          <w:ilvl w:val="0"/>
          <w:numId w:val="7"/>
        </w:numPr>
        <w:spacing w:before="0" w:line="276" w:lineRule="auto"/>
        <w:rPr>
          <w:szCs w:val="24"/>
        </w:rPr>
      </w:pPr>
      <w:r>
        <w:rPr>
          <w:szCs w:val="24"/>
        </w:rPr>
        <w:t>Úbytek zemědělské půdy</w:t>
      </w:r>
    </w:p>
    <w:bookmarkEnd w:id="78"/>
    <w:p w:rsidR="00CC7719" w:rsidRDefault="00CC7719" w:rsidP="00CC7719">
      <w:pPr>
        <w:pStyle w:val="Odstavecseseznamem"/>
        <w:numPr>
          <w:ilvl w:val="0"/>
          <w:numId w:val="7"/>
        </w:numPr>
        <w:spacing w:before="0" w:line="276" w:lineRule="auto"/>
        <w:rPr>
          <w:szCs w:val="24"/>
        </w:rPr>
      </w:pPr>
      <w:r>
        <w:rPr>
          <w:szCs w:val="24"/>
        </w:rPr>
        <w:t>Zhoršený zdravotní stav lesů vlivem nevhodného hospodaření, působením imisí a škodami způsobovanými lokálně zvýšenými početními stavy spárkaté zvěře.</w:t>
      </w:r>
    </w:p>
    <w:p w:rsidR="00CC7719" w:rsidRPr="00B90BFA" w:rsidRDefault="00CC7719" w:rsidP="00CC7719">
      <w:pPr>
        <w:pStyle w:val="Odstavecseseznamem"/>
        <w:numPr>
          <w:ilvl w:val="0"/>
          <w:numId w:val="7"/>
        </w:numPr>
        <w:spacing w:before="0" w:after="120" w:line="276" w:lineRule="auto"/>
        <w:rPr>
          <w:szCs w:val="24"/>
        </w:rPr>
      </w:pPr>
      <w:r w:rsidRPr="00B90BFA">
        <w:rPr>
          <w:szCs w:val="24"/>
        </w:rPr>
        <w:t>Upouštění od hospodaření zejm. na marginálních travních biotopech. Využívání pozemků s nevýhodnými parametry (příliš malé, svažité, kamenité, odlehlé, podmáčené či velmi suché atd.) je stále více nerentabilní a dochází k jejich opouštění. Často se jedná o hodnotnější biotopy travních porostů, které jsou na e</w:t>
      </w:r>
      <w:r>
        <w:rPr>
          <w:szCs w:val="24"/>
        </w:rPr>
        <w:t>xtenzivním hospodaření závislé.</w:t>
      </w:r>
      <w:r w:rsidRPr="00B90BFA">
        <w:rPr>
          <w:szCs w:val="24"/>
        </w:rPr>
        <w:t xml:space="preserve"> </w:t>
      </w:r>
    </w:p>
    <w:p w:rsidR="00CC7719" w:rsidRPr="00B90BFA" w:rsidRDefault="00CC7719" w:rsidP="00CC7719">
      <w:pPr>
        <w:pStyle w:val="Odstavecseseznamem"/>
        <w:numPr>
          <w:ilvl w:val="0"/>
          <w:numId w:val="7"/>
        </w:numPr>
        <w:spacing w:before="0" w:after="120" w:line="276" w:lineRule="auto"/>
        <w:rPr>
          <w:szCs w:val="24"/>
        </w:rPr>
      </w:pPr>
      <w:r w:rsidRPr="00B90BFA">
        <w:rPr>
          <w:szCs w:val="24"/>
        </w:rPr>
        <w:t>Nevyužívání původních cest a dalších kulturních elementů. Vzhledem k historické proměně využívání pozemků a celkové změně života na venkově existuje</w:t>
      </w:r>
      <w:r>
        <w:rPr>
          <w:szCs w:val="24"/>
        </w:rPr>
        <w:t xml:space="preserve"> dlouhodobý pokles využívání a </w:t>
      </w:r>
      <w:r w:rsidRPr="00B90BFA">
        <w:rPr>
          <w:szCs w:val="24"/>
        </w:rPr>
        <w:t>údržby a obnovy polních cest, krajinných prvků atd.</w:t>
      </w:r>
    </w:p>
    <w:p w:rsidR="00CC7719" w:rsidRPr="00831E3A" w:rsidRDefault="00CC7719" w:rsidP="00CC7719">
      <w:pPr>
        <w:pStyle w:val="Odstavecseseznamem"/>
        <w:numPr>
          <w:ilvl w:val="0"/>
          <w:numId w:val="7"/>
        </w:numPr>
        <w:spacing w:line="276" w:lineRule="auto"/>
        <w:rPr>
          <w:szCs w:val="24"/>
        </w:rPr>
      </w:pPr>
      <w:r w:rsidRPr="00831E3A">
        <w:rPr>
          <w:szCs w:val="24"/>
        </w:rPr>
        <w:t>Postupná redukce dřevin v krajině postupně klesá o</w:t>
      </w:r>
      <w:r>
        <w:rPr>
          <w:szCs w:val="24"/>
        </w:rPr>
        <w:t>d poloviny 19. st. (Krčmářová a </w:t>
      </w:r>
      <w:r w:rsidRPr="00831E3A">
        <w:rPr>
          <w:szCs w:val="24"/>
        </w:rPr>
        <w:t xml:space="preserve">Jeleček, 2017) a tento trend pokračuje i v posledních desetiletích (Zomer et al., 2016). </w:t>
      </w:r>
    </w:p>
    <w:p w:rsidR="00CC7719" w:rsidRPr="00B90BFA" w:rsidRDefault="00CC7719" w:rsidP="00CC7719">
      <w:pPr>
        <w:spacing w:line="276" w:lineRule="auto"/>
        <w:ind w:firstLine="0"/>
        <w:rPr>
          <w:b/>
          <w:i/>
          <w:szCs w:val="24"/>
        </w:rPr>
      </w:pPr>
      <w:r w:rsidRPr="00B90BFA">
        <w:rPr>
          <w:b/>
          <w:i/>
          <w:szCs w:val="24"/>
        </w:rPr>
        <w:t xml:space="preserve">Regionální rozměr: </w:t>
      </w:r>
    </w:p>
    <w:p w:rsidR="00CC7719" w:rsidRDefault="00CC7719" w:rsidP="00CC7719">
      <w:pPr>
        <w:spacing w:line="276" w:lineRule="auto"/>
        <w:rPr>
          <w:szCs w:val="24"/>
        </w:rPr>
      </w:pPr>
      <w:r w:rsidRPr="00B90BFA">
        <w:rPr>
          <w:szCs w:val="24"/>
        </w:rPr>
        <w:t>V dané problematice lze sledovat odlišný vývoj v </w:t>
      </w:r>
      <w:r>
        <w:rPr>
          <w:szCs w:val="24"/>
        </w:rPr>
        <w:t>ANC</w:t>
      </w:r>
      <w:r w:rsidRPr="00B90BFA">
        <w:rPr>
          <w:szCs w:val="24"/>
        </w:rPr>
        <w:t>, kde pokračuje dlouhodobý trend zatravňování orné půdy, ústup od rostlinné výroby a produkce mléka a přechod na extenzivní chov masného skotu. V souvislosti s extenzitou je zde vyšší riziko opouštění některých pozemků a jejich ponechání spontánní sukcesi</w:t>
      </w:r>
      <w:r>
        <w:rPr>
          <w:szCs w:val="24"/>
        </w:rPr>
        <w:t>. Z hlediska ekologické stability krajiny jsou neproblematičtější úrodné oblasti s intenzivní zemědělskou výrobou (Polabí, Jižní Morava, Haná) a horní a střední části velkých povodí.</w:t>
      </w:r>
    </w:p>
    <w:p w:rsidR="00CC7719" w:rsidRDefault="00CC7719" w:rsidP="00CC7719">
      <w:pPr>
        <w:spacing w:line="276" w:lineRule="auto"/>
        <w:rPr>
          <w:szCs w:val="24"/>
        </w:rPr>
      </w:pPr>
    </w:p>
    <w:p w:rsidR="00CC7719" w:rsidRPr="00AC739C" w:rsidRDefault="00CC7719" w:rsidP="00CC7719">
      <w:pPr>
        <w:rPr>
          <w:b/>
        </w:rPr>
      </w:pPr>
      <w:r>
        <w:rPr>
          <w:b/>
        </w:rPr>
        <w:t>Zhoršující se</w:t>
      </w:r>
      <w:r w:rsidRPr="00AC739C">
        <w:rPr>
          <w:b/>
        </w:rPr>
        <w:t xml:space="preserve"> stav přírodních stanovišť </w:t>
      </w:r>
    </w:p>
    <w:p w:rsidR="00CC7719" w:rsidRDefault="00CC7719" w:rsidP="00CC7719">
      <w:pPr>
        <w:autoSpaceDE w:val="0"/>
        <w:autoSpaceDN w:val="0"/>
        <w:adjustRightInd w:val="0"/>
        <w:spacing w:line="276" w:lineRule="auto"/>
        <w:rPr>
          <w:szCs w:val="24"/>
        </w:rPr>
      </w:pPr>
      <w:r w:rsidRPr="00B90BFA">
        <w:rPr>
          <w:szCs w:val="24"/>
        </w:rPr>
        <w:t xml:space="preserve">Příčiny nepříznivého stavu pocházejí především z 2. poloviny 20. století (resp. </w:t>
      </w:r>
      <w:r>
        <w:rPr>
          <w:szCs w:val="24"/>
        </w:rPr>
        <w:t>u </w:t>
      </w:r>
      <w:r w:rsidRPr="00B90BFA">
        <w:rPr>
          <w:szCs w:val="24"/>
        </w:rPr>
        <w:t>lesnického hospodaření v ještě delším časovém horizontu), která vedla k přímé likvidaci řady stanovišť (rozorání</w:t>
      </w:r>
      <w:r>
        <w:rPr>
          <w:szCs w:val="24"/>
        </w:rPr>
        <w:t xml:space="preserve"> mezí a přirozených oddělení pozemků nelesní zelení</w:t>
      </w:r>
      <w:r w:rsidRPr="00B90BFA">
        <w:rPr>
          <w:szCs w:val="24"/>
        </w:rPr>
        <w:t xml:space="preserve">, odvodňování,  </w:t>
      </w:r>
      <w:r>
        <w:rPr>
          <w:szCs w:val="24"/>
        </w:rPr>
        <w:t xml:space="preserve">odstranění stromů ze zemědělské krajiny, </w:t>
      </w:r>
      <w:r w:rsidRPr="00B90BFA">
        <w:rPr>
          <w:szCs w:val="24"/>
        </w:rPr>
        <w:t xml:space="preserve">zalesňování, obnova a přísevy nevhodným osivem, likvidace ekotonových, tj. přechodových stanovišť, změna druhové skladby, hospodářských postupů a technologií v lesích – holoseče, plošná příprava půdy aj.) nebo k jejich degradaci (např. eutrofizací vody vlivem přehnojování). </w:t>
      </w:r>
    </w:p>
    <w:p w:rsidR="00CC7719" w:rsidRPr="00B90BFA" w:rsidRDefault="00CC7719" w:rsidP="00CC7719">
      <w:pPr>
        <w:autoSpaceDE w:val="0"/>
        <w:autoSpaceDN w:val="0"/>
        <w:adjustRightInd w:val="0"/>
        <w:spacing w:line="276" w:lineRule="auto"/>
        <w:rPr>
          <w:szCs w:val="24"/>
        </w:rPr>
      </w:pPr>
      <w:r w:rsidRPr="00B90BFA">
        <w:rPr>
          <w:szCs w:val="24"/>
        </w:rPr>
        <w:t>U nelesních biotopů hraje výraznou roli celková eutrofizace prostředí a sukcese spojená s absencí vhodného hospodaření</w:t>
      </w:r>
      <w:r>
        <w:rPr>
          <w:szCs w:val="24"/>
        </w:rPr>
        <w:t>, což je alarmující především u </w:t>
      </w:r>
      <w:r w:rsidRPr="00B90BFA">
        <w:rPr>
          <w:szCs w:val="24"/>
        </w:rPr>
        <w:t>lučních biotopů. Nevhodným zemědělským hospodařením bývají ohrožené také smilkové trávníky (absencí hospodaření, eutrofizací, ale také výsadbami nepůvodních druhů dřevin, případně ochuzováním živin a následně druhové skladby) a suché trávníky (ohrožené typicky sukcesí, eutrofiz</w:t>
      </w:r>
      <w:r>
        <w:rPr>
          <w:szCs w:val="24"/>
        </w:rPr>
        <w:t>ací a šířením nepůvodních druhů)</w:t>
      </w:r>
      <w:r w:rsidRPr="00B90BFA">
        <w:rPr>
          <w:szCs w:val="24"/>
        </w:rPr>
        <w:t>. Pro sekundárn</w:t>
      </w:r>
      <w:r>
        <w:rPr>
          <w:szCs w:val="24"/>
        </w:rPr>
        <w:t>í trávníky a vřesoviště patří k </w:t>
      </w:r>
      <w:r w:rsidRPr="00B90BFA">
        <w:rPr>
          <w:szCs w:val="24"/>
        </w:rPr>
        <w:t>nejvýznačnějším negativním vlivům sukcese, šíření nepůvodní</w:t>
      </w:r>
      <w:r>
        <w:rPr>
          <w:szCs w:val="24"/>
        </w:rPr>
        <w:t xml:space="preserve">ch druhů rostlin, eutrofizace, </w:t>
      </w:r>
      <w:r w:rsidRPr="00B90BFA">
        <w:rPr>
          <w:szCs w:val="24"/>
        </w:rPr>
        <w:t>upuštění od pastvy</w:t>
      </w:r>
      <w:r>
        <w:rPr>
          <w:szCs w:val="24"/>
        </w:rPr>
        <w:t xml:space="preserve"> a </w:t>
      </w:r>
      <w:r w:rsidRPr="00B90BFA">
        <w:rPr>
          <w:szCs w:val="24"/>
        </w:rPr>
        <w:t>setrvává</w:t>
      </w:r>
      <w:r>
        <w:rPr>
          <w:szCs w:val="24"/>
        </w:rPr>
        <w:t xml:space="preserve"> silný negativní vliv invazí. V </w:t>
      </w:r>
      <w:r w:rsidRPr="00B90BFA">
        <w:rPr>
          <w:szCs w:val="24"/>
        </w:rPr>
        <w:t>lesních biotopech je to naopak zvýšená intenzita hospodaření a s ní spojené další negativní jevy</w:t>
      </w:r>
      <w:r>
        <w:rPr>
          <w:szCs w:val="24"/>
        </w:rPr>
        <w:t xml:space="preserve"> (</w:t>
      </w:r>
      <w:r w:rsidRPr="00B90BFA">
        <w:rPr>
          <w:szCs w:val="24"/>
        </w:rPr>
        <w:t>tj. eutrofizace, šíření nepůvodních druhů a lesní hospodářství</w:t>
      </w:r>
      <w:r>
        <w:rPr>
          <w:szCs w:val="24"/>
        </w:rPr>
        <w:t xml:space="preserve">, </w:t>
      </w:r>
      <w:r w:rsidRPr="00B90BFA">
        <w:rPr>
          <w:szCs w:val="24"/>
        </w:rPr>
        <w:t xml:space="preserve">zejména změna druhové skladby a holosečná těžba). </w:t>
      </w:r>
    </w:p>
    <w:p w:rsidR="00CC7719" w:rsidRPr="00B90BFA" w:rsidRDefault="00CC7719" w:rsidP="00CC7719">
      <w:pPr>
        <w:autoSpaceDE w:val="0"/>
        <w:autoSpaceDN w:val="0"/>
        <w:adjustRightInd w:val="0"/>
        <w:spacing w:line="276" w:lineRule="auto"/>
        <w:rPr>
          <w:szCs w:val="24"/>
        </w:rPr>
      </w:pPr>
      <w:r w:rsidRPr="00B90BFA">
        <w:rPr>
          <w:szCs w:val="24"/>
        </w:rPr>
        <w:t xml:space="preserve">Současně jsou přírodní stanoviště ohrožována absencí hospodaření a následnou sukcesí. U travinných společenstev patří mezi příčiny špatného stavu intenzifikace obhospodařování a plošná či termínová unifikace (intenzifikace především ve smyslu přehnojování např. produkty bioplynových stanic nebo příliš intenzivní pastvy, nešetrné obnovy  i trvalého rozorání, obnovy odvodňovacích systémů, převládající sklizně píce na siláž  apod., unifikace - sklizeň </w:t>
      </w:r>
      <w:commentRangeStart w:id="79"/>
      <w:del w:id="80" w:author="Šejnohová Hana" w:date="2018-12-04T10:58:00Z">
        <w:r w:rsidRPr="00B90BFA" w:rsidDel="00AB7652">
          <w:rPr>
            <w:szCs w:val="24"/>
          </w:rPr>
          <w:delText xml:space="preserve">velkých </w:delText>
        </w:r>
      </w:del>
      <w:commentRangeEnd w:id="79"/>
      <w:r w:rsidR="00AB7652">
        <w:rPr>
          <w:rStyle w:val="Odkaznakoment"/>
          <w:rFonts w:asciiTheme="minorHAnsi" w:eastAsiaTheme="minorEastAsia" w:hAnsiTheme="minorHAnsi" w:cstheme="minorBidi"/>
          <w:lang w:eastAsia="en-US"/>
        </w:rPr>
        <w:commentReference w:id="79"/>
      </w:r>
      <w:ins w:id="81" w:author="Šejnohová Hana" w:date="2018-12-04T10:58:00Z">
        <w:r w:rsidR="00AB7652">
          <w:rPr>
            <w:szCs w:val="24"/>
          </w:rPr>
          <w:t>větších</w:t>
        </w:r>
        <w:r w:rsidR="00AB7652" w:rsidRPr="00B90BFA">
          <w:rPr>
            <w:szCs w:val="24"/>
          </w:rPr>
          <w:t xml:space="preserve"> </w:t>
        </w:r>
      </w:ins>
      <w:r w:rsidRPr="00B90BFA">
        <w:rPr>
          <w:szCs w:val="24"/>
        </w:rPr>
        <w:t>ploch v jednom termínu, opakovaná sklizeň luk na senáž bez možnosti přirozené obnovy luk) vedoucí k degradaci, změnám a ochuzování druhové skladby travních porostů a sníženému poskytování ekosystémových služeb (Odborná skupina pro společnou zemědělskou politiku AOPK ČR, 2018).</w:t>
      </w:r>
    </w:p>
    <w:p w:rsidR="00CC7719" w:rsidRPr="00B90BFA" w:rsidRDefault="00CC7719" w:rsidP="00CC7719">
      <w:pPr>
        <w:autoSpaceDE w:val="0"/>
        <w:autoSpaceDN w:val="0"/>
        <w:adjustRightInd w:val="0"/>
        <w:spacing w:line="276" w:lineRule="auto"/>
        <w:rPr>
          <w:szCs w:val="24"/>
        </w:rPr>
      </w:pPr>
      <w:r w:rsidRPr="00B90BFA">
        <w:rPr>
          <w:szCs w:val="24"/>
        </w:rPr>
        <w:t>Nejvýznamnější negativní vlivy přispívající ke špatnému stavu vodních přírodních stanovišť jsou zazemňování nádrží</w:t>
      </w:r>
      <w:r>
        <w:rPr>
          <w:szCs w:val="24"/>
        </w:rPr>
        <w:t xml:space="preserve"> (přirozený proces urychlený nevhodnými zásahy)</w:t>
      </w:r>
      <w:r w:rsidRPr="00B90BFA">
        <w:rPr>
          <w:szCs w:val="24"/>
        </w:rPr>
        <w:t xml:space="preserve"> či naopak jejich razantní odbahnění. Nezanedbatelnou roli hraje i intenzivní chov ryb (Chobot 2013). Z hlediska zemědělství přetrvávají dále nevhodné ovlivnění hydrogeologické sítě – obnova meliorací, zpevňování břehů, eutrofizace plošná (pole, eroze, ale i mineralizace živin z odvodněných půd), bodová (provoz zemědělských podniků, pastva na prameništích), eroze půdy, splach živin a pesticidů z půdy vlivem nevhodného hospodaření. Pro mokřady jsou nejčastější negativní vlivy především sukcese, eutrofizace a změny ve struktuře toků, pro rašeliniště odvodňování, meliorace, sukcese, eutrofizace a absence sečení (Chobot 2013).</w:t>
      </w:r>
    </w:p>
    <w:p w:rsidR="00CC7719" w:rsidRDefault="00CC7719" w:rsidP="00CC7719">
      <w:pPr>
        <w:autoSpaceDE w:val="0"/>
        <w:autoSpaceDN w:val="0"/>
        <w:adjustRightInd w:val="0"/>
        <w:spacing w:line="276" w:lineRule="auto"/>
        <w:rPr>
          <w:szCs w:val="24"/>
        </w:rPr>
      </w:pPr>
      <w:r>
        <w:rPr>
          <w:szCs w:val="24"/>
        </w:rPr>
        <w:t xml:space="preserve"> Také je nutné zmínit i příčiny ohrožení nelesních stanovišť na lesní půdě a lesních stanovišť v rámci zemědělsky obhospodařované krajiny, které jsou zalesňování či ponechání zarůstání, a naopak kácení či pokles zastoupení dřevin na zemědělské půdě mezi lety 2000-2010 v ČR, které jde proti celosvětovému vývoji (Zomer at al., 2016). Mimo zemědělsky obhospodařované plochy se jedná zejména o vřesoviště, písčiny a duny, izolované loučky, meze, remízky a křoviny.  </w:t>
      </w:r>
    </w:p>
    <w:p w:rsidR="00CC7719" w:rsidRPr="00B90BFA" w:rsidRDefault="00CC7719" w:rsidP="00CC7719">
      <w:pPr>
        <w:autoSpaceDE w:val="0"/>
        <w:autoSpaceDN w:val="0"/>
        <w:adjustRightInd w:val="0"/>
        <w:spacing w:line="276" w:lineRule="auto"/>
        <w:rPr>
          <w:szCs w:val="24"/>
        </w:rPr>
      </w:pPr>
      <w:r w:rsidRPr="00B90BFA">
        <w:rPr>
          <w:szCs w:val="24"/>
        </w:rPr>
        <w:t>Celkově je péče o přírodní stanoviště (stejně jako péče o polopřírodní stanoviště s chráněnými a ohroženými druhy) náročnější na práci, čas a znalosti, a v současnosti chybí možnost navázání agroenvironmentálních dotací na plány péče (případně soubory doporučených opatření), ohodnocení obtížnosti a efektivní nástroj pro ocenění této péče v kontextu farmy, tak dostupné kvalitní poradenství a systematická osvěta. Plochy jsou často mimo trvalou péči farem a práce jsou prováděny dalšími subjekty (Zdroj: Odborná skupina, 2018).</w:t>
      </w:r>
    </w:p>
    <w:p w:rsidR="00CC7719" w:rsidRPr="00B90BFA" w:rsidRDefault="00CC7719" w:rsidP="00CC7719">
      <w:pPr>
        <w:spacing w:line="276" w:lineRule="auto"/>
        <w:ind w:left="360"/>
        <w:rPr>
          <w:b/>
          <w:i/>
          <w:szCs w:val="24"/>
        </w:rPr>
      </w:pPr>
      <w:r w:rsidRPr="00B90BFA">
        <w:rPr>
          <w:b/>
          <w:i/>
          <w:szCs w:val="24"/>
        </w:rPr>
        <w:t>Regionální rozměr:</w:t>
      </w:r>
    </w:p>
    <w:p w:rsidR="00CC7719" w:rsidRDefault="00CC7719" w:rsidP="00CC7719">
      <w:pPr>
        <w:spacing w:line="276" w:lineRule="auto"/>
        <w:rPr>
          <w:szCs w:val="24"/>
        </w:rPr>
      </w:pPr>
      <w:r w:rsidRPr="009166AA">
        <w:rPr>
          <w:szCs w:val="24"/>
        </w:rPr>
        <w:t xml:space="preserve">Přírodní stanoviště jsou soustředěna zejména v chráněných územích (NP, CHKO, NPR/P, EVL), nicméně jsou </w:t>
      </w:r>
      <w:r w:rsidRPr="00CA400C">
        <w:rPr>
          <w:szCs w:val="24"/>
        </w:rPr>
        <w:t>také roztroušena ve volné krajině, kde je lze identifikovat jako porosty s vysokou přírodní hodnotou</w:t>
      </w:r>
      <w:r>
        <w:rPr>
          <w:szCs w:val="24"/>
        </w:rPr>
        <w:t>, tzv. H</w:t>
      </w:r>
      <w:r w:rsidRPr="00CA400C">
        <w:rPr>
          <w:szCs w:val="24"/>
        </w:rPr>
        <w:t>igh natural value</w:t>
      </w:r>
      <w:r>
        <w:rPr>
          <w:szCs w:val="24"/>
        </w:rPr>
        <w:t xml:space="preserve"> (</w:t>
      </w:r>
      <w:r w:rsidRPr="00CA400C">
        <w:rPr>
          <w:szCs w:val="24"/>
        </w:rPr>
        <w:t xml:space="preserve">HNV) </w:t>
      </w:r>
      <w:r>
        <w:rPr>
          <w:szCs w:val="24"/>
        </w:rPr>
        <w:t>(</w:t>
      </w:r>
      <w:r w:rsidRPr="00BE410A">
        <w:t>Paracchini</w:t>
      </w:r>
      <w:r w:rsidRPr="00CA400C">
        <w:rPr>
          <w:szCs w:val="24"/>
        </w:rPr>
        <w:t xml:space="preserve"> </w:t>
      </w:r>
      <w:r>
        <w:rPr>
          <w:szCs w:val="24"/>
        </w:rPr>
        <w:t xml:space="preserve">et all., 2008) </w:t>
      </w:r>
      <w:r w:rsidRPr="00CA400C">
        <w:rPr>
          <w:szCs w:val="24"/>
        </w:rPr>
        <w:t xml:space="preserve">na </w:t>
      </w:r>
      <w:r>
        <w:rPr>
          <w:szCs w:val="24"/>
        </w:rPr>
        <w:t>základě Vrstvy mapování biotopů</w:t>
      </w:r>
      <w:r w:rsidRPr="00CA400C">
        <w:rPr>
          <w:szCs w:val="24"/>
        </w:rPr>
        <w:t>. Tyto habitaty si zaslouží větší ochranu a pozornost než dosud, protože slouží společnosti jako lokální zdroje biodiverzity, ekologické stability a ekosystémových</w:t>
      </w:r>
      <w:r w:rsidRPr="009166AA">
        <w:rPr>
          <w:szCs w:val="24"/>
        </w:rPr>
        <w:t xml:space="preserve"> služeb</w:t>
      </w:r>
      <w:r w:rsidRPr="009166AA">
        <w:rPr>
          <w:rStyle w:val="Znakapoznpodarou"/>
          <w:szCs w:val="24"/>
        </w:rPr>
        <w:footnoteReference w:id="1"/>
      </w:r>
      <w:r w:rsidRPr="009166AA">
        <w:rPr>
          <w:szCs w:val="24"/>
        </w:rPr>
        <w:t xml:space="preserve">. </w:t>
      </w:r>
      <w:r>
        <w:rPr>
          <w:szCs w:val="24"/>
        </w:rPr>
        <w:t>Regionálně či lokálně je péče o přírodní biotopy paradoxně ohrožena projevem zlepšování stavu biodiverzity v krajině, a sice návratem predátorů (především vlk pro pasené travní porosty, zejména v Beskydech, na Broumovsku, v Lužických horách, Českolipsku). Důvodem je ztráta historické zkušenosti zemědělců i veřejnosti se soužitím s šelmami a náročnější hospodaření.</w:t>
      </w:r>
    </w:p>
    <w:p w:rsidR="0077428F" w:rsidRDefault="0077428F" w:rsidP="00CC7719">
      <w:pPr>
        <w:spacing w:line="276" w:lineRule="auto"/>
        <w:rPr>
          <w:szCs w:val="24"/>
        </w:rPr>
      </w:pPr>
    </w:p>
    <w:p w:rsidR="00CC7719" w:rsidRPr="00AC739C" w:rsidRDefault="00CC7719" w:rsidP="00CC7719">
      <w:pPr>
        <w:rPr>
          <w:b/>
        </w:rPr>
      </w:pPr>
      <w:bookmarkStart w:id="82" w:name="_Hlk525649878"/>
      <w:r w:rsidRPr="00AC739C">
        <w:rPr>
          <w:b/>
        </w:rPr>
        <w:t>Trvající nepříznivý stav rostlinných druhů</w:t>
      </w:r>
    </w:p>
    <w:p w:rsidR="00CC7719" w:rsidRPr="00B90BFA" w:rsidRDefault="00CC7719" w:rsidP="00CC7719">
      <w:pPr>
        <w:spacing w:line="276" w:lineRule="auto"/>
        <w:rPr>
          <w:szCs w:val="24"/>
        </w:rPr>
      </w:pPr>
      <w:r w:rsidRPr="00B90BFA">
        <w:rPr>
          <w:szCs w:val="24"/>
        </w:rPr>
        <w:t>Z negativních vlivů působících na cévnaté rostliny se nejvíce projevuje sukcese, mezidruhová konkurence a nedostatečná péče o travní porosty. V lesích se uplatňují nevhodné způsoby hospodaření (Chobot 2013).</w:t>
      </w:r>
      <w:r>
        <w:rPr>
          <w:szCs w:val="24"/>
        </w:rPr>
        <w:t xml:space="preserve"> </w:t>
      </w:r>
      <w:r w:rsidRPr="00B90BFA">
        <w:rPr>
          <w:szCs w:val="24"/>
        </w:rPr>
        <w:t xml:space="preserve">Pro nižší rostliny (mechorosty, lišejníky) jsou největší hrozbou sukcesní změny vegetace v důsledku narušení vodního režimu a chemismu stanovišť. Změny </w:t>
      </w:r>
      <w:r>
        <w:rPr>
          <w:szCs w:val="24"/>
        </w:rPr>
        <w:t xml:space="preserve">jsou </w:t>
      </w:r>
      <w:r w:rsidRPr="00B90BFA">
        <w:rPr>
          <w:szCs w:val="24"/>
        </w:rPr>
        <w:t>velmi často vyvolány či uspíšeny lidskou činností, především v souvislosti se zemědělstvím. U druhů lesních nižších rostlin je ideální bezzásahovost, největší hrozbou je tedy lesní těžba a odklízení mrtvého dřeva z lesů (Chobot 2013).</w:t>
      </w:r>
    </w:p>
    <w:p w:rsidR="00CC7719" w:rsidRPr="00B90BFA" w:rsidRDefault="00CC7719" w:rsidP="00CC7719">
      <w:pPr>
        <w:spacing w:line="276" w:lineRule="auto"/>
        <w:rPr>
          <w:szCs w:val="24"/>
        </w:rPr>
      </w:pPr>
      <w:r w:rsidRPr="00B90BFA">
        <w:rPr>
          <w:szCs w:val="24"/>
        </w:rPr>
        <w:t>V současnosti je důvodem úbytku druhové boh</w:t>
      </w:r>
      <w:r>
        <w:rPr>
          <w:szCs w:val="24"/>
        </w:rPr>
        <w:t>atosti unifikovaná (termínově i </w:t>
      </w:r>
      <w:r w:rsidRPr="00B90BFA">
        <w:rPr>
          <w:szCs w:val="24"/>
        </w:rPr>
        <w:t xml:space="preserve">prostorově) a zjednodušená péče o travní porosty, a ztráta diverzifikace hospodaření </w:t>
      </w:r>
      <w:r>
        <w:rPr>
          <w:szCs w:val="24"/>
        </w:rPr>
        <w:t xml:space="preserve">ohrožuje </w:t>
      </w:r>
      <w:r w:rsidRPr="00B90BFA">
        <w:rPr>
          <w:szCs w:val="24"/>
        </w:rPr>
        <w:t xml:space="preserve">vývoj rostlinných druhů s různými nároky a životními cykly. </w:t>
      </w:r>
      <w:r>
        <w:rPr>
          <w:szCs w:val="24"/>
        </w:rPr>
        <w:t xml:space="preserve">U </w:t>
      </w:r>
      <w:r w:rsidRPr="00B90BFA">
        <w:rPr>
          <w:szCs w:val="24"/>
        </w:rPr>
        <w:t xml:space="preserve">pastvin </w:t>
      </w:r>
      <w:r>
        <w:rPr>
          <w:szCs w:val="24"/>
        </w:rPr>
        <w:t>je n</w:t>
      </w:r>
      <w:r w:rsidRPr="00B90BFA">
        <w:rPr>
          <w:szCs w:val="24"/>
        </w:rPr>
        <w:t>yní hrozbou trvale nízká nebo dočasně a místně velmi intenzívní pastva, nevhodná zimní pastva a přetížení porostů na krmištích a zimovištích.</w:t>
      </w:r>
      <w:r>
        <w:rPr>
          <w:szCs w:val="24"/>
        </w:rPr>
        <w:t xml:space="preserve"> </w:t>
      </w:r>
      <w:commentRangeStart w:id="83"/>
      <w:del w:id="84" w:author="Šejnohová Hana" w:date="2018-12-04T10:59:00Z">
        <w:r w:rsidRPr="00B90BFA" w:rsidDel="00AB7652">
          <w:rPr>
            <w:szCs w:val="24"/>
          </w:rPr>
          <w:delText xml:space="preserve">Velkým </w:delText>
        </w:r>
      </w:del>
      <w:ins w:id="85" w:author="Šejnohová Hana" w:date="2018-12-04T11:00:00Z">
        <w:r w:rsidR="00AB7652">
          <w:rPr>
            <w:szCs w:val="24"/>
          </w:rPr>
          <w:t>R</w:t>
        </w:r>
      </w:ins>
      <w:del w:id="86" w:author="Šejnohová Hana" w:date="2018-12-04T11:00:00Z">
        <w:r w:rsidRPr="00B90BFA" w:rsidDel="00AB7652">
          <w:rPr>
            <w:szCs w:val="24"/>
          </w:rPr>
          <w:delText>r</w:delText>
        </w:r>
      </w:del>
      <w:r w:rsidRPr="00B90BFA">
        <w:rPr>
          <w:szCs w:val="24"/>
        </w:rPr>
        <w:t xml:space="preserve">izikem </w:t>
      </w:r>
      <w:commentRangeEnd w:id="83"/>
      <w:r w:rsidR="00AB7652">
        <w:rPr>
          <w:rStyle w:val="Odkaznakoment"/>
          <w:rFonts w:asciiTheme="minorHAnsi" w:eastAsiaTheme="minorEastAsia" w:hAnsiTheme="minorHAnsi" w:cstheme="minorBidi"/>
          <w:lang w:eastAsia="en-US"/>
        </w:rPr>
        <w:commentReference w:id="83"/>
      </w:r>
      <w:r w:rsidRPr="00B90BFA">
        <w:rPr>
          <w:szCs w:val="24"/>
        </w:rPr>
        <w:t>je opouštění od obhospodařování hůře dostupných, členitých, malých a druhově bohatých a na cílenou péči náročnějších luk a pastvin, neboť hospodaření na nich není ekonomicky racionální.</w:t>
      </w:r>
    </w:p>
    <w:p w:rsidR="00CC7719" w:rsidRPr="00B90BFA" w:rsidRDefault="00CC7719" w:rsidP="00CC7719">
      <w:pPr>
        <w:spacing w:line="276" w:lineRule="auto"/>
        <w:rPr>
          <w:iCs/>
          <w:szCs w:val="24"/>
        </w:rPr>
      </w:pPr>
      <w:r w:rsidRPr="00B90BFA">
        <w:rPr>
          <w:iCs/>
          <w:szCs w:val="24"/>
        </w:rPr>
        <w:t xml:space="preserve">V případě orné půdy </w:t>
      </w:r>
      <w:r>
        <w:rPr>
          <w:iCs/>
          <w:szCs w:val="24"/>
        </w:rPr>
        <w:t>došlo</w:t>
      </w:r>
      <w:r w:rsidRPr="00B90BFA">
        <w:rPr>
          <w:iCs/>
          <w:szCs w:val="24"/>
        </w:rPr>
        <w:t xml:space="preserve"> k ústupu řady dříve běžných druhů vázaných na narušovaný povrch polí nebo jejich okraje, zejména tzv. tradičních polních pleve</w:t>
      </w:r>
      <w:r>
        <w:rPr>
          <w:iCs/>
          <w:szCs w:val="24"/>
        </w:rPr>
        <w:t>lů (koukol, hlaváček letní aj.) v důsledku používání POR</w:t>
      </w:r>
      <w:r w:rsidRPr="00B90BFA">
        <w:rPr>
          <w:iCs/>
          <w:szCs w:val="24"/>
        </w:rPr>
        <w:t xml:space="preserve"> Stav přetrvává a v mnohém se zhoršuje (rostoucí spotřeba hnojiv a pesticidů, důsledné intenzivní obdělávání polí až těsně k hranici s lesem, vodotečemi či silnicemi, aj.) (Zdroj: Odborná skupina, 2018).</w:t>
      </w:r>
    </w:p>
    <w:bookmarkEnd w:id="82"/>
    <w:p w:rsidR="00CC7719" w:rsidRPr="00B90BFA" w:rsidRDefault="00CC7719" w:rsidP="00CC7719">
      <w:pPr>
        <w:spacing w:line="276" w:lineRule="auto"/>
        <w:ind w:left="360"/>
        <w:rPr>
          <w:b/>
          <w:i/>
          <w:szCs w:val="24"/>
        </w:rPr>
      </w:pPr>
      <w:r w:rsidRPr="00B90BFA">
        <w:rPr>
          <w:b/>
          <w:i/>
          <w:szCs w:val="24"/>
        </w:rPr>
        <w:t>Regionální rozměr:</w:t>
      </w:r>
    </w:p>
    <w:p w:rsidR="00CC7719" w:rsidRPr="00B90BFA" w:rsidRDefault="00CC7719" w:rsidP="00CC7719">
      <w:pPr>
        <w:spacing w:line="276" w:lineRule="auto"/>
        <w:rPr>
          <w:szCs w:val="24"/>
        </w:rPr>
      </w:pPr>
      <w:r w:rsidRPr="00B90BFA">
        <w:rPr>
          <w:szCs w:val="24"/>
        </w:rPr>
        <w:t>Druhová bohatost rostlin na travních porostech je ohrožena především na HNV porostech, tj. v chráněných územích a na vymapova</w:t>
      </w:r>
      <w:r>
        <w:rPr>
          <w:szCs w:val="24"/>
        </w:rPr>
        <w:t>ných biotopech ve volné krajině, kde vyšší zastoupení chráněných a citlivých druhů vyžaduje nejen zachování péče, ale i jemnější zacílení péče</w:t>
      </w:r>
      <w:r w:rsidRPr="00B90BFA">
        <w:rPr>
          <w:szCs w:val="24"/>
        </w:rPr>
        <w:t>.  Rostliny na orné půdě jsou omezovány nejvíce v úrodných oblastech s intenzivní rostlinnou výrobou (Chytrý, 2007).</w:t>
      </w:r>
    </w:p>
    <w:p w:rsidR="00CC7719" w:rsidRPr="00B90BFA" w:rsidRDefault="00CC7719" w:rsidP="00CC7719">
      <w:pPr>
        <w:rPr>
          <w:szCs w:val="24"/>
        </w:rPr>
      </w:pPr>
    </w:p>
    <w:p w:rsidR="00CC7719" w:rsidRPr="008F20EE" w:rsidRDefault="00CC7719" w:rsidP="00CC7719">
      <w:pPr>
        <w:rPr>
          <w:b/>
        </w:rPr>
      </w:pPr>
      <w:r w:rsidRPr="008F20EE">
        <w:rPr>
          <w:b/>
        </w:rPr>
        <w:t>Pokles početnosti a diverzity hmyzu a ostatních bezobratlých</w:t>
      </w:r>
    </w:p>
    <w:p w:rsidR="00CC7719" w:rsidRDefault="00CC7719" w:rsidP="00CC7719">
      <w:pPr>
        <w:spacing w:line="276" w:lineRule="auto"/>
        <w:rPr>
          <w:szCs w:val="24"/>
        </w:rPr>
      </w:pPr>
      <w:r w:rsidRPr="00B90BFA">
        <w:rPr>
          <w:szCs w:val="24"/>
        </w:rPr>
        <w:t>Úbytek početnosti a druhové pestrosti hmyzu bezprostředně souvisí se zánikem pestré mozaiky původně extenzivně využívané zemědělské krajiny, která se vyznačovala vysokou stanovištní diverzitou.</w:t>
      </w:r>
      <w:r>
        <w:rPr>
          <w:szCs w:val="24"/>
        </w:rPr>
        <w:t xml:space="preserve"> Zároveň tato stanoviště mohou být ohrožena snížením biodiverzity díky opuštění hospodaření k čemuž se přidává i nízká intenzita plošného monitoringu vývoje početnosti a druhového zastoupení (Sutcliffe et al., 2015)</w:t>
      </w:r>
    </w:p>
    <w:p w:rsidR="00CC7719" w:rsidRPr="000406AF" w:rsidRDefault="00CC7719" w:rsidP="00CC7719">
      <w:pPr>
        <w:spacing w:line="276" w:lineRule="auto"/>
        <w:rPr>
          <w:szCs w:val="24"/>
        </w:rPr>
      </w:pPr>
      <w:r w:rsidRPr="000406AF">
        <w:rPr>
          <w:iCs/>
          <w:szCs w:val="24"/>
        </w:rPr>
        <w:t xml:space="preserve">Řada dříve běžných druhů mizí zejména díky ubývajícím výměrám pícnin </w:t>
      </w:r>
      <w:r>
        <w:rPr>
          <w:szCs w:val="24"/>
        </w:rPr>
        <w:t>(Beneš a Konvička 2017)</w:t>
      </w:r>
      <w:r w:rsidRPr="000406AF">
        <w:rPr>
          <w:iCs/>
          <w:szCs w:val="24"/>
        </w:rPr>
        <w:t xml:space="preserve">, jež slouží jako podpora jejich populací v období nedostatku mšic na obilninách (Bianchi et al. 2007). Další druhy jsou negativně postiženy redukcí diverzity plevelů v porostech plodin, na něž jsou potravně vázány četné druhy herbivorního hmyzu a jejich predátorů. Značně ohrožené jsou druhy efemerních, pravidelně narušovaných a ranně sukcesních biotopů. Kriticky ohrožené jsou druhy vázané na extenzivní pastvu, zejména v teplých oblastech. </w:t>
      </w:r>
      <w:r w:rsidRPr="000406AF">
        <w:rPr>
          <w:szCs w:val="24"/>
        </w:rPr>
        <w:t>Půdní mesofauna je opomíjená skupina, nicméně nedávný výzkum však ukazuje, že např. žížaly jsou citlivé na používání přípravků na ochranu rostlin, včetně herbicidů (Gaupp-Bergausen et al. 2015), a hlubokou orbu (Briones a Schmidt 2017), což má za následek pozměněný koloběh živin v půdě.</w:t>
      </w:r>
    </w:p>
    <w:p w:rsidR="00CC7719" w:rsidRPr="00B90BFA" w:rsidRDefault="00CC7719" w:rsidP="00CC7719">
      <w:pPr>
        <w:spacing w:line="276" w:lineRule="auto"/>
        <w:rPr>
          <w:szCs w:val="24"/>
        </w:rPr>
      </w:pPr>
      <w:r w:rsidRPr="00B90BFA">
        <w:rPr>
          <w:szCs w:val="24"/>
        </w:rPr>
        <w:t>Intenzifikace zemědělského hospodaření se</w:t>
      </w:r>
      <w:r>
        <w:rPr>
          <w:szCs w:val="24"/>
        </w:rPr>
        <w:t xml:space="preserve"> způsobila nedostatek </w:t>
      </w:r>
      <w:r w:rsidRPr="00B90BFA">
        <w:rPr>
          <w:szCs w:val="24"/>
        </w:rPr>
        <w:t>přechodných stanovišť a mimoprodukčních ploch jako jsou úhory, souvratě a okraje obhospodařovaných pozemků, které poskytovaly dostat</w:t>
      </w:r>
      <w:r>
        <w:rPr>
          <w:szCs w:val="24"/>
        </w:rPr>
        <w:t>e</w:t>
      </w:r>
      <w:r w:rsidRPr="00B90BFA">
        <w:rPr>
          <w:szCs w:val="24"/>
        </w:rPr>
        <w:t>k prostorových a časových refugií pro hmyz obývající extenzivně využívané agroekosystémy. Úbytek těchto ploch zásadně ovlivnil možnost přežívání velkého počtu hmyzích druhů</w:t>
      </w:r>
      <w:r>
        <w:rPr>
          <w:szCs w:val="24"/>
        </w:rPr>
        <w:t xml:space="preserve"> (od </w:t>
      </w:r>
      <w:r w:rsidRPr="00B90BFA">
        <w:rPr>
          <w:szCs w:val="24"/>
        </w:rPr>
        <w:t>specializovaných fytofágů, jejich predátorů nebo parazit</w:t>
      </w:r>
      <w:r>
        <w:rPr>
          <w:szCs w:val="24"/>
        </w:rPr>
        <w:t>oid</w:t>
      </w:r>
      <w:r w:rsidRPr="00B90BFA">
        <w:rPr>
          <w:szCs w:val="24"/>
        </w:rPr>
        <w:t>ů, včetně druhů schopných poskytov</w:t>
      </w:r>
      <w:r>
        <w:rPr>
          <w:szCs w:val="24"/>
        </w:rPr>
        <w:t>at žádoucí ekosystémové služby – potlačování</w:t>
      </w:r>
      <w:r w:rsidRPr="00B90BFA">
        <w:rPr>
          <w:szCs w:val="24"/>
        </w:rPr>
        <w:t xml:space="preserve"> gradace škodlivých organismů, opylování pěstovaných plodin apod.). Z intenzivně obhospodařované krajiny mizí druhy v důsledku absence </w:t>
      </w:r>
      <w:r>
        <w:rPr>
          <w:szCs w:val="24"/>
        </w:rPr>
        <w:t xml:space="preserve">ploch </w:t>
      </w:r>
      <w:r w:rsidRPr="00B90BFA">
        <w:rPr>
          <w:szCs w:val="24"/>
        </w:rPr>
        <w:t>pro rozmnožování, vývoj nebo přezimování, absenc</w:t>
      </w:r>
      <w:r>
        <w:rPr>
          <w:szCs w:val="24"/>
        </w:rPr>
        <w:t>i</w:t>
      </w:r>
      <w:r w:rsidRPr="00B90BFA">
        <w:rPr>
          <w:szCs w:val="24"/>
        </w:rPr>
        <w:t xml:space="preserve"> kontinuálního výskytu zdrojů potravy, nebo v přímé reakci na vymření druhu, na který je svou životní strategií vázán. Úbytek druhové diverzity v reakci na snížení stanovištní diverzity je nápadný a dokladovatelný zejména u denních motýlů nebo blanokřídlého hmyzu, ale ve skutečnosti se týká zástupců převážné většiny skupin hmyzu.</w:t>
      </w:r>
    </w:p>
    <w:p w:rsidR="00CC7719" w:rsidRDefault="00CC7719" w:rsidP="00CC7719">
      <w:pPr>
        <w:spacing w:line="276" w:lineRule="auto"/>
        <w:rPr>
          <w:szCs w:val="24"/>
        </w:rPr>
      </w:pPr>
      <w:r>
        <w:rPr>
          <w:szCs w:val="24"/>
        </w:rPr>
        <w:t>Zachovalé trvalé travní porosty (upomínající p</w:t>
      </w:r>
      <w:r w:rsidRPr="00B90BFA">
        <w:rPr>
          <w:szCs w:val="24"/>
        </w:rPr>
        <w:t>řírodě blízká stanoviště</w:t>
      </w:r>
      <w:r>
        <w:rPr>
          <w:szCs w:val="24"/>
        </w:rPr>
        <w:t xml:space="preserve">) v kombinaci s rozvolněnými dřevinami a </w:t>
      </w:r>
      <w:r w:rsidRPr="00B90BFA">
        <w:rPr>
          <w:szCs w:val="24"/>
        </w:rPr>
        <w:t>s výskytem citlivých druhů dále zanikají v důsledku intenzivní pastvy nebo nadměrného hnojení, které vedou k následné eutrofizaci a změně druhové skladby travních porost</w:t>
      </w:r>
      <w:r>
        <w:rPr>
          <w:szCs w:val="24"/>
        </w:rPr>
        <w:t>ů</w:t>
      </w:r>
      <w:r w:rsidRPr="00B90BFA">
        <w:rPr>
          <w:szCs w:val="24"/>
        </w:rPr>
        <w:t xml:space="preserve">. </w:t>
      </w:r>
      <w:r>
        <w:rPr>
          <w:szCs w:val="24"/>
        </w:rPr>
        <w:t>Změna</w:t>
      </w:r>
      <w:r w:rsidRPr="00B90BFA">
        <w:rPr>
          <w:szCs w:val="24"/>
        </w:rPr>
        <w:t xml:space="preserve"> hospodaření na </w:t>
      </w:r>
      <w:r>
        <w:rPr>
          <w:szCs w:val="24"/>
        </w:rPr>
        <w:t>TTP</w:t>
      </w:r>
      <w:r w:rsidRPr="00B90BFA">
        <w:rPr>
          <w:szCs w:val="24"/>
        </w:rPr>
        <w:t xml:space="preserve"> aktuálně patří mezi hlavní příčiny </w:t>
      </w:r>
      <w:r>
        <w:rPr>
          <w:szCs w:val="24"/>
        </w:rPr>
        <w:t>o</w:t>
      </w:r>
      <w:r w:rsidRPr="00B90BFA">
        <w:rPr>
          <w:szCs w:val="24"/>
        </w:rPr>
        <w:t xml:space="preserve">hrožení bezobratlých v zemědělské krajině. Užívané intenzivní technologie zahrnují především velkoplošné a časově unifikované seče, </w:t>
      </w:r>
      <w:r>
        <w:rPr>
          <w:szCs w:val="24"/>
        </w:rPr>
        <w:t xml:space="preserve">prováděné </w:t>
      </w:r>
      <w:r w:rsidRPr="00B90BFA">
        <w:rPr>
          <w:szCs w:val="24"/>
        </w:rPr>
        <w:t xml:space="preserve">z pohledu </w:t>
      </w:r>
      <w:r>
        <w:rPr>
          <w:szCs w:val="24"/>
        </w:rPr>
        <w:t>různých</w:t>
      </w:r>
      <w:r w:rsidRPr="00B90BFA">
        <w:rPr>
          <w:szCs w:val="24"/>
        </w:rPr>
        <w:t xml:space="preserve"> cílových druhů v nevhodném </w:t>
      </w:r>
      <w:r>
        <w:rPr>
          <w:szCs w:val="24"/>
        </w:rPr>
        <w:t xml:space="preserve">termínu. Náhrada seče a odvozu biomasy </w:t>
      </w:r>
      <w:r w:rsidRPr="00B90BFA">
        <w:rPr>
          <w:szCs w:val="24"/>
        </w:rPr>
        <w:t>mulčováním</w:t>
      </w:r>
      <w:r>
        <w:rPr>
          <w:szCs w:val="24"/>
        </w:rPr>
        <w:t xml:space="preserve"> situaci zhoršuje. Důsledkem současného </w:t>
      </w:r>
      <w:r w:rsidRPr="00B90BFA">
        <w:rPr>
          <w:szCs w:val="24"/>
        </w:rPr>
        <w:t xml:space="preserve">hospodaření na </w:t>
      </w:r>
      <w:r>
        <w:rPr>
          <w:szCs w:val="24"/>
        </w:rPr>
        <w:t>TTP</w:t>
      </w:r>
      <w:r w:rsidRPr="00B90BFA">
        <w:rPr>
          <w:szCs w:val="24"/>
        </w:rPr>
        <w:t xml:space="preserve"> je jednolitý a souvislý travní porost s minimem přirozeně se vyskytujících druhů dvouděložných rostlin </w:t>
      </w:r>
      <w:r>
        <w:rPr>
          <w:szCs w:val="24"/>
        </w:rPr>
        <w:t>s minimem lokálních disturbancí v </w:t>
      </w:r>
      <w:r w:rsidRPr="00B90BFA">
        <w:rPr>
          <w:szCs w:val="24"/>
        </w:rPr>
        <w:t>podobě obnažených ploch, které umožňují přežívání řady druhů bezobratlých.</w:t>
      </w:r>
      <w:r>
        <w:rPr>
          <w:szCs w:val="24"/>
        </w:rPr>
        <w:t xml:space="preserve"> </w:t>
      </w:r>
      <w:r w:rsidRPr="00B90BFA">
        <w:rPr>
          <w:szCs w:val="24"/>
        </w:rPr>
        <w:t>Současná mechanizace dokáže během jednoho jediného dne pokosit desítky hektarů travního porostu. Tento postup primárně vede k usmrcení významné části přítomných populací bezobratlých, kdy mortalita při seči může dosahovat až 57 %, v závislosti na termínu, počasí, použité technice. Ztráty bezobratlých ovlivňuje i způsob provedení seče, např. za použití těžké techniky (Daphne, 2011), na druhou stranu může pohyb techniky</w:t>
      </w:r>
      <w:r>
        <w:rPr>
          <w:szCs w:val="24"/>
        </w:rPr>
        <w:t xml:space="preserve"> v</w:t>
      </w:r>
      <w:r w:rsidRPr="00B90BFA">
        <w:rPr>
          <w:szCs w:val="24"/>
        </w:rPr>
        <w:t xml:space="preserve"> terénu vést ke vzniku potřebných disturbancí. Po realizaci velkoplošné unifikované seče </w:t>
      </w:r>
      <w:r>
        <w:rPr>
          <w:szCs w:val="24"/>
        </w:rPr>
        <w:t>se přeživší část populací m</w:t>
      </w:r>
      <w:r w:rsidRPr="00B90BFA">
        <w:rPr>
          <w:szCs w:val="24"/>
        </w:rPr>
        <w:t>usí přemístit nebo vyrovnat se změnou stanovištních podmínek, zajistit pro sebe nebo své potomky dostatek potravy. Celoplošná seč může znemožnit vznik časových refugií pro druhy, které jsou nějakou částí svého životního cyklu vázány na konkrétní fenologické stádium živné rostliny. Opakovaná celoplošná seč v nevhodném termínu pak zpravidla vede k vymření citlivých druhů na dané lokalitě. Mezi indikační skupiny ve vztahu k celoplošné seči můžeme kromě dobře prostudovaných denních motýlů zahrnout dále pavouky, rovnokřídlé a ž</w:t>
      </w:r>
      <w:r>
        <w:rPr>
          <w:szCs w:val="24"/>
        </w:rPr>
        <w:t>a</w:t>
      </w:r>
      <w:r w:rsidRPr="00B90BFA">
        <w:rPr>
          <w:szCs w:val="24"/>
        </w:rPr>
        <w:t>hadlov</w:t>
      </w:r>
      <w:r>
        <w:rPr>
          <w:szCs w:val="24"/>
        </w:rPr>
        <w:t>é</w:t>
      </w:r>
      <w:r w:rsidRPr="00B90BFA">
        <w:rPr>
          <w:szCs w:val="24"/>
        </w:rPr>
        <w:t xml:space="preserve"> blanokřídlé. </w:t>
      </w:r>
    </w:p>
    <w:p w:rsidR="0077428F" w:rsidRPr="00B90BFA" w:rsidRDefault="0077428F" w:rsidP="00CC7719">
      <w:pPr>
        <w:spacing w:line="276" w:lineRule="auto"/>
        <w:rPr>
          <w:szCs w:val="24"/>
        </w:rPr>
      </w:pPr>
      <w:r>
        <w:rPr>
          <w:szCs w:val="24"/>
        </w:rPr>
        <w:t>Značný vliv na diverzitu entomofauny má také používání prostředků na ochranu rostlin.</w:t>
      </w:r>
    </w:p>
    <w:p w:rsidR="00CC7719" w:rsidRPr="00B90BFA" w:rsidRDefault="00CC7719" w:rsidP="00CC7719">
      <w:pPr>
        <w:spacing w:line="276" w:lineRule="auto"/>
        <w:rPr>
          <w:szCs w:val="24"/>
        </w:rPr>
      </w:pPr>
      <w:r w:rsidRPr="00B90BFA">
        <w:rPr>
          <w:szCs w:val="24"/>
        </w:rPr>
        <w:t xml:space="preserve">Řada druhů travních porostů nebo polních lad je ohrožena upuštěním od hospodaření, což vede </w:t>
      </w:r>
      <w:r>
        <w:rPr>
          <w:szCs w:val="24"/>
        </w:rPr>
        <w:t>k sukcesi</w:t>
      </w:r>
      <w:r w:rsidRPr="00B90BFA">
        <w:rPr>
          <w:szCs w:val="24"/>
        </w:rPr>
        <w:t xml:space="preserve"> a zániku osídlených biotopů. Výjimkou není ani zalesňování ploch s výskytem významných druhů</w:t>
      </w:r>
      <w:r>
        <w:rPr>
          <w:szCs w:val="24"/>
        </w:rPr>
        <w:t>.</w:t>
      </w:r>
      <w:r w:rsidRPr="00B90BFA">
        <w:rPr>
          <w:szCs w:val="24"/>
        </w:rPr>
        <w:t xml:space="preserve"> Zalesňováním jsou ohroženy zejména nivní louky a extenzivně sečené louky a pastviny v horských a podhorských oblastech.</w:t>
      </w:r>
      <w:r>
        <w:rPr>
          <w:szCs w:val="24"/>
        </w:rPr>
        <w:t xml:space="preserve"> Omezení živočišné výroby působí </w:t>
      </w:r>
      <w:r w:rsidRPr="00B90BFA">
        <w:rPr>
          <w:szCs w:val="24"/>
        </w:rPr>
        <w:t>úbytek druhů vázaných na trus býložravců, zejména koprofágních listorohých brouků, drabčíků nebo much</w:t>
      </w:r>
      <w:r>
        <w:rPr>
          <w:szCs w:val="24"/>
        </w:rPr>
        <w:t>, umocněné negativním vlivem podávaných antiparazitálních léčiv</w:t>
      </w:r>
      <w:r w:rsidRPr="00B90BFA">
        <w:rPr>
          <w:szCs w:val="24"/>
        </w:rPr>
        <w:t>.</w:t>
      </w:r>
    </w:p>
    <w:p w:rsidR="00CC7719" w:rsidRPr="00B90BFA" w:rsidRDefault="00CC7719" w:rsidP="00CC7719">
      <w:pPr>
        <w:spacing w:line="276" w:lineRule="auto"/>
        <w:rPr>
          <w:szCs w:val="24"/>
        </w:rPr>
      </w:pPr>
      <w:r w:rsidRPr="00B90BFA">
        <w:rPr>
          <w:szCs w:val="24"/>
        </w:rPr>
        <w:t xml:space="preserve">Dlouhodobě nepříznivý stav trvá u druhů vázaných na lesní porosty, kde se v minulosti uplatňovaly extenzivní způsoby hospodaření v podobě nízkých, středních nebo pastevních lesů nebo v oborách. V lesním hospodaření se </w:t>
      </w:r>
      <w:r>
        <w:rPr>
          <w:szCs w:val="24"/>
        </w:rPr>
        <w:t xml:space="preserve">za </w:t>
      </w:r>
      <w:r w:rsidRPr="00B90BFA">
        <w:rPr>
          <w:szCs w:val="24"/>
        </w:rPr>
        <w:t xml:space="preserve">nevhodné způsoby hospodaření </w:t>
      </w:r>
      <w:r>
        <w:rPr>
          <w:szCs w:val="24"/>
        </w:rPr>
        <w:t xml:space="preserve">považují </w:t>
      </w:r>
      <w:r w:rsidRPr="00B90BFA">
        <w:rPr>
          <w:szCs w:val="24"/>
        </w:rPr>
        <w:t>zejména odvodňování, zavádění jednodruhových stejnověkých kultur, intenzivních technolo</w:t>
      </w:r>
      <w:r>
        <w:rPr>
          <w:szCs w:val="24"/>
        </w:rPr>
        <w:t>gií v podobě holosečné těžby (</w:t>
      </w:r>
      <w:r w:rsidRPr="00B90BFA">
        <w:rPr>
          <w:szCs w:val="24"/>
        </w:rPr>
        <w:t>včetně užívání výkonné harvestorové techniky), plošné přípravy půdy</w:t>
      </w:r>
      <w:r>
        <w:rPr>
          <w:szCs w:val="24"/>
        </w:rPr>
        <w:t xml:space="preserve"> a aplikace insekticidů</w:t>
      </w:r>
      <w:r w:rsidRPr="00B90BFA">
        <w:rPr>
          <w:szCs w:val="24"/>
        </w:rPr>
        <w:t xml:space="preserve">. </w:t>
      </w:r>
      <w:r>
        <w:rPr>
          <w:szCs w:val="24"/>
        </w:rPr>
        <w:t>Výsledkem</w:t>
      </w:r>
      <w:r w:rsidRPr="00B90BFA">
        <w:rPr>
          <w:szCs w:val="24"/>
        </w:rPr>
        <w:t xml:space="preserve"> jsou stanovištně monotónní lesní porosty s minimální druhovou a věkovou diverzitou a absencí odumřelé dřevní hmoty, ve kterých se druhová diverzita omezuje na velmi malý počet přizpůsobivých druhů, zejména škůdců. Někdejší druhová diverzita lesních stanovišť se v současnosti omezila na refugia v podobě přírodě blízkých porostů ve </w:t>
      </w:r>
      <w:r>
        <w:rPr>
          <w:szCs w:val="24"/>
        </w:rPr>
        <w:t>ZCHÚ</w:t>
      </w:r>
      <w:r w:rsidRPr="00B90BFA">
        <w:rPr>
          <w:szCs w:val="24"/>
        </w:rPr>
        <w:t>, zatímco v okolních hospodářských porostech citlivé druhy zcela vymizely. V řadě ohledů je tedy situace v lesích ještě horší než v zemědělské krajině.</w:t>
      </w:r>
    </w:p>
    <w:p w:rsidR="00CC7719" w:rsidRDefault="00CC7719" w:rsidP="00CC7719">
      <w:pPr>
        <w:spacing w:line="276" w:lineRule="auto"/>
        <w:rPr>
          <w:szCs w:val="24"/>
        </w:rPr>
      </w:pPr>
      <w:r w:rsidRPr="00B90BFA">
        <w:rPr>
          <w:szCs w:val="24"/>
        </w:rPr>
        <w:t xml:space="preserve">Cenná stanoviště s výskytem ohrožených druhů </w:t>
      </w:r>
      <w:r>
        <w:rPr>
          <w:szCs w:val="24"/>
        </w:rPr>
        <w:t xml:space="preserve">v krajině vznikají na postindustriálních stanovištích, jež jsou však mnohdy následně likvidovány </w:t>
      </w:r>
      <w:r w:rsidRPr="00B90BFA">
        <w:rPr>
          <w:szCs w:val="24"/>
        </w:rPr>
        <w:t>v důsledku zemědělských nebo lesnických rekultivací.  Obecně jsou druhy bez ohledu na biotop ohroženy i vlivy uvedenými v</w:t>
      </w:r>
      <w:r>
        <w:rPr>
          <w:szCs w:val="24"/>
        </w:rPr>
        <w:t> </w:t>
      </w:r>
      <w:r w:rsidRPr="00B90BFA">
        <w:rPr>
          <w:szCs w:val="24"/>
        </w:rPr>
        <w:t>kapitolách</w:t>
      </w:r>
      <w:r>
        <w:rPr>
          <w:szCs w:val="24"/>
        </w:rPr>
        <w:t xml:space="preserve"> týkajících se</w:t>
      </w:r>
      <w:r w:rsidRPr="00B90BFA">
        <w:rPr>
          <w:szCs w:val="24"/>
        </w:rPr>
        <w:t xml:space="preserve"> ohrožení stanovišť a rostlinných druhů.</w:t>
      </w:r>
    </w:p>
    <w:p w:rsidR="00CC7719" w:rsidRDefault="00CC7719" w:rsidP="00CC7719">
      <w:pPr>
        <w:spacing w:line="276" w:lineRule="auto"/>
        <w:rPr>
          <w:szCs w:val="24"/>
        </w:rPr>
      </w:pPr>
      <w:r w:rsidRPr="00B90BFA">
        <w:rPr>
          <w:szCs w:val="24"/>
        </w:rPr>
        <w:t>Zatímco extenzivně využívané krajinotvorné sady s vyloučením intenzivních technologií jsou nositeli přírodní rozmanitosti</w:t>
      </w:r>
      <w:r>
        <w:rPr>
          <w:szCs w:val="24"/>
        </w:rPr>
        <w:t xml:space="preserve"> (částečně i sady v ekologickém režimu)</w:t>
      </w:r>
      <w:r w:rsidRPr="00B90BFA">
        <w:rPr>
          <w:szCs w:val="24"/>
        </w:rPr>
        <w:t xml:space="preserve">, intenzivně využívané produkční sady </w:t>
      </w:r>
      <w:r>
        <w:rPr>
          <w:szCs w:val="24"/>
        </w:rPr>
        <w:t xml:space="preserve">s nízkou diverzitou kvetoucích rostlin v meziřadí, </w:t>
      </w:r>
      <w:r w:rsidRPr="00B90BFA">
        <w:rPr>
          <w:szCs w:val="24"/>
        </w:rPr>
        <w:t>jsou obvykle neslučitelné s výskytem významných druhů bezobratlých. Nepříznivá situace přetrvává u</w:t>
      </w:r>
      <w:r>
        <w:rPr>
          <w:szCs w:val="24"/>
        </w:rPr>
        <w:t> </w:t>
      </w:r>
      <w:r w:rsidRPr="00B90BFA">
        <w:rPr>
          <w:szCs w:val="24"/>
        </w:rPr>
        <w:t>vodních, mokřadních nebo lesních stanovišť, kde pokračuje trend ve smyslu zániku přírodě blízkých společenstev.</w:t>
      </w:r>
    </w:p>
    <w:p w:rsidR="00CC7719" w:rsidRPr="003E7589" w:rsidRDefault="00CC7719" w:rsidP="00CC7719">
      <w:pPr>
        <w:tabs>
          <w:tab w:val="left" w:pos="2694"/>
        </w:tabs>
        <w:autoSpaceDE w:val="0"/>
        <w:autoSpaceDN w:val="0"/>
        <w:adjustRightInd w:val="0"/>
        <w:spacing w:line="276" w:lineRule="auto"/>
        <w:rPr>
          <w:szCs w:val="24"/>
        </w:rPr>
      </w:pPr>
      <w:r w:rsidRPr="003E7589">
        <w:rPr>
          <w:szCs w:val="24"/>
        </w:rPr>
        <w:t xml:space="preserve">Zásadní vliv má změna způsobu využití pozemků, a to především ve vztahu k úbytku specializovaných druhů jako např. modrásek, jasoň, kobylky. Význam má i úbytek vysokokmenných sadů v krajině, ústup od hospodaření ve smyslu středního a nízkého lesu, rozdělení krajiny </w:t>
      </w:r>
      <w:commentRangeStart w:id="87"/>
      <w:del w:id="88" w:author="Šejnohová Hana" w:date="2018-12-04T11:00:00Z">
        <w:r w:rsidRPr="003E7589" w:rsidDel="00AB7652">
          <w:rPr>
            <w:szCs w:val="24"/>
          </w:rPr>
          <w:delText xml:space="preserve">velkými </w:delText>
        </w:r>
      </w:del>
      <w:r w:rsidRPr="003E7589">
        <w:rPr>
          <w:szCs w:val="24"/>
        </w:rPr>
        <w:t>p</w:t>
      </w:r>
      <w:commentRangeEnd w:id="87"/>
      <w:r w:rsidR="00AB7652">
        <w:rPr>
          <w:rStyle w:val="Odkaznakoment"/>
          <w:rFonts w:asciiTheme="minorHAnsi" w:eastAsiaTheme="minorEastAsia" w:hAnsiTheme="minorHAnsi" w:cstheme="minorBidi"/>
          <w:lang w:eastAsia="en-US"/>
        </w:rPr>
        <w:commentReference w:id="87"/>
      </w:r>
      <w:r w:rsidRPr="003E7589">
        <w:rPr>
          <w:szCs w:val="24"/>
        </w:rPr>
        <w:t xml:space="preserve">lochami monokultur (vede k unifikaci prostředí na zemědělské půdě a v lesích), posílené nedostatkem krajinných prvků. </w:t>
      </w:r>
    </w:p>
    <w:p w:rsidR="00CC7719" w:rsidRDefault="00CC7719" w:rsidP="00CC7719">
      <w:pPr>
        <w:spacing w:line="276" w:lineRule="auto"/>
        <w:rPr>
          <w:b/>
          <w:i/>
          <w:szCs w:val="24"/>
        </w:rPr>
      </w:pPr>
      <w:r w:rsidRPr="00B90BFA">
        <w:rPr>
          <w:b/>
          <w:i/>
          <w:szCs w:val="24"/>
        </w:rPr>
        <w:t>Regionální rozměr:</w:t>
      </w:r>
    </w:p>
    <w:p w:rsidR="00CC7719" w:rsidRPr="00B90BFA" w:rsidRDefault="00CC7719" w:rsidP="00CC7719">
      <w:pPr>
        <w:spacing w:line="276" w:lineRule="auto"/>
        <w:rPr>
          <w:szCs w:val="24"/>
        </w:rPr>
      </w:pPr>
      <w:r w:rsidRPr="00B90BFA">
        <w:rPr>
          <w:szCs w:val="24"/>
        </w:rPr>
        <w:t>Významný podíl zbytkových populací evropsky významných druhů bezobratlých je soustředěn v chráněných územích (NP, CHKO, NPR/P, EVL), což je dáno odlišným přístupem k případné aplikaci intenzivních technologií, existencí plánů péče, realizací programů péče krajinu, nebo uplatněním AEO v minulosti. Neméně významné jsou ale populace těchto druhů ve volné krajině, které jsou o to více ohroženy především nedostatkem informací nebo nástrojů pro jejich ochranu. V ještě větší míře se tento problém týká jiných než evropsky významn</w:t>
      </w:r>
      <w:r>
        <w:rPr>
          <w:szCs w:val="24"/>
        </w:rPr>
        <w:t>ých druhů</w:t>
      </w:r>
      <w:r w:rsidRPr="00B90BFA">
        <w:rPr>
          <w:szCs w:val="24"/>
        </w:rPr>
        <w:t xml:space="preserve">, včetně </w:t>
      </w:r>
      <w:r>
        <w:rPr>
          <w:szCs w:val="24"/>
        </w:rPr>
        <w:t>těch</w:t>
      </w:r>
      <w:r w:rsidRPr="00B90BFA">
        <w:rPr>
          <w:szCs w:val="24"/>
        </w:rPr>
        <w:t xml:space="preserve"> zvláště chráněných nebo ohrožených ve smyslu červeného seznamu, kde je míra informovanosti o jejich výskytu výrazně menší nebo nulová. </w:t>
      </w:r>
    </w:p>
    <w:p w:rsidR="00CC7719" w:rsidRDefault="00CC7719" w:rsidP="00CC7719">
      <w:pPr>
        <w:tabs>
          <w:tab w:val="left" w:pos="2694"/>
        </w:tabs>
        <w:autoSpaceDE w:val="0"/>
        <w:autoSpaceDN w:val="0"/>
        <w:adjustRightInd w:val="0"/>
        <w:spacing w:line="276" w:lineRule="auto"/>
        <w:rPr>
          <w:szCs w:val="24"/>
        </w:rPr>
      </w:pPr>
      <w:r>
        <w:rPr>
          <w:szCs w:val="24"/>
        </w:rPr>
        <w:t xml:space="preserve">Z výše uvedeného je zřejmé, že problém úbytku početnosti a druhové diverzity hmyzu je v zásadě celoplošný, místní odchylky jsou dané především odlišnými přírodními podmínkami a převládajícím charakterem hospodaření. V intenzivně zemědělsky využívaných a v minulosti značně ovlivněných oblastech se prohlubuje dlouhodobě nepříznivý stav, k významnému (často o to znatelnějšímu) propadu ale dochází i v oblastech s relativně příznivějším stavem zemědělské krajiny. </w:t>
      </w:r>
    </w:p>
    <w:p w:rsidR="00CC7719" w:rsidRPr="00AC739C" w:rsidRDefault="00CC7719" w:rsidP="00CC7719">
      <w:pPr>
        <w:rPr>
          <w:b/>
        </w:rPr>
      </w:pPr>
      <w:r w:rsidRPr="00AC739C">
        <w:rPr>
          <w:b/>
        </w:rPr>
        <w:t>Změn</w:t>
      </w:r>
      <w:r>
        <w:rPr>
          <w:b/>
        </w:rPr>
        <w:t>y</w:t>
      </w:r>
      <w:r w:rsidRPr="00AC739C">
        <w:rPr>
          <w:b/>
        </w:rPr>
        <w:t xml:space="preserve"> v početnosti populací a diverzitě obojživelníků a plazů</w:t>
      </w:r>
    </w:p>
    <w:p w:rsidR="00CC7719" w:rsidRDefault="00CC7719" w:rsidP="00CC7719">
      <w:pPr>
        <w:spacing w:line="276" w:lineRule="auto"/>
        <w:rPr>
          <w:szCs w:val="24"/>
        </w:rPr>
      </w:pPr>
      <w:r w:rsidRPr="00B90BFA">
        <w:rPr>
          <w:szCs w:val="24"/>
        </w:rPr>
        <w:t>Pro většinu obojživelníků představuje rizikový faktor úpr</w:t>
      </w:r>
      <w:r>
        <w:rPr>
          <w:szCs w:val="24"/>
        </w:rPr>
        <w:t>ava toků, odvodňování lokalit a </w:t>
      </w:r>
      <w:r w:rsidRPr="00B90BFA">
        <w:rPr>
          <w:szCs w:val="24"/>
        </w:rPr>
        <w:t>zánik mokřadů nebo pravidelně či nepravidelně zaplavovaných depresí, ve kterých může probíhat jejich vývoj. Intenzifikace zemědělství, scelování obhospodařovaných ploch nebo výstavba infrastruktury vedou k fragmentaci jejich populací, zániku zimovišť nebo migračních cest. V neposlední řadě v průběhu zemědělských nebo lesnických prací dochází k přímému usmrcování dospělců nebo vývojových stadií, nicméně tento faktor obvykle nemusí mít na rozdíl od zániku biotopů výrazný, dlouhodobý nebo jednoznačně negativní vliv, na rozdíl od zániku stanovišť. V lesích je kromě usmrcování hlavním problémem změna stanovištních podmínek a zejména pak případná plošná příprava půdy při obnově. Specifickým problémem souvisejícím s regulací vodních toků je absence disturbancí vodního režimu, které by mohly vést ke vzniku či obnově tůní a jiných míst vhodných k rozmnožování. U plazů je situace obdobná. Nejvíce jsou ohroženi zánikem biotopů a zimovišť, kterými jsou především již zmiňované krajinné prvky v podobě mezí, kamenných snosů, zídek nebo teras</w:t>
      </w:r>
      <w:r>
        <w:rPr>
          <w:szCs w:val="24"/>
        </w:rPr>
        <w:t>.</w:t>
      </w:r>
    </w:p>
    <w:p w:rsidR="00CC7719" w:rsidRPr="000406AF" w:rsidRDefault="00CC7719" w:rsidP="00CC7719">
      <w:pPr>
        <w:spacing w:line="276" w:lineRule="auto"/>
        <w:rPr>
          <w:szCs w:val="24"/>
        </w:rPr>
      </w:pPr>
      <w:r w:rsidRPr="000406AF">
        <w:rPr>
          <w:szCs w:val="24"/>
        </w:rPr>
        <w:t>Zejména v případě obojživelníků představuje zemědělské hospodaření jeden z přímo působících faktorů, majících za následek dlouhodobě negativní vliv na populace převážné většiny druhů. Ke ztrátě vhodných biotopů vedou zejména zásahy do vodního režimu, ať už v případě vodních toků, nádrží, pramenišť nebo podmáčených luk, zvětšování obhospodařovaných ploch, odstraňování nebo nevhodná údržba krajinných prvků, intenzivní technologie v rámci zemědělského, lesnického nebo rybářského hospodaření. V dalších oblastech lidské činnosti například ukládání odpadů v někdejších těžebních prostorech, včetně zasypávání vodních ploch v lomech, hlinících nebo pískovnách, nevhodné rekultivace nebo managementové zásahy, včetně jejich absence. V menší míře se hospodaření podepisuje na populacích plazů, kteří jsou rovněž ohroženi především ztrátou biotopů a změnami v krajině, včetně zalesňování a sukcesních změn v důsledku upušt</w:t>
      </w:r>
      <w:r>
        <w:rPr>
          <w:szCs w:val="24"/>
        </w:rPr>
        <w:t>ění od hospodaření, chemizací a </w:t>
      </w:r>
      <w:r w:rsidRPr="000406AF">
        <w:rPr>
          <w:szCs w:val="24"/>
        </w:rPr>
        <w:t>snížením dostupnosti potravy (např. hmyzu).</w:t>
      </w:r>
    </w:p>
    <w:p w:rsidR="00CC7719" w:rsidRPr="00B90BFA" w:rsidRDefault="00CC7719" w:rsidP="00CC7719">
      <w:pPr>
        <w:spacing w:line="276" w:lineRule="auto"/>
        <w:rPr>
          <w:b/>
          <w:i/>
          <w:szCs w:val="24"/>
        </w:rPr>
      </w:pPr>
      <w:r w:rsidRPr="00B90BFA">
        <w:rPr>
          <w:b/>
          <w:i/>
          <w:szCs w:val="24"/>
        </w:rPr>
        <w:t>Regionální rozměr:</w:t>
      </w:r>
    </w:p>
    <w:p w:rsidR="00CC7719" w:rsidRPr="00B90BFA" w:rsidRDefault="00CC7719" w:rsidP="00CC7719">
      <w:pPr>
        <w:spacing w:line="276" w:lineRule="auto"/>
        <w:rPr>
          <w:szCs w:val="24"/>
        </w:rPr>
      </w:pPr>
      <w:r w:rsidRPr="00B90BFA">
        <w:rPr>
          <w:szCs w:val="24"/>
        </w:rPr>
        <w:t xml:space="preserve">V případě obojživelníků a plazů se jedná o celoplošný problém, plynoucí ze změn hospodaření a využití krajiny. </w:t>
      </w:r>
      <w:r>
        <w:rPr>
          <w:szCs w:val="24"/>
        </w:rPr>
        <w:t>V</w:t>
      </w:r>
      <w:r w:rsidRPr="00B90BFA">
        <w:rPr>
          <w:szCs w:val="24"/>
        </w:rPr>
        <w:t>íce jsou ohroženy populace málopočetných druhů, druhů na okraji areálu a dále pak jejich populace mimo chráněná území (včetně EVL), kde se projevuje menší dostupnost informací o jejich výskytu a současně existuje méně nástrojů na jejich ochranu.</w:t>
      </w:r>
    </w:p>
    <w:p w:rsidR="00CC7719" w:rsidRPr="00B90BFA" w:rsidRDefault="00CC7719" w:rsidP="00CC7719">
      <w:pPr>
        <w:spacing w:line="276" w:lineRule="auto"/>
        <w:ind w:left="360"/>
        <w:rPr>
          <w:b/>
          <w:i/>
          <w:szCs w:val="24"/>
        </w:rPr>
      </w:pPr>
    </w:p>
    <w:p w:rsidR="00CC7719" w:rsidRPr="00AC739C" w:rsidRDefault="00CC7719" w:rsidP="00CC7719">
      <w:pPr>
        <w:spacing w:line="360" w:lineRule="auto"/>
        <w:rPr>
          <w:b/>
        </w:rPr>
      </w:pPr>
      <w:r w:rsidRPr="00AC739C">
        <w:rPr>
          <w:b/>
        </w:rPr>
        <w:t>Změny v početnosti populací a diverzitě volně žijících druhů ptáků</w:t>
      </w:r>
    </w:p>
    <w:p w:rsidR="00CC7719" w:rsidRPr="003E7589" w:rsidRDefault="00CC7719" w:rsidP="00CC7719">
      <w:pPr>
        <w:autoSpaceDE w:val="0"/>
        <w:autoSpaceDN w:val="0"/>
        <w:adjustRightInd w:val="0"/>
        <w:spacing w:line="276" w:lineRule="auto"/>
        <w:rPr>
          <w:szCs w:val="24"/>
        </w:rPr>
      </w:pPr>
      <w:r w:rsidRPr="003E7589">
        <w:rPr>
          <w:szCs w:val="24"/>
        </w:rPr>
        <w:t xml:space="preserve">Ptáky podobně jako ostatní živé organizmy nejvíce ohrožují některé aspekty intenzifikace zemědělství, jejímž hlavním cílem je co největší efektivita hospodaření. Hlavní důraz se přitom klade na výnosy pěstovaných plodin, rychlost zemědělských operací, upřednostňují se často ekonomicky výhodnější plodiny. Právě větší efektivita zemědělského hospodaření byla impulsem k zásadním změnám v krajině v druhé polovině 20. století, které měly z pohledu biodiverzity jednoznačně negativní dopad na většinu živočichů vázaných na zemědělskou krajinu. Dokladem je srovnání stavu biodiverzity na jižní Moravě (oblast Znojemska) a navazující části sousedního Rakouska, kde je struktura krajiny podobná jako v České republice před rokem 1950 (viz LISA, Šálek Sklenička). Výsledky jasně dokládají, že pestřejší rakouská krajina umožňuje přežívání většího počtu druhů a současně i větších populací ptáků i motýlů (Lisa). Rovněž početnost zajíce polního je v Rakousku násobně vyšší než ve sledované oblasti Znojemska (LISA). </w:t>
      </w:r>
    </w:p>
    <w:p w:rsidR="00CC7719" w:rsidRPr="003E7589" w:rsidRDefault="00CC7719" w:rsidP="00CC7719">
      <w:pPr>
        <w:autoSpaceDE w:val="0"/>
        <w:autoSpaceDN w:val="0"/>
        <w:adjustRightInd w:val="0"/>
        <w:spacing w:line="276" w:lineRule="auto"/>
        <w:rPr>
          <w:szCs w:val="24"/>
        </w:rPr>
      </w:pPr>
      <w:r w:rsidRPr="003E7589">
        <w:rPr>
          <w:szCs w:val="24"/>
        </w:rPr>
        <w:t>Základní principy mechanismu úbytku ptáků jsou podobné, jako je tomu pro bezobratlé živočichy, rozdílné je však prostorové měřítko – ptáci jsou mobilnější a mají větší potravní i hnízdní okrsky. Jak dokládají mimo jiné i výsledky projektu LISA, stávající česká zemědělská krajina je natolik homogenizovaná, že nabízí jen omezené životní podmínky pro většinu ptačích druhů. Velikost půdních bloků je v ČR jedna z největších v Evropě, v krajině chybí extenzivně využívané liniové travnaté a travinobylinné porosty a krajinné prvky obecně, problematické jsou nevhodně nebo nadměrně využívané chemické látky, nedostatek organické hmoty v půdě a nedostatek vody v krajině. V podhorských a horských obla</w:t>
      </w:r>
      <w:r>
        <w:rPr>
          <w:szCs w:val="24"/>
        </w:rPr>
        <w:t xml:space="preserve">stech je hrozbou stále časově </w:t>
      </w:r>
      <w:r w:rsidRPr="00395444">
        <w:t>i</w:t>
      </w:r>
      <w:r>
        <w:t> </w:t>
      </w:r>
      <w:r w:rsidRPr="00395444">
        <w:t>prostorově</w:t>
      </w:r>
      <w:r w:rsidRPr="003E7589">
        <w:rPr>
          <w:szCs w:val="24"/>
        </w:rPr>
        <w:t xml:space="preserve"> rychlejší seč travní hmoty, která je umožněna mod</w:t>
      </w:r>
      <w:r>
        <w:rPr>
          <w:szCs w:val="24"/>
        </w:rPr>
        <w:t xml:space="preserve">ernizací zemědělských strojů, </w:t>
      </w:r>
      <w:r w:rsidRPr="00395444">
        <w:t>a</w:t>
      </w:r>
      <w:r>
        <w:t> </w:t>
      </w:r>
      <w:r w:rsidRPr="00395444">
        <w:t>nárůst</w:t>
      </w:r>
      <w:r w:rsidRPr="003E7589">
        <w:rPr>
          <w:szCs w:val="24"/>
        </w:rPr>
        <w:t xml:space="preserve"> trvalých pastvin, kdy buď velmi rychle mizí vhodné hnízdní prostředí, nebo se díky intenzivní pastvě zmenšuje potenciálně využitelná plocha ke hnízdění.</w:t>
      </w:r>
    </w:p>
    <w:p w:rsidR="00CC7719" w:rsidRPr="003E7589" w:rsidRDefault="00CC7719" w:rsidP="00CC7719">
      <w:pPr>
        <w:spacing w:line="276" w:lineRule="auto"/>
        <w:rPr>
          <w:b/>
          <w:i/>
          <w:szCs w:val="24"/>
        </w:rPr>
      </w:pPr>
      <w:r w:rsidRPr="003E7589">
        <w:rPr>
          <w:b/>
          <w:i/>
          <w:szCs w:val="24"/>
        </w:rPr>
        <w:t>Regionální rozměr:</w:t>
      </w:r>
    </w:p>
    <w:p w:rsidR="00CC7719" w:rsidRPr="003E7589" w:rsidRDefault="00CC7719" w:rsidP="00CC7719">
      <w:pPr>
        <w:spacing w:line="276" w:lineRule="auto"/>
        <w:rPr>
          <w:szCs w:val="24"/>
        </w:rPr>
      </w:pPr>
      <w:r w:rsidRPr="003E7589">
        <w:rPr>
          <w:szCs w:val="24"/>
        </w:rPr>
        <w:t>Nejvíce ohroženým prostředím jsou zejména nižší polohy, kde se intenzivně hospodaří, navíc často formou rozsáhlých monokultur. Týká se to zejmé</w:t>
      </w:r>
      <w:r>
        <w:rPr>
          <w:szCs w:val="24"/>
        </w:rPr>
        <w:t>na jižní Moravy, oblasti Hané a </w:t>
      </w:r>
      <w:r w:rsidRPr="003E7589">
        <w:rPr>
          <w:szCs w:val="24"/>
        </w:rPr>
        <w:t>různých částí Polabí.</w:t>
      </w:r>
    </w:p>
    <w:p w:rsidR="00CC7719" w:rsidRPr="00B90BFA" w:rsidRDefault="00CC7719" w:rsidP="00CC7719">
      <w:pPr>
        <w:spacing w:line="276" w:lineRule="auto"/>
        <w:rPr>
          <w:b/>
          <w:i/>
          <w:szCs w:val="24"/>
        </w:rPr>
      </w:pPr>
    </w:p>
    <w:p w:rsidR="00CC7719" w:rsidRPr="000406AF" w:rsidRDefault="00CC7719" w:rsidP="00CC7719">
      <w:pPr>
        <w:spacing w:line="276" w:lineRule="auto"/>
        <w:rPr>
          <w:b/>
          <w:szCs w:val="24"/>
        </w:rPr>
      </w:pPr>
      <w:r>
        <w:rPr>
          <w:b/>
          <w:szCs w:val="24"/>
        </w:rPr>
        <w:t>Změny v početnosti populací a diverzitě volně žijících druhů savců</w:t>
      </w:r>
    </w:p>
    <w:p w:rsidR="00CC7719" w:rsidRPr="00B90BFA" w:rsidRDefault="00CC7719" w:rsidP="00CC7719">
      <w:pPr>
        <w:spacing w:line="276" w:lineRule="auto"/>
        <w:rPr>
          <w:szCs w:val="24"/>
        </w:rPr>
      </w:pPr>
      <w:r w:rsidRPr="00B90BFA">
        <w:rPr>
          <w:szCs w:val="24"/>
        </w:rPr>
        <w:t xml:space="preserve">V případě savců představují hlavní důvody pro pokles jejich populací ztráta stanovišť, ztráta pestrosti plodin a změna způsobů hospodaření. Současná velikost obhospodařovaných ploch a </w:t>
      </w:r>
      <w:r>
        <w:rPr>
          <w:szCs w:val="24"/>
        </w:rPr>
        <w:t>pro velké savce částečně oplocení</w:t>
      </w:r>
      <w:r w:rsidRPr="00B90BFA">
        <w:rPr>
          <w:szCs w:val="24"/>
        </w:rPr>
        <w:t xml:space="preserve"> pastvin představuje obtížně překonatelnou ba</w:t>
      </w:r>
      <w:r>
        <w:rPr>
          <w:szCs w:val="24"/>
        </w:rPr>
        <w:t>riéru a </w:t>
      </w:r>
      <w:r w:rsidRPr="00B90BFA">
        <w:rPr>
          <w:szCs w:val="24"/>
        </w:rPr>
        <w:t>dochází k fragmentaci populací živočichů. Negativně jsou ovlivněni převážně drobní savci</w:t>
      </w:r>
      <w:r>
        <w:rPr>
          <w:szCs w:val="24"/>
        </w:rPr>
        <w:t xml:space="preserve"> (např. zajíci)</w:t>
      </w:r>
      <w:r w:rsidRPr="00B90BFA">
        <w:rPr>
          <w:szCs w:val="24"/>
        </w:rPr>
        <w:t>. Struktura využití půdy a současný způsob hospodaření podporuje nárůst početnosti některých méně žádoucích druhů (např. prase divoké).</w:t>
      </w:r>
    </w:p>
    <w:p w:rsidR="00CC7719" w:rsidRPr="00B90BFA" w:rsidRDefault="00CC7719" w:rsidP="00CC7719">
      <w:pPr>
        <w:spacing w:line="276" w:lineRule="auto"/>
        <w:ind w:left="360"/>
        <w:rPr>
          <w:b/>
          <w:i/>
          <w:szCs w:val="24"/>
        </w:rPr>
      </w:pPr>
      <w:r w:rsidRPr="00B90BFA">
        <w:rPr>
          <w:b/>
          <w:i/>
          <w:szCs w:val="24"/>
        </w:rPr>
        <w:t>Regionální rozměr:</w:t>
      </w:r>
    </w:p>
    <w:p w:rsidR="00CC7719" w:rsidRPr="00B833B5" w:rsidRDefault="00CC7719" w:rsidP="00CC7719">
      <w:pPr>
        <w:spacing w:line="276" w:lineRule="auto"/>
        <w:rPr>
          <w:szCs w:val="24"/>
        </w:rPr>
      </w:pPr>
      <w:r w:rsidRPr="00B833B5">
        <w:rPr>
          <w:szCs w:val="24"/>
        </w:rPr>
        <w:t xml:space="preserve">Nejvíce ohroženým prostředím jsou intenzivně zemědělsky obhospodařované nížiny (Polabí, jižní Morava) a rovněž vybrané oblasti pahorkatin a vrchovin s dominující převahou pěstování lesních monokultur (ať již jehličnatých nebo listnatých), mimo chráněná území.  </w:t>
      </w:r>
    </w:p>
    <w:p w:rsidR="00CC7719" w:rsidRDefault="00CC7719" w:rsidP="00CC7719">
      <w:pPr>
        <w:rPr>
          <w:b/>
        </w:rPr>
      </w:pPr>
    </w:p>
    <w:p w:rsidR="00CC7719" w:rsidRDefault="00CC7719" w:rsidP="00CC7719">
      <w:pPr>
        <w:rPr>
          <w:b/>
        </w:rPr>
      </w:pPr>
      <w:r w:rsidRPr="00B322C9">
        <w:rPr>
          <w:b/>
        </w:rPr>
        <w:t>Genetické zdroje v zemědělství</w:t>
      </w:r>
    </w:p>
    <w:p w:rsidR="00CC7719" w:rsidRPr="00C9603B" w:rsidRDefault="00CC7719" w:rsidP="00CC7719">
      <w:pPr>
        <w:pStyle w:val="Bezmezer"/>
        <w:spacing w:before="240" w:line="276" w:lineRule="auto"/>
        <w:ind w:firstLine="567"/>
        <w:rPr>
          <w:rFonts w:ascii="Times New Roman" w:hAnsi="Times New Roman"/>
          <w:sz w:val="24"/>
          <w:lang w:val="cs-CZ" w:eastAsia="cs-CZ"/>
        </w:rPr>
      </w:pPr>
      <w:r w:rsidRPr="00C9603B">
        <w:rPr>
          <w:rFonts w:ascii="Times New Roman" w:hAnsi="Times New Roman"/>
          <w:sz w:val="24"/>
          <w:lang w:val="cs-CZ" w:eastAsia="cs-CZ"/>
        </w:rPr>
        <w:t xml:space="preserve">Zemědělství zaznamenalo od druhé poloviny 20. století nejen v ČR přechod k modifikovaným, zjednodušeným a intenzivním zemědělským postupům a většina zemědělské půdy je v dnešní době obhospodařována s vyšší až vysokou intenzitou. Tyto systémy jsou dnes základem zemědělské produkce. V intenzivních systémech hospodaření je do velké míry potlačeno uplatnění široké diverzity kultivarů, plemen, druhů a odrůd a jsou upřednostňovány pouze jednotky s co možná nejvyšší produkcí. Dosažení maximální produkce je přitom podmíněno vysokými energetickými a chemickými vstupy do zemědělského hospodaření, což přináší řadu dalších problémů v oblasti </w:t>
      </w:r>
      <w:r w:rsidRPr="0077428F">
        <w:rPr>
          <w:rFonts w:ascii="Times New Roman" w:hAnsi="Times New Roman"/>
          <w:sz w:val="24"/>
          <w:lang w:val="cs-CZ" w:eastAsia="cs-CZ"/>
        </w:rPr>
        <w:t xml:space="preserve">ochrany půdy, ochrany podzemních i povrchových vod a existence reziduí chemických látek v potravinovém řetězci. Zachování vysoké diverzity </w:t>
      </w:r>
      <w:r w:rsidRPr="0077428F">
        <w:rPr>
          <w:rFonts w:ascii="Times New Roman" w:hAnsi="Times New Roman"/>
        </w:rPr>
        <w:t>u</w:t>
      </w:r>
      <w:r w:rsidR="0077428F">
        <w:rPr>
          <w:rFonts w:ascii="Times New Roman" w:hAnsi="Times New Roman"/>
          <w:lang w:val="cs-CZ"/>
        </w:rPr>
        <w:t> </w:t>
      </w:r>
      <w:r w:rsidRPr="0077428F">
        <w:rPr>
          <w:rFonts w:ascii="Times New Roman" w:hAnsi="Times New Roman"/>
        </w:rPr>
        <w:t>zemědělských</w:t>
      </w:r>
      <w:r w:rsidRPr="0077428F">
        <w:rPr>
          <w:rFonts w:ascii="Times New Roman" w:hAnsi="Times New Roman"/>
          <w:sz w:val="24"/>
          <w:lang w:val="cs-CZ" w:eastAsia="cs-CZ"/>
        </w:rPr>
        <w:t xml:space="preserve"> plodin, hospodářských zvířat a mikroorganismů a drobných živočichů s významem pro výživu a zemědělství, jejich dlouhodobé uchování</w:t>
      </w:r>
      <w:r w:rsidRPr="00C9603B">
        <w:rPr>
          <w:rFonts w:ascii="Times New Roman" w:hAnsi="Times New Roman"/>
          <w:sz w:val="24"/>
          <w:lang w:val="cs-CZ" w:eastAsia="cs-CZ"/>
        </w:rPr>
        <w:t>, studium a další využívání je důležité pro omezování negativních vlivů intenzivního hospodaření, zvyšování úrodnosti půdy, zvyšování odolnosti pěstovaných plodin ke klimatickým výkyvům a zvyšování rezistence plod</w:t>
      </w:r>
      <w:r>
        <w:rPr>
          <w:rFonts w:ascii="Times New Roman" w:hAnsi="Times New Roman"/>
          <w:sz w:val="24"/>
          <w:lang w:val="cs-CZ" w:eastAsia="cs-CZ"/>
        </w:rPr>
        <w:t>in i zvířat k novým patogenům a </w:t>
      </w:r>
      <w:r w:rsidRPr="00C9603B">
        <w:rPr>
          <w:rFonts w:ascii="Times New Roman" w:hAnsi="Times New Roman"/>
          <w:sz w:val="24"/>
          <w:lang w:val="cs-CZ" w:eastAsia="cs-CZ"/>
        </w:rPr>
        <w:t>chorobám.</w:t>
      </w:r>
    </w:p>
    <w:p w:rsidR="00CC7719" w:rsidRDefault="00CC7719" w:rsidP="00CC7719">
      <w:pPr>
        <w:spacing w:line="276" w:lineRule="auto"/>
        <w:rPr>
          <w:b/>
        </w:rPr>
      </w:pPr>
    </w:p>
    <w:p w:rsidR="00CC7719" w:rsidRPr="00B90BFA" w:rsidRDefault="00CC7719" w:rsidP="00CC7719">
      <w:pPr>
        <w:spacing w:line="276" w:lineRule="auto"/>
        <w:ind w:left="360"/>
        <w:rPr>
          <w:b/>
          <w:i/>
          <w:szCs w:val="24"/>
        </w:rPr>
      </w:pPr>
      <w:r w:rsidRPr="00B90BFA">
        <w:rPr>
          <w:b/>
          <w:i/>
          <w:szCs w:val="24"/>
        </w:rPr>
        <w:t>Regionální rozměr:</w:t>
      </w:r>
    </w:p>
    <w:p w:rsidR="00C05669" w:rsidRDefault="00CC7719" w:rsidP="00CC7719">
      <w:pPr>
        <w:spacing w:line="276" w:lineRule="auto"/>
        <w:ind w:firstLine="0"/>
        <w:rPr>
          <w:szCs w:val="24"/>
        </w:rPr>
      </w:pPr>
      <w:r>
        <w:rPr>
          <w:szCs w:val="24"/>
        </w:rPr>
        <w:t>Daný problém nemá regionální rozměr.</w:t>
      </w:r>
      <w:r w:rsidR="00C05669">
        <w:rPr>
          <w:szCs w:val="24"/>
        </w:rPr>
        <w:br w:type="page"/>
      </w:r>
    </w:p>
    <w:p w:rsidR="00CC7719" w:rsidRDefault="00CC7719" w:rsidP="00CC7719">
      <w:pPr>
        <w:spacing w:line="276" w:lineRule="auto"/>
        <w:ind w:firstLine="0"/>
        <w:rPr>
          <w:szCs w:val="24"/>
        </w:rPr>
        <w:sectPr w:rsidR="00CC7719" w:rsidSect="00B66758">
          <w:pgSz w:w="11906" w:h="16838"/>
          <w:pgMar w:top="1417" w:right="1417" w:bottom="1417" w:left="1417" w:header="708" w:footer="708" w:gutter="0"/>
          <w:cols w:space="708"/>
          <w:titlePg/>
          <w:docGrid w:linePitch="360"/>
        </w:sectPr>
      </w:pPr>
    </w:p>
    <w:p w:rsidR="00CC7719" w:rsidRDefault="00CC7719" w:rsidP="00CC7719">
      <w:pPr>
        <w:pStyle w:val="Titulek"/>
        <w:keepNext/>
        <w:ind w:left="567" w:firstLine="0"/>
        <w:rPr>
          <w:rFonts w:asciiTheme="minorHAnsi" w:eastAsiaTheme="minorHAnsi" w:hAnsiTheme="minorHAnsi" w:cstheme="minorBidi"/>
          <w:sz w:val="22"/>
          <w:szCs w:val="22"/>
          <w:lang w:eastAsia="en-US"/>
        </w:rPr>
      </w:pPr>
      <w:r w:rsidRPr="00052CDA">
        <w:rPr>
          <w:sz w:val="22"/>
        </w:rPr>
        <w:t xml:space="preserve">Tabulka </w:t>
      </w:r>
      <w:ins w:id="89" w:author="Šejnohová Hana" w:date="2018-12-11T10:30:00Z">
        <w:r w:rsidR="001762D1">
          <w:rPr>
            <w:sz w:val="22"/>
          </w:rPr>
          <w:t>1</w:t>
        </w:r>
      </w:ins>
      <w:del w:id="90" w:author="Šejnohová Hana" w:date="2018-12-11T10:30:00Z">
        <w:r w:rsidRPr="00052CDA" w:rsidDel="001762D1">
          <w:rPr>
            <w:sz w:val="22"/>
          </w:rPr>
          <w:fldChar w:fldCharType="begin"/>
        </w:r>
        <w:r w:rsidRPr="00052CDA" w:rsidDel="001762D1">
          <w:rPr>
            <w:sz w:val="22"/>
          </w:rPr>
          <w:delInstrText xml:space="preserve"> SEQ Tabulka \* ARABIC </w:delInstrText>
        </w:r>
        <w:r w:rsidRPr="00052CDA" w:rsidDel="001762D1">
          <w:rPr>
            <w:sz w:val="22"/>
          </w:rPr>
          <w:fldChar w:fldCharType="separate"/>
        </w:r>
        <w:r w:rsidDel="001762D1">
          <w:rPr>
            <w:noProof/>
            <w:sz w:val="22"/>
          </w:rPr>
          <w:delText>7</w:delText>
        </w:r>
        <w:r w:rsidRPr="00052CDA" w:rsidDel="001762D1">
          <w:rPr>
            <w:sz w:val="22"/>
          </w:rPr>
          <w:fldChar w:fldCharType="end"/>
        </w:r>
      </w:del>
      <w:r w:rsidRPr="00052CDA">
        <w:rPr>
          <w:sz w:val="22"/>
        </w:rPr>
        <w:t>: Stanovení příčin problému a míry příčiny na vzniku problému (stanovení, do jaké míry se příčina podílí na vzniku problému; 1=zásadní vliv, 5=malým dílem)</w:t>
      </w:r>
      <w:commentRangeStart w:id="91"/>
      <w:r>
        <w:rPr>
          <w:i w:val="0"/>
        </w:rPr>
        <w:fldChar w:fldCharType="begin"/>
      </w:r>
      <w:r>
        <w:rPr>
          <w:i w:val="0"/>
        </w:rPr>
        <w:instrText xml:space="preserve"> LINK </w:instrText>
      </w:r>
      <w:r w:rsidR="007C308A">
        <w:rPr>
          <w:i w:val="0"/>
        </w:rPr>
        <w:instrText xml:space="preserve">Excel.Sheet.12 http://dms/dokumenty/1100%20-%20Věda%20a%20výzkum/Přířodní%20zdroje/Reakce_pripominky_MZe/Reakce%20od%20odborníků/Biodiverzita/Tabulky%20-%20k%20analyze%20biodiverzity-Holy%20180625%20pap.xlsx tabulka7_celá!R1C1:R95C4 </w:instrText>
      </w:r>
      <w:r>
        <w:rPr>
          <w:i w:val="0"/>
        </w:rPr>
        <w:instrText xml:space="preserve">\a \f 4 \h </w:instrText>
      </w:r>
      <w:r>
        <w:instrText xml:space="preserve"> \* MERGEFORMAT </w:instrText>
      </w:r>
      <w:r>
        <w:rPr>
          <w:i w:val="0"/>
        </w:rPr>
        <w:fldChar w:fldCharType="separate"/>
      </w:r>
    </w:p>
    <w:tbl>
      <w:tblPr>
        <w:tblW w:w="14311" w:type="dxa"/>
        <w:tblCellMar>
          <w:left w:w="70" w:type="dxa"/>
          <w:right w:w="70" w:type="dxa"/>
        </w:tblCellMar>
        <w:tblLook w:val="04A0" w:firstRow="1" w:lastRow="0" w:firstColumn="1" w:lastColumn="0" w:noHBand="0" w:noVBand="1"/>
      </w:tblPr>
      <w:tblGrid>
        <w:gridCol w:w="1533"/>
        <w:gridCol w:w="1196"/>
        <w:gridCol w:w="9945"/>
        <w:gridCol w:w="1637"/>
      </w:tblGrid>
      <w:tr w:rsidR="00CC7719" w:rsidRPr="00345C1B" w:rsidTr="00B66758">
        <w:trPr>
          <w:trHeight w:val="1290"/>
          <w:tblHeader/>
        </w:trPr>
        <w:tc>
          <w:tcPr>
            <w:tcW w:w="1550" w:type="dxa"/>
            <w:tcBorders>
              <w:top w:val="single" w:sz="8" w:space="0" w:color="auto"/>
              <w:left w:val="single" w:sz="8" w:space="0" w:color="auto"/>
              <w:bottom w:val="nil"/>
              <w:right w:val="single" w:sz="8" w:space="0" w:color="auto"/>
            </w:tcBorders>
            <w:shd w:val="clear" w:color="000000" w:fill="BDD7EE"/>
            <w:vAlign w:val="center"/>
            <w:hideMark/>
          </w:tcPr>
          <w:p w:rsidR="00CC7719" w:rsidRPr="00345C1B" w:rsidRDefault="00CC7719" w:rsidP="00B66758">
            <w:pPr>
              <w:spacing w:before="0" w:line="240" w:lineRule="auto"/>
              <w:ind w:firstLine="0"/>
              <w:jc w:val="center"/>
              <w:rPr>
                <w:b/>
                <w:bCs/>
                <w:color w:val="000000"/>
                <w:sz w:val="20"/>
                <w:szCs w:val="20"/>
              </w:rPr>
            </w:pPr>
            <w:bookmarkStart w:id="92" w:name="_Hlk525650218"/>
            <w:r w:rsidRPr="00345C1B">
              <w:rPr>
                <w:b/>
                <w:bCs/>
                <w:color w:val="000000"/>
                <w:sz w:val="20"/>
                <w:szCs w:val="20"/>
              </w:rPr>
              <w:t>Problém</w:t>
            </w:r>
          </w:p>
        </w:tc>
        <w:tc>
          <w:tcPr>
            <w:tcW w:w="1179" w:type="dxa"/>
            <w:tcBorders>
              <w:top w:val="single" w:sz="8" w:space="0" w:color="auto"/>
              <w:left w:val="nil"/>
              <w:bottom w:val="nil"/>
              <w:right w:val="single" w:sz="8" w:space="0" w:color="auto"/>
            </w:tcBorders>
            <w:shd w:val="clear" w:color="000000" w:fill="BDD7EE"/>
            <w:vAlign w:val="center"/>
            <w:hideMark/>
          </w:tcPr>
          <w:p w:rsidR="00CC7719" w:rsidRPr="00345C1B" w:rsidRDefault="00CC7719" w:rsidP="00B66758">
            <w:pPr>
              <w:spacing w:before="0" w:line="240" w:lineRule="auto"/>
              <w:ind w:firstLine="0"/>
              <w:jc w:val="center"/>
              <w:rPr>
                <w:b/>
                <w:bCs/>
                <w:color w:val="000000"/>
                <w:sz w:val="20"/>
                <w:szCs w:val="20"/>
              </w:rPr>
            </w:pPr>
            <w:r w:rsidRPr="00345C1B">
              <w:rPr>
                <w:b/>
                <w:bCs/>
                <w:color w:val="000000"/>
                <w:sz w:val="20"/>
                <w:szCs w:val="20"/>
              </w:rPr>
              <w:t xml:space="preserve">Stanovení závažnosti jednotlivých problémů          </w:t>
            </w:r>
            <w:r w:rsidRPr="00345C1B">
              <w:rPr>
                <w:i/>
                <w:iCs/>
                <w:color w:val="000000"/>
                <w:sz w:val="20"/>
                <w:szCs w:val="20"/>
              </w:rPr>
              <w:t>(1-5)*</w:t>
            </w:r>
            <w:r w:rsidRPr="00345C1B">
              <w:rPr>
                <w:color w:val="000000"/>
                <w:sz w:val="20"/>
                <w:szCs w:val="20"/>
              </w:rPr>
              <w:t> </w:t>
            </w:r>
          </w:p>
        </w:tc>
        <w:tc>
          <w:tcPr>
            <w:tcW w:w="9945" w:type="dxa"/>
            <w:tcBorders>
              <w:top w:val="single" w:sz="8" w:space="0" w:color="auto"/>
              <w:left w:val="nil"/>
              <w:bottom w:val="nil"/>
              <w:right w:val="single" w:sz="8" w:space="0" w:color="auto"/>
            </w:tcBorders>
            <w:shd w:val="clear" w:color="000000" w:fill="BDD7EE"/>
            <w:vAlign w:val="center"/>
            <w:hideMark/>
          </w:tcPr>
          <w:p w:rsidR="00CC7719" w:rsidRPr="00345C1B" w:rsidRDefault="00CC7719" w:rsidP="00B66758">
            <w:pPr>
              <w:spacing w:before="0" w:line="240" w:lineRule="auto"/>
              <w:ind w:firstLine="0"/>
              <w:jc w:val="center"/>
              <w:rPr>
                <w:b/>
                <w:bCs/>
                <w:color w:val="000000"/>
                <w:sz w:val="20"/>
                <w:szCs w:val="20"/>
              </w:rPr>
            </w:pPr>
            <w:r w:rsidRPr="00345C1B">
              <w:rPr>
                <w:b/>
                <w:bCs/>
                <w:color w:val="000000"/>
                <w:sz w:val="20"/>
                <w:szCs w:val="20"/>
              </w:rPr>
              <w:t>Stanovení příčin</w:t>
            </w:r>
          </w:p>
        </w:tc>
        <w:tc>
          <w:tcPr>
            <w:tcW w:w="1637" w:type="dxa"/>
            <w:tcBorders>
              <w:top w:val="single" w:sz="8" w:space="0" w:color="auto"/>
              <w:left w:val="nil"/>
              <w:bottom w:val="nil"/>
              <w:right w:val="single" w:sz="8" w:space="0" w:color="auto"/>
            </w:tcBorders>
            <w:shd w:val="clear" w:color="000000" w:fill="BDD7EE"/>
            <w:vAlign w:val="center"/>
            <w:hideMark/>
          </w:tcPr>
          <w:p w:rsidR="00CC7719" w:rsidRPr="00345C1B" w:rsidRDefault="00CC7719" w:rsidP="00B66758">
            <w:pPr>
              <w:spacing w:before="0" w:line="240" w:lineRule="auto"/>
              <w:ind w:firstLine="0"/>
              <w:jc w:val="center"/>
              <w:rPr>
                <w:b/>
                <w:bCs/>
                <w:color w:val="000000"/>
                <w:sz w:val="20"/>
                <w:szCs w:val="20"/>
              </w:rPr>
            </w:pPr>
            <w:r w:rsidRPr="00345C1B">
              <w:rPr>
                <w:b/>
                <w:bCs/>
                <w:color w:val="000000"/>
                <w:sz w:val="20"/>
                <w:szCs w:val="20"/>
              </w:rPr>
              <w:t xml:space="preserve">Stanovení míry podílu příčiny na vzniku problému       </w:t>
            </w:r>
            <w:r w:rsidRPr="00345C1B">
              <w:rPr>
                <w:i/>
                <w:iCs/>
                <w:color w:val="000000"/>
                <w:sz w:val="20"/>
                <w:szCs w:val="20"/>
              </w:rPr>
              <w:t>(1-5)**</w:t>
            </w:r>
          </w:p>
        </w:tc>
      </w:tr>
      <w:tr w:rsidR="00CC7719" w:rsidRPr="00345C1B" w:rsidTr="00B66758">
        <w:trPr>
          <w:trHeight w:val="270"/>
        </w:trPr>
        <w:tc>
          <w:tcPr>
            <w:tcW w:w="1550"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rsidR="00CC7719" w:rsidRPr="00345C1B" w:rsidRDefault="00CC7719" w:rsidP="00B66758">
            <w:pPr>
              <w:spacing w:before="0" w:line="240" w:lineRule="auto"/>
              <w:ind w:firstLine="0"/>
              <w:jc w:val="center"/>
              <w:rPr>
                <w:sz w:val="20"/>
                <w:szCs w:val="20"/>
              </w:rPr>
            </w:pPr>
            <w:r w:rsidRPr="00345C1B">
              <w:rPr>
                <w:sz w:val="20"/>
                <w:szCs w:val="20"/>
              </w:rPr>
              <w:t> Klesající ekologická stabilita a nepříznivá struktura krajiny </w:t>
            </w:r>
          </w:p>
        </w:tc>
        <w:tc>
          <w:tcPr>
            <w:tcW w:w="1179"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c>
          <w:tcPr>
            <w:tcW w:w="9945" w:type="dxa"/>
            <w:tcBorders>
              <w:top w:val="single" w:sz="8" w:space="0" w:color="auto"/>
              <w:left w:val="nil"/>
              <w:bottom w:val="single" w:sz="4" w:space="0" w:color="auto"/>
              <w:right w:val="single" w:sz="4" w:space="0" w:color="auto"/>
            </w:tcBorders>
            <w:shd w:val="clear" w:color="auto" w:fill="auto"/>
            <w:vAlign w:val="center"/>
            <w:hideMark/>
          </w:tcPr>
          <w:p w:rsidR="00CC7719" w:rsidRPr="00345C1B" w:rsidRDefault="00CC7719" w:rsidP="00B66758">
            <w:pPr>
              <w:spacing w:before="0" w:line="240" w:lineRule="auto"/>
              <w:ind w:firstLine="0"/>
              <w:jc w:val="left"/>
              <w:rPr>
                <w:color w:val="000000"/>
                <w:sz w:val="20"/>
                <w:szCs w:val="20"/>
              </w:rPr>
            </w:pPr>
            <w:r w:rsidRPr="00345C1B">
              <w:rPr>
                <w:color w:val="000000"/>
                <w:sz w:val="20"/>
                <w:szCs w:val="20"/>
              </w:rPr>
              <w:t>Nesprávné agrotechnické postupy</w:t>
            </w:r>
          </w:p>
        </w:tc>
        <w:tc>
          <w:tcPr>
            <w:tcW w:w="1637" w:type="dxa"/>
            <w:tcBorders>
              <w:top w:val="single" w:sz="8" w:space="0" w:color="auto"/>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center"/>
            <w:hideMark/>
          </w:tcPr>
          <w:p w:rsidR="00CC7719" w:rsidRPr="00345C1B" w:rsidRDefault="00CC7719" w:rsidP="00B66758">
            <w:pPr>
              <w:spacing w:before="0" w:line="240" w:lineRule="auto"/>
              <w:ind w:firstLine="0"/>
              <w:jc w:val="left"/>
              <w:rPr>
                <w:color w:val="000000"/>
                <w:sz w:val="20"/>
                <w:szCs w:val="20"/>
              </w:rPr>
            </w:pPr>
            <w:r w:rsidRPr="00345C1B">
              <w:rPr>
                <w:color w:val="000000"/>
                <w:sz w:val="20"/>
                <w:szCs w:val="20"/>
              </w:rPr>
              <w:t>Zhoršený stav lesů</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center"/>
            <w:hideMark/>
          </w:tcPr>
          <w:p w:rsidR="00CC7719" w:rsidRPr="00345C1B" w:rsidRDefault="00CC7719" w:rsidP="00B66758">
            <w:pPr>
              <w:spacing w:before="0" w:line="240" w:lineRule="auto"/>
              <w:ind w:firstLine="0"/>
              <w:jc w:val="left"/>
              <w:rPr>
                <w:color w:val="000000"/>
                <w:sz w:val="20"/>
                <w:szCs w:val="20"/>
              </w:rPr>
            </w:pPr>
            <w:r w:rsidRPr="00345C1B">
              <w:rPr>
                <w:color w:val="000000"/>
                <w:sz w:val="20"/>
                <w:szCs w:val="20"/>
              </w:rPr>
              <w:t>Nevyužívání původních cest a dalších kulturních elementů</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4</w:t>
            </w:r>
          </w:p>
        </w:tc>
      </w:tr>
      <w:tr w:rsidR="00CC7719" w:rsidRPr="00345C1B"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Úbytek zem. půdy</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Nízký podíl ekostabilizačních prvků v krajině</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Homogenita hospodaření na přilehlých DPB</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Nadměrná velikost značné části DPB</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3</w:t>
            </w:r>
          </w:p>
        </w:tc>
      </w:tr>
      <w:tr w:rsidR="00CC7719" w:rsidRPr="00345C1B"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Upouštění od hospodaření</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8"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Minimální zadržování vody v zemědělské krajině</w:t>
            </w:r>
          </w:p>
        </w:tc>
        <w:tc>
          <w:tcPr>
            <w:tcW w:w="1637" w:type="dxa"/>
            <w:tcBorders>
              <w:top w:val="nil"/>
              <w:left w:val="nil"/>
              <w:bottom w:val="single" w:sz="8"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bookmarkEnd w:id="92"/>
      <w:tr w:rsidR="00CC7719" w:rsidRPr="00345C1B" w:rsidTr="00B66758">
        <w:trPr>
          <w:trHeight w:val="570"/>
        </w:trPr>
        <w:tc>
          <w:tcPr>
            <w:tcW w:w="1550" w:type="dxa"/>
            <w:vMerge w:val="restart"/>
            <w:tcBorders>
              <w:top w:val="nil"/>
              <w:left w:val="single" w:sz="8" w:space="0" w:color="auto"/>
              <w:bottom w:val="single" w:sz="8" w:space="0" w:color="000000"/>
              <w:right w:val="single" w:sz="4" w:space="0" w:color="auto"/>
            </w:tcBorders>
            <w:shd w:val="clear" w:color="auto" w:fill="auto"/>
            <w:vAlign w:val="center"/>
            <w:hideMark/>
          </w:tcPr>
          <w:p w:rsidR="00CC7719" w:rsidRPr="007D63A1" w:rsidRDefault="00CC7719" w:rsidP="00B66758">
            <w:pPr>
              <w:spacing w:before="0" w:line="240" w:lineRule="auto"/>
              <w:ind w:firstLine="0"/>
              <w:jc w:val="center"/>
              <w:rPr>
                <w:color w:val="000000"/>
                <w:sz w:val="20"/>
                <w:szCs w:val="20"/>
              </w:rPr>
            </w:pPr>
            <w:r w:rsidRPr="007D63A1">
              <w:rPr>
                <w:sz w:val="20"/>
                <w:szCs w:val="20"/>
              </w:rPr>
              <w:t xml:space="preserve">Zhoršující se stav </w:t>
            </w:r>
            <w:r w:rsidRPr="007D63A1">
              <w:rPr>
                <w:color w:val="000000"/>
                <w:sz w:val="20"/>
                <w:szCs w:val="20"/>
              </w:rPr>
              <w:t>přírodních stanovišť</w:t>
            </w:r>
          </w:p>
        </w:tc>
        <w:tc>
          <w:tcPr>
            <w:tcW w:w="1179" w:type="dxa"/>
            <w:vMerge w:val="restart"/>
            <w:tcBorders>
              <w:top w:val="nil"/>
              <w:left w:val="single" w:sz="4" w:space="0" w:color="auto"/>
              <w:bottom w:val="single" w:sz="8" w:space="0" w:color="000000"/>
              <w:right w:val="single" w:sz="4"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Eutrofizace prostředí</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Sukcese (změny druhové skladby, zarůstání) způsobená absencí vhodného hospodaření (sečení, pastvy)</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Mechanické disturbance (lemová společenstva)</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Výsadby nepůvodních druhů dřevin (smilkové trávníky)</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Ochuzování živin (smilkové trávníky)</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630"/>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Obnova odvodňovacích soustav, vysychání a poškozování pramenišť dobytkem při pastvě, upuštění od hospodaření (mokřadní biotopy)</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Šíření nepůvodních druhů (invazních)</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Kácení křovin a remízků</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 xml:space="preserve">Zalesňování otevřených ploch </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570"/>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 xml:space="preserve">Způsob hospodaření vedoucí k degradaci travních porostů (hnojení digestátem, intenzivní pastva, sklizeň </w:t>
            </w:r>
            <w:del w:id="93" w:author="Šejnohová Hana" w:date="2018-12-04T11:01:00Z">
              <w:r w:rsidRPr="00345C1B" w:rsidDel="00483D5D">
                <w:rPr>
                  <w:color w:val="000000"/>
                  <w:sz w:val="20"/>
                  <w:szCs w:val="20"/>
                </w:rPr>
                <w:delText xml:space="preserve">velkých </w:delText>
              </w:r>
            </w:del>
            <w:r w:rsidRPr="00345C1B">
              <w:rPr>
                <w:color w:val="000000"/>
                <w:sz w:val="20"/>
                <w:szCs w:val="20"/>
              </w:rPr>
              <w:t>ploch</w:t>
            </w:r>
            <w:ins w:id="94" w:author="Šejnohová Hana" w:date="2018-12-04T11:01:00Z">
              <w:r w:rsidR="00483D5D">
                <w:rPr>
                  <w:color w:val="000000"/>
                  <w:sz w:val="20"/>
                  <w:szCs w:val="20"/>
                </w:rPr>
                <w:t xml:space="preserve"> TTP</w:t>
              </w:r>
            </w:ins>
            <w:r w:rsidRPr="00345C1B">
              <w:rPr>
                <w:color w:val="000000"/>
                <w:sz w:val="20"/>
                <w:szCs w:val="20"/>
              </w:rPr>
              <w:t xml:space="preserve"> najednou často v nevhodném termínu, převažující silážování travní hmoty apod.)</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Zazemňování nádrží či naopak jejich razantní odbahnění (vodní biotopy)</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Intenzivní chov ryb (vodní biotopy)</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O</w:t>
            </w:r>
            <w:r>
              <w:rPr>
                <w:color w:val="000000"/>
                <w:sz w:val="20"/>
                <w:szCs w:val="20"/>
              </w:rPr>
              <w:t>d</w:t>
            </w:r>
            <w:r w:rsidRPr="00345C1B">
              <w:rPr>
                <w:color w:val="000000"/>
                <w:sz w:val="20"/>
                <w:szCs w:val="20"/>
              </w:rPr>
              <w:t>vodňování, narovnávání toků, zpevňování břehů, plošné i bodové eutrofizaci (vodní biotopy)</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615"/>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Příliš intenzivní hospodaření na okolních zemědělských pozemcích, vedoucí k erozi, splachům hnojiv a pesticidů, odvodňování, narovnávání toků, zpevňování břehů, plošné i bodové eutrofizaci (vodní biotopy)</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510"/>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Zvýšená intenzita hospodaření a s ní spojená eutrofizace, šíření nepůvodních druhů, nevhodná skladba vysazovaných dřevin a holosečná těžba (lesní biotopy)</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8"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Poškození zvěří (lesní a luční biotopy) (cévnaté rostliny)</w:t>
            </w:r>
          </w:p>
        </w:tc>
        <w:tc>
          <w:tcPr>
            <w:tcW w:w="1637" w:type="dxa"/>
            <w:tcBorders>
              <w:top w:val="nil"/>
              <w:left w:val="nil"/>
              <w:bottom w:val="single" w:sz="8"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r>
              <w:rPr>
                <w:color w:val="000000"/>
                <w:sz w:val="20"/>
                <w:szCs w:val="20"/>
              </w:rPr>
              <w:t xml:space="preserve"> (5)</w:t>
            </w:r>
          </w:p>
        </w:tc>
      </w:tr>
      <w:tr w:rsidR="00CC7719" w:rsidRPr="00345C1B" w:rsidTr="00B66758">
        <w:trPr>
          <w:trHeight w:val="300"/>
        </w:trPr>
        <w:tc>
          <w:tcPr>
            <w:tcW w:w="1550" w:type="dxa"/>
            <w:vMerge w:val="restart"/>
            <w:tcBorders>
              <w:top w:val="nil"/>
              <w:left w:val="single" w:sz="8" w:space="0" w:color="auto"/>
              <w:bottom w:val="single" w:sz="8" w:space="0" w:color="000000"/>
              <w:right w:val="single" w:sz="4"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Trvající nepříznivý stav rostlinných druhů</w:t>
            </w:r>
          </w:p>
        </w:tc>
        <w:tc>
          <w:tcPr>
            <w:tcW w:w="1179" w:type="dxa"/>
            <w:vMerge w:val="restart"/>
            <w:tcBorders>
              <w:top w:val="nil"/>
              <w:left w:val="single" w:sz="4" w:space="0" w:color="auto"/>
              <w:bottom w:val="single" w:sz="8" w:space="0" w:color="000000"/>
              <w:right w:val="single" w:sz="4"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Sukcese (změny druhové skladby, zarůstání)</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Mezidruhová konkurence (včetně invazních druhů) (cévnaté rostliny)</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Nevhodná péče o travní porosty (cévnaté rostliny)</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Lesní těžba a odklízení mrtvého dřeva (lesní biotopy) (mechorosty, lišejníky)</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555"/>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Sukcesní změny vegetace v důsledku narušení vodního režimu a chemismu stanovišť způsobeném často zemědělstvím (bezlesí) a lesní těžba a odklízení mrtvého dřeva (lesní biotopy) (mechorosty, lišejníky)</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645"/>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 xml:space="preserve">Nevhodné hospodaření vedoucí k degradaci travních porostů (hnojení digestátem, používání pesticidů, intenzivní pastva, sklizeň </w:t>
            </w:r>
            <w:del w:id="95" w:author="Šejnohová Hana" w:date="2018-12-04T11:02:00Z">
              <w:r w:rsidRPr="00345C1B" w:rsidDel="00483D5D">
                <w:rPr>
                  <w:color w:val="000000"/>
                  <w:sz w:val="20"/>
                  <w:szCs w:val="20"/>
                </w:rPr>
                <w:delText>velkých</w:delText>
              </w:r>
            </w:del>
            <w:r w:rsidRPr="00345C1B">
              <w:rPr>
                <w:color w:val="000000"/>
                <w:sz w:val="20"/>
                <w:szCs w:val="20"/>
              </w:rPr>
              <w:t xml:space="preserve"> ploch najednou často v nevhodném termínu, převažující silážování travní hmoty)</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600"/>
        </w:trPr>
        <w:tc>
          <w:tcPr>
            <w:tcW w:w="1550" w:type="dxa"/>
            <w:vMerge/>
            <w:tcBorders>
              <w:top w:val="nil"/>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8"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Likvidace (zalesňování) či poškozování (intenzivním hospodařením nebo naopak upuštěním od sečení či pastvy) ekotonových, přechodových (např. řídké sady) a maloplošných (uvnitř lesních celků) nelesních společenstev</w:t>
            </w:r>
          </w:p>
        </w:tc>
        <w:tc>
          <w:tcPr>
            <w:tcW w:w="1637" w:type="dxa"/>
            <w:tcBorders>
              <w:top w:val="nil"/>
              <w:left w:val="nil"/>
              <w:bottom w:val="single" w:sz="8"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660"/>
        </w:trPr>
        <w:tc>
          <w:tcPr>
            <w:tcW w:w="1550" w:type="dxa"/>
            <w:vMerge w:val="restart"/>
            <w:tcBorders>
              <w:top w:val="nil"/>
              <w:left w:val="single" w:sz="8" w:space="0" w:color="auto"/>
              <w:bottom w:val="single" w:sz="4" w:space="0" w:color="auto"/>
              <w:right w:val="single" w:sz="4"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Pokles početnosti a diverzity hmyzu a ostatních bezobratlých Pokles početnosti a diverzity hmyzu a ostatních bezobratlých</w:t>
            </w:r>
          </w:p>
        </w:tc>
        <w:tc>
          <w:tcPr>
            <w:tcW w:w="1179" w:type="dxa"/>
            <w:vMerge w:val="restart"/>
            <w:tcBorders>
              <w:top w:val="nil"/>
              <w:left w:val="single" w:sz="4" w:space="0" w:color="auto"/>
              <w:bottom w:val="nil"/>
              <w:right w:val="single" w:sz="4"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Homogenizace krajiny – devastace zemědělské krajiny, scelování pozemků, zánik krajinné mozaiky a specifických biotopů, ekotonů, vysokokmenných sadů, snaha o využití veškeré dostupné půdy</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615"/>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Nevhodná údržba krajinných prvků – intenzivní (strojové ořezy, velkoplošné mýcení) nebo naopak žádná (zarůstání mezí, kamenných snosů)</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615"/>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Úbytek stanovištní pestrosti, včetně pestrosti managementů, absence úhorů a dalších prostorových nebo časových refugií</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single" w:sz="4" w:space="0" w:color="auto"/>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single" w:sz="4" w:space="0" w:color="auto"/>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Snížení pestrosti pěstovaných plodin, absence nektaronosných plodin nebo pásů</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Nízká diverzita rostlin v meziřadí v sadech a části vinic</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Převažující černý úhor v meziřadí chmelnic</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Velké půdní bloky</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66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Intenzifikace a unifikace hospodaření na TP, velkoplošné, nevhodně prováděné nebo špatně termínované seče, mulčování, neponechávání nepokosených ploch</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Pokles diverzity kvetoucích rostlin</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Zarůstání stepních stanovišť – upuštění od hospodaření, sukcese, zarůstání, přeměna na lesní půdu</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Cílené zalesňování, nevhodná obnova TTP, použití nevhodných směsí</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585"/>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Unifikovaná a nedostatečně intenzivní seč nebo pastva, absence drobných disturbancí, které by zvýšily heterogenitu TP, včetně plošek s obnaženým půdním povrchem</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3</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Intenzifikace pastvy, přepásání, úbytek extenzivně pasených ploch</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Omezení extenzivní pastvy</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645"/>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Intenzivní technologie lesnického hospodaření, pěstování stejnověkých monokultur, absence středních a pastevních lesů, velkoplošné těžby a celoplošná příprava půdy, neponechávání výstavků a odumřelé dřevní hmoty</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Rozorávání luk</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3</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Rekultivace, pozemkové úpravy, zábory půdy</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Hluboká orba (edafon – mesofauna)</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3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Nadměrná fyzická likvidace jedinců v důsledku nevhodně zvolené agrotechniky nebo termínu zemědělských prací</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555"/>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Degradace půdy v důsledku nesprávné agrotechniky, nadměrného nebo nevhodného hnojení (kaly, digestát, fugát)</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3</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Prostředky ochrany rostlin</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Na orné půdě je vysoká účinnost herbicidů (žádné kvetoucí plevele)</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915"/>
        </w:trPr>
        <w:tc>
          <w:tcPr>
            <w:tcW w:w="1550" w:type="dxa"/>
            <w:vMerge/>
            <w:tcBorders>
              <w:top w:val="single" w:sz="4" w:space="0" w:color="auto"/>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single" w:sz="4" w:space="0" w:color="auto"/>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single" w:sz="4" w:space="0" w:color="auto"/>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Aplikace intenzivních technologií, velkoplošné, zbytné nebo nepřesné aplikace POR, včetně letecké aplikace, důsledné odstraňování rostlinných zbytků nebo vegetace na okraji PB, absence neošetřených úhorů a dalších mimoprodukčních ploch</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4</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Aplikace veterinárních (antiparazitá</w:t>
            </w:r>
            <w:r>
              <w:rPr>
                <w:color w:val="000000"/>
                <w:sz w:val="20"/>
                <w:szCs w:val="20"/>
              </w:rPr>
              <w:t>l</w:t>
            </w:r>
            <w:r w:rsidRPr="00345C1B">
              <w:rPr>
                <w:color w:val="000000"/>
                <w:sz w:val="20"/>
                <w:szCs w:val="20"/>
              </w:rPr>
              <w:t>ních) přípravků hospodářským a volně žijících zvířatům</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3</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Eutrofizace, změna druhové skladby biotopů šíření nepůvodních druhů</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 2</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Změny vodního režimu, obnova nebo špatná správa odvodňovacích soustav</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 2</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TTP - zánik zemních hnízdišť - vysoká hustota rostlin - nedostatečné prohřátí půdy pro vývin larev</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Chybné nastavení dotačních podmínek</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center"/>
            <w:hideMark/>
          </w:tcPr>
          <w:p w:rsidR="00CC7719" w:rsidRPr="00345C1B" w:rsidRDefault="00CC7719" w:rsidP="00B66758">
            <w:pPr>
              <w:spacing w:before="0" w:line="240" w:lineRule="auto"/>
              <w:ind w:firstLine="0"/>
              <w:jc w:val="left"/>
              <w:rPr>
                <w:color w:val="000000"/>
                <w:sz w:val="20"/>
                <w:szCs w:val="20"/>
              </w:rPr>
            </w:pPr>
            <w:r w:rsidRPr="00345C1B">
              <w:rPr>
                <w:color w:val="000000"/>
                <w:sz w:val="20"/>
                <w:szCs w:val="20"/>
              </w:rPr>
              <w:t>Snižování heterogenity krajiny pro opylovače</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bottom"/>
            <w:hideMark/>
          </w:tcPr>
          <w:p w:rsidR="00CC7719" w:rsidRPr="00345C1B" w:rsidRDefault="00CC7719" w:rsidP="00B66758">
            <w:pPr>
              <w:spacing w:before="0" w:line="240" w:lineRule="auto"/>
              <w:ind w:firstLine="0"/>
              <w:jc w:val="left"/>
              <w:rPr>
                <w:color w:val="000000"/>
                <w:sz w:val="20"/>
                <w:szCs w:val="20"/>
              </w:rPr>
            </w:pPr>
            <w:r w:rsidRPr="00345C1B">
              <w:rPr>
                <w:color w:val="000000"/>
                <w:sz w:val="20"/>
                <w:szCs w:val="20"/>
              </w:rPr>
              <w:t>Nedostatek potravy a hnízdišť pro opylovače</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bottom"/>
            <w:hideMark/>
          </w:tcPr>
          <w:p w:rsidR="00CC7719" w:rsidRPr="00345C1B" w:rsidRDefault="00CC7719" w:rsidP="00B66758">
            <w:pPr>
              <w:spacing w:before="0" w:line="240" w:lineRule="auto"/>
              <w:ind w:firstLine="0"/>
              <w:jc w:val="left"/>
              <w:rPr>
                <w:color w:val="000000"/>
                <w:sz w:val="20"/>
                <w:szCs w:val="20"/>
              </w:rPr>
            </w:pPr>
            <w:r w:rsidRPr="00345C1B">
              <w:rPr>
                <w:color w:val="000000"/>
                <w:sz w:val="20"/>
                <w:szCs w:val="20"/>
              </w:rPr>
              <w:t>Chybné nastavení dotačních podmínek u opylovačů</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center"/>
            <w:hideMark/>
          </w:tcPr>
          <w:p w:rsidR="00CC7719" w:rsidRPr="00345C1B" w:rsidRDefault="00CC7719" w:rsidP="00B66758">
            <w:pPr>
              <w:spacing w:before="0" w:line="240" w:lineRule="auto"/>
              <w:ind w:firstLine="0"/>
              <w:jc w:val="left"/>
              <w:rPr>
                <w:color w:val="000000"/>
                <w:sz w:val="20"/>
                <w:szCs w:val="20"/>
              </w:rPr>
            </w:pPr>
            <w:r w:rsidRPr="00345C1B">
              <w:rPr>
                <w:color w:val="000000"/>
                <w:sz w:val="20"/>
                <w:szCs w:val="20"/>
              </w:rPr>
              <w:t>Zarůstající historické pastviny (xerotermy) lesní půdou (opylovači)</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center"/>
            <w:hideMark/>
          </w:tcPr>
          <w:p w:rsidR="00CC7719" w:rsidRPr="00345C1B" w:rsidRDefault="00CC7719" w:rsidP="00B66758">
            <w:pPr>
              <w:spacing w:before="0" w:line="240" w:lineRule="auto"/>
              <w:ind w:firstLine="0"/>
              <w:jc w:val="left"/>
              <w:rPr>
                <w:color w:val="000000"/>
                <w:sz w:val="20"/>
                <w:szCs w:val="20"/>
              </w:rPr>
            </w:pPr>
            <w:r w:rsidRPr="00345C1B">
              <w:rPr>
                <w:color w:val="000000"/>
                <w:sz w:val="20"/>
                <w:szCs w:val="20"/>
              </w:rPr>
              <w:t>Používání insekticidů a fungicidů (opylovači)</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4</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bottom"/>
            <w:hideMark/>
          </w:tcPr>
          <w:p w:rsidR="00CC7719" w:rsidRPr="00345C1B" w:rsidRDefault="00CC7719" w:rsidP="00B66758">
            <w:pPr>
              <w:spacing w:before="0" w:line="240" w:lineRule="auto"/>
              <w:ind w:firstLine="0"/>
              <w:jc w:val="left"/>
              <w:rPr>
                <w:color w:val="000000"/>
                <w:sz w:val="20"/>
                <w:szCs w:val="20"/>
              </w:rPr>
            </w:pPr>
            <w:r w:rsidRPr="00345C1B">
              <w:rPr>
                <w:color w:val="000000"/>
                <w:sz w:val="20"/>
                <w:szCs w:val="20"/>
              </w:rPr>
              <w:t>Snižování druhů plodin v osevním postupu (hlavně kvetoucích - jeteloviny)</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bottom"/>
            <w:hideMark/>
          </w:tcPr>
          <w:p w:rsidR="00CC7719" w:rsidRPr="00345C1B" w:rsidRDefault="00CC7719" w:rsidP="00B66758">
            <w:pPr>
              <w:spacing w:before="0" w:line="240" w:lineRule="auto"/>
              <w:ind w:firstLine="0"/>
              <w:jc w:val="left"/>
              <w:rPr>
                <w:color w:val="000000"/>
                <w:sz w:val="20"/>
                <w:szCs w:val="20"/>
              </w:rPr>
            </w:pPr>
            <w:r w:rsidRPr="00345C1B">
              <w:rPr>
                <w:color w:val="000000"/>
                <w:sz w:val="20"/>
                <w:szCs w:val="20"/>
              </w:rPr>
              <w:t>Velké půdní celky s chybějícími mezemi (opylovači)</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center"/>
            <w:hideMark/>
          </w:tcPr>
          <w:p w:rsidR="00CC7719" w:rsidRPr="00345C1B" w:rsidRDefault="00CC7719" w:rsidP="00B66758">
            <w:pPr>
              <w:spacing w:before="0" w:line="240" w:lineRule="auto"/>
              <w:ind w:firstLine="0"/>
              <w:jc w:val="left"/>
              <w:rPr>
                <w:color w:val="000000"/>
                <w:sz w:val="20"/>
                <w:szCs w:val="20"/>
              </w:rPr>
            </w:pPr>
            <w:r w:rsidRPr="00345C1B">
              <w:rPr>
                <w:color w:val="000000"/>
                <w:sz w:val="20"/>
                <w:szCs w:val="20"/>
              </w:rPr>
              <w:t> Celoplošná seč v omezeném termínu (opylovači)</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 1</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bottom"/>
            <w:hideMark/>
          </w:tcPr>
          <w:p w:rsidR="00CC7719" w:rsidRPr="00345C1B" w:rsidRDefault="00CC7719" w:rsidP="00B66758">
            <w:pPr>
              <w:spacing w:before="0" w:line="240" w:lineRule="auto"/>
              <w:ind w:firstLine="0"/>
              <w:jc w:val="left"/>
              <w:rPr>
                <w:color w:val="000000"/>
                <w:sz w:val="20"/>
                <w:szCs w:val="20"/>
              </w:rPr>
            </w:pPr>
            <w:r w:rsidRPr="00345C1B">
              <w:rPr>
                <w:color w:val="000000"/>
                <w:sz w:val="20"/>
                <w:szCs w:val="20"/>
              </w:rPr>
              <w:t>Úbytek diverzity kvetoucích rostlin a nedostatek kvetoucího plevele (opylovači)</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bottom"/>
            <w:hideMark/>
          </w:tcPr>
          <w:p w:rsidR="00CC7719" w:rsidRPr="00345C1B" w:rsidRDefault="00CC7719" w:rsidP="00B66758">
            <w:pPr>
              <w:spacing w:before="0" w:line="240" w:lineRule="auto"/>
              <w:ind w:firstLine="0"/>
              <w:jc w:val="left"/>
              <w:rPr>
                <w:color w:val="000000"/>
                <w:sz w:val="20"/>
                <w:szCs w:val="20"/>
              </w:rPr>
            </w:pPr>
            <w:r w:rsidRPr="00345C1B">
              <w:rPr>
                <w:color w:val="000000"/>
                <w:sz w:val="20"/>
                <w:szCs w:val="20"/>
              </w:rPr>
              <w:t>Vysoká hustota rostlin (omezení hnízdišť)</w:t>
            </w:r>
          </w:p>
        </w:tc>
        <w:tc>
          <w:tcPr>
            <w:tcW w:w="1637" w:type="dxa"/>
            <w:tcBorders>
              <w:top w:val="nil"/>
              <w:left w:val="nil"/>
              <w:bottom w:val="single" w:sz="4" w:space="0" w:color="auto"/>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nil"/>
              <w:right w:val="single" w:sz="4" w:space="0" w:color="auto"/>
            </w:tcBorders>
            <w:shd w:val="clear" w:color="auto" w:fill="auto"/>
            <w:vAlign w:val="bottom"/>
            <w:hideMark/>
          </w:tcPr>
          <w:p w:rsidR="00CC7719" w:rsidRPr="00345C1B" w:rsidRDefault="00CC7719" w:rsidP="00B66758">
            <w:pPr>
              <w:spacing w:before="0" w:line="240" w:lineRule="auto"/>
              <w:ind w:firstLine="0"/>
              <w:jc w:val="left"/>
              <w:rPr>
                <w:color w:val="000000"/>
                <w:sz w:val="20"/>
                <w:szCs w:val="20"/>
              </w:rPr>
            </w:pPr>
            <w:r w:rsidRPr="00345C1B">
              <w:rPr>
                <w:color w:val="000000"/>
                <w:sz w:val="20"/>
                <w:szCs w:val="20"/>
              </w:rPr>
              <w:t>Nízká diverzita rostlin v meziřadí sadů a vinic</w:t>
            </w:r>
            <w:r>
              <w:rPr>
                <w:color w:val="000000"/>
                <w:sz w:val="20"/>
                <w:szCs w:val="20"/>
              </w:rPr>
              <w:t xml:space="preserve"> -</w:t>
            </w:r>
            <w:r w:rsidRPr="00345C1B">
              <w:rPr>
                <w:color w:val="000000"/>
                <w:sz w:val="20"/>
                <w:szCs w:val="20"/>
              </w:rPr>
              <w:t xml:space="preserve"> převažující če</w:t>
            </w:r>
            <w:r>
              <w:rPr>
                <w:color w:val="000000"/>
                <w:sz w:val="20"/>
                <w:szCs w:val="20"/>
              </w:rPr>
              <w:t>r</w:t>
            </w:r>
            <w:r w:rsidRPr="00345C1B">
              <w:rPr>
                <w:color w:val="000000"/>
                <w:sz w:val="20"/>
                <w:szCs w:val="20"/>
              </w:rPr>
              <w:t>ný úhor v meziřadí (opylovači)</w:t>
            </w:r>
          </w:p>
        </w:tc>
        <w:tc>
          <w:tcPr>
            <w:tcW w:w="1637" w:type="dxa"/>
            <w:tcBorders>
              <w:top w:val="nil"/>
              <w:left w:val="nil"/>
              <w:bottom w:val="nil"/>
              <w:right w:val="single" w:sz="8" w:space="0" w:color="auto"/>
            </w:tcBorders>
            <w:shd w:val="clear" w:color="auto" w:fill="auto"/>
            <w:noWrap/>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570"/>
        </w:trPr>
        <w:tc>
          <w:tcPr>
            <w:tcW w:w="1550"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Změny v početnosti populací a diverzitě obojživelníků a plazů</w:t>
            </w:r>
          </w:p>
        </w:tc>
        <w:tc>
          <w:tcPr>
            <w:tcW w:w="1179"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c>
          <w:tcPr>
            <w:tcW w:w="9945" w:type="dxa"/>
            <w:tcBorders>
              <w:top w:val="single" w:sz="8" w:space="0" w:color="auto"/>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Devastace zemědělské krajiny, scelování pozemků, zánik krajinné mozaiky a specifických biotopů, intenzifikace a unifikace zemědělského hospodaření </w:t>
            </w:r>
          </w:p>
        </w:tc>
        <w:tc>
          <w:tcPr>
            <w:tcW w:w="1637" w:type="dxa"/>
            <w:tcBorders>
              <w:top w:val="single" w:sz="8" w:space="0" w:color="auto"/>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585"/>
        </w:trPr>
        <w:tc>
          <w:tcPr>
            <w:tcW w:w="1550" w:type="dxa"/>
            <w:vMerge/>
            <w:tcBorders>
              <w:top w:val="single" w:sz="8" w:space="0" w:color="auto"/>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Aplikace intenzivních technologií, velkoplošné, zbytné nebo nepřesné aplikace POR, včetně letecké aplikace, důsledné odstraňování rostlinných zbytků nebo vegetace na okraji PB, absence neošetřených úhorů a dalších mimoprodukčních ploch</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Upuštění od hospodaření, sukcese, zarůstání, zalesňování</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Eutrofizace, změna druhové skladby biotopů, šíření nepůvodních druhů</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3</w:t>
            </w:r>
          </w:p>
        </w:tc>
      </w:tr>
      <w:tr w:rsidR="00CC7719" w:rsidRPr="00345C1B" w:rsidTr="00B66758">
        <w:trPr>
          <w:trHeight w:val="645"/>
        </w:trPr>
        <w:tc>
          <w:tcPr>
            <w:tcW w:w="1550" w:type="dxa"/>
            <w:vMerge/>
            <w:tcBorders>
              <w:top w:val="single" w:sz="8" w:space="0" w:color="auto"/>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Změny vodního režimu, obnova nebo špatná správa odvodňovacích soustav, zásahy do vodních toků a nádrží, včetně eutrofizace, zazemňování</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Poškozování pramenišť nebo nivních luk v souvislosti s intenzivním chovem skotu</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Řízený nebo i nahodilý chov ryb na lokalitách s výskytem obojživelníků, včetně malých tůní, intenzivní rybářské technologie</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585"/>
        </w:trPr>
        <w:tc>
          <w:tcPr>
            <w:tcW w:w="1550" w:type="dxa"/>
            <w:vMerge/>
            <w:tcBorders>
              <w:top w:val="single" w:sz="8" w:space="0" w:color="auto"/>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Degradace půdy v důsledku nesprávné agrotechniky, nadměrného nebo nevhodného hnojení (kaly, digestát, fugát)</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4</w:t>
            </w:r>
          </w:p>
        </w:tc>
      </w:tr>
      <w:tr w:rsidR="00CC7719" w:rsidRPr="00345C1B"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Rekultivace, pozemkové úpravy, zábory půdy</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555"/>
        </w:trPr>
        <w:tc>
          <w:tcPr>
            <w:tcW w:w="1550" w:type="dxa"/>
            <w:vMerge/>
            <w:tcBorders>
              <w:top w:val="single" w:sz="8" w:space="0" w:color="auto"/>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Nevhodná údržba krajinných prvků – intenzivní (strojové ořezy, velkoplošné mýcení) nebo naopak žádná (zarůstání mezí, kamenných snosů)</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615"/>
        </w:trPr>
        <w:tc>
          <w:tcPr>
            <w:tcW w:w="1550" w:type="dxa"/>
            <w:vMerge/>
            <w:tcBorders>
              <w:top w:val="single" w:sz="8" w:space="0" w:color="auto"/>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Nadměrná fyzická likvidace jedinců v důsledku nevhodně zvolené agrotechniky nebo termínu zemědělských prací</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3</w:t>
            </w:r>
          </w:p>
        </w:tc>
      </w:tr>
      <w:tr w:rsidR="00CC7719" w:rsidRPr="00345C1B" w:rsidTr="00B66758">
        <w:trPr>
          <w:trHeight w:val="480"/>
        </w:trPr>
        <w:tc>
          <w:tcPr>
            <w:tcW w:w="1550" w:type="dxa"/>
            <w:vMerge/>
            <w:tcBorders>
              <w:top w:val="single" w:sz="8" w:space="0" w:color="auto"/>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Ukládání odpadů a zavážení terénních depresí, zejména v někdejších těžebních prostorech – opuštěných pískovnách, hlinících, lomech</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600"/>
        </w:trPr>
        <w:tc>
          <w:tcPr>
            <w:tcW w:w="1550" w:type="dxa"/>
            <w:vMerge/>
            <w:tcBorders>
              <w:top w:val="single" w:sz="8" w:space="0" w:color="auto"/>
              <w:left w:val="single" w:sz="8"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8"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rPr>
                <w:color w:val="000000"/>
                <w:sz w:val="20"/>
                <w:szCs w:val="20"/>
              </w:rPr>
            </w:pPr>
            <w:r w:rsidRPr="00345C1B">
              <w:rPr>
                <w:color w:val="000000"/>
                <w:sz w:val="20"/>
                <w:szCs w:val="20"/>
              </w:rPr>
              <w:t>Dočasné ukládání a následné odstraňování deponií (plodiny, vedlejší produkty, odpad) vhodných pro plazy, spojené s fyzickou likvidací dospělců nebo vývojových stadií</w:t>
            </w:r>
          </w:p>
        </w:tc>
        <w:tc>
          <w:tcPr>
            <w:tcW w:w="1637" w:type="dxa"/>
            <w:tcBorders>
              <w:top w:val="nil"/>
              <w:left w:val="nil"/>
              <w:bottom w:val="single" w:sz="8"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3</w:t>
            </w:r>
          </w:p>
        </w:tc>
      </w:tr>
      <w:tr w:rsidR="00CC7719" w:rsidRPr="00345C1B" w:rsidTr="00B66758">
        <w:trPr>
          <w:trHeight w:val="300"/>
        </w:trPr>
        <w:tc>
          <w:tcPr>
            <w:tcW w:w="1550" w:type="dxa"/>
            <w:vMerge w:val="restart"/>
            <w:tcBorders>
              <w:top w:val="nil"/>
              <w:left w:val="single" w:sz="8" w:space="0" w:color="auto"/>
              <w:bottom w:val="single" w:sz="4" w:space="0" w:color="auto"/>
              <w:right w:val="single" w:sz="4" w:space="0" w:color="auto"/>
            </w:tcBorders>
            <w:shd w:val="clear" w:color="auto" w:fill="auto"/>
            <w:vAlign w:val="center"/>
            <w:hideMark/>
          </w:tcPr>
          <w:p w:rsidR="00CC7719" w:rsidRPr="001933B5" w:rsidRDefault="00CC7719" w:rsidP="00B66758">
            <w:pPr>
              <w:spacing w:before="0" w:line="240" w:lineRule="auto"/>
              <w:ind w:firstLine="0"/>
              <w:jc w:val="center"/>
              <w:rPr>
                <w:strike/>
                <w:color w:val="000000"/>
                <w:sz w:val="20"/>
                <w:szCs w:val="20"/>
              </w:rPr>
            </w:pPr>
            <w:r w:rsidRPr="001933B5">
              <w:rPr>
                <w:strike/>
                <w:color w:val="000000"/>
                <w:sz w:val="20"/>
                <w:szCs w:val="20"/>
              </w:rPr>
              <w:t>Změny v početnosti populací a diverzitě volně žijících druhů ptáků</w:t>
            </w:r>
          </w:p>
        </w:tc>
        <w:tc>
          <w:tcPr>
            <w:tcW w:w="1179" w:type="dxa"/>
            <w:vMerge w:val="restart"/>
            <w:tcBorders>
              <w:top w:val="nil"/>
              <w:left w:val="single" w:sz="4" w:space="0" w:color="auto"/>
              <w:bottom w:val="single" w:sz="4" w:space="0" w:color="auto"/>
              <w:right w:val="single" w:sz="4" w:space="0" w:color="auto"/>
            </w:tcBorders>
            <w:shd w:val="clear" w:color="auto" w:fill="auto"/>
            <w:vAlign w:val="center"/>
            <w:hideMark/>
          </w:tcPr>
          <w:p w:rsidR="00CC7719" w:rsidRPr="001933B5" w:rsidRDefault="00CC7719" w:rsidP="00B66758">
            <w:pPr>
              <w:spacing w:before="0" w:line="240" w:lineRule="auto"/>
              <w:ind w:firstLine="0"/>
              <w:jc w:val="center"/>
              <w:rPr>
                <w:strike/>
                <w:color w:val="000000"/>
                <w:sz w:val="20"/>
                <w:szCs w:val="20"/>
              </w:rPr>
            </w:pPr>
            <w:r w:rsidRPr="001933B5">
              <w:rPr>
                <w:strike/>
                <w:color w:val="000000"/>
                <w:sz w:val="20"/>
                <w:szCs w:val="20"/>
              </w:rPr>
              <w:t>1</w:t>
            </w: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1933B5" w:rsidRDefault="00CC7719" w:rsidP="00B66758">
            <w:pPr>
              <w:spacing w:before="0" w:line="240" w:lineRule="auto"/>
              <w:ind w:firstLine="0"/>
              <w:rPr>
                <w:strike/>
                <w:color w:val="000000"/>
                <w:sz w:val="20"/>
                <w:szCs w:val="20"/>
              </w:rPr>
            </w:pPr>
            <w:r w:rsidRPr="001933B5">
              <w:rPr>
                <w:strike/>
                <w:color w:val="000000"/>
                <w:sz w:val="20"/>
                <w:szCs w:val="24"/>
              </w:rPr>
              <w:t>Nedostatečná pestrost krajiny (nedostatek liniových a travinobylinných porostů a krajinných prvků)</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1933B5" w:rsidRDefault="00CC7719" w:rsidP="00B66758">
            <w:pPr>
              <w:spacing w:before="0" w:line="240" w:lineRule="auto"/>
              <w:ind w:firstLine="0"/>
              <w:jc w:val="left"/>
              <w:rPr>
                <w:strike/>
                <w:color w:val="000000"/>
                <w:sz w:val="20"/>
                <w:szCs w:val="20"/>
              </w:rPr>
            </w:pPr>
          </w:p>
        </w:tc>
        <w:tc>
          <w:tcPr>
            <w:tcW w:w="1179" w:type="dxa"/>
            <w:vMerge/>
            <w:tcBorders>
              <w:top w:val="nil"/>
              <w:left w:val="single" w:sz="4" w:space="0" w:color="auto"/>
              <w:bottom w:val="single" w:sz="4" w:space="0" w:color="auto"/>
              <w:right w:val="single" w:sz="4" w:space="0" w:color="auto"/>
            </w:tcBorders>
            <w:vAlign w:val="center"/>
            <w:hideMark/>
          </w:tcPr>
          <w:p w:rsidR="00CC7719" w:rsidRPr="001933B5" w:rsidRDefault="00CC7719" w:rsidP="00B66758">
            <w:pPr>
              <w:spacing w:before="0" w:line="240" w:lineRule="auto"/>
              <w:ind w:firstLine="0"/>
              <w:jc w:val="left"/>
              <w:rPr>
                <w:strike/>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1933B5" w:rsidRDefault="00CC7719" w:rsidP="00B66758">
            <w:pPr>
              <w:spacing w:before="0" w:line="240" w:lineRule="auto"/>
              <w:ind w:firstLine="0"/>
              <w:rPr>
                <w:strike/>
                <w:color w:val="000000"/>
                <w:sz w:val="20"/>
                <w:szCs w:val="20"/>
              </w:rPr>
            </w:pPr>
            <w:r w:rsidRPr="001933B5">
              <w:rPr>
                <w:strike/>
                <w:color w:val="000000"/>
                <w:sz w:val="20"/>
                <w:szCs w:val="24"/>
              </w:rPr>
              <w:t>Projevy klimatické změny</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rsidR="00CC7719" w:rsidRPr="001933B5" w:rsidRDefault="00CC7719" w:rsidP="00B66758">
            <w:pPr>
              <w:spacing w:before="0" w:line="240" w:lineRule="auto"/>
              <w:ind w:firstLine="0"/>
              <w:jc w:val="left"/>
              <w:rPr>
                <w:strike/>
                <w:color w:val="000000"/>
                <w:sz w:val="20"/>
                <w:szCs w:val="20"/>
              </w:rPr>
            </w:pPr>
          </w:p>
        </w:tc>
        <w:tc>
          <w:tcPr>
            <w:tcW w:w="1179" w:type="dxa"/>
            <w:vMerge/>
            <w:tcBorders>
              <w:top w:val="nil"/>
              <w:left w:val="single" w:sz="4" w:space="0" w:color="auto"/>
              <w:bottom w:val="single" w:sz="4" w:space="0" w:color="auto"/>
              <w:right w:val="single" w:sz="4" w:space="0" w:color="auto"/>
            </w:tcBorders>
            <w:vAlign w:val="center"/>
            <w:hideMark/>
          </w:tcPr>
          <w:p w:rsidR="00CC7719" w:rsidRPr="001933B5" w:rsidRDefault="00CC7719" w:rsidP="00B66758">
            <w:pPr>
              <w:spacing w:before="0" w:line="240" w:lineRule="auto"/>
              <w:ind w:firstLine="0"/>
              <w:jc w:val="left"/>
              <w:rPr>
                <w:strike/>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1933B5" w:rsidRDefault="00CC7719" w:rsidP="00B66758">
            <w:pPr>
              <w:spacing w:before="0" w:line="240" w:lineRule="auto"/>
              <w:ind w:firstLine="0"/>
              <w:rPr>
                <w:strike/>
                <w:color w:val="000000"/>
                <w:sz w:val="20"/>
                <w:szCs w:val="20"/>
              </w:rPr>
            </w:pPr>
            <w:r w:rsidRPr="001933B5">
              <w:rPr>
                <w:strike/>
                <w:color w:val="000000"/>
                <w:sz w:val="20"/>
                <w:szCs w:val="24"/>
              </w:rPr>
              <w:t>Používání chemických prostředků (nevhodné nebo nadměrné)</w:t>
            </w:r>
          </w:p>
        </w:tc>
        <w:tc>
          <w:tcPr>
            <w:tcW w:w="1637" w:type="dxa"/>
            <w:tcBorders>
              <w:top w:val="nil"/>
              <w:left w:val="nil"/>
              <w:bottom w:val="single" w:sz="4"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rsidTr="00B66758">
        <w:trPr>
          <w:trHeight w:val="480"/>
        </w:trPr>
        <w:tc>
          <w:tcPr>
            <w:tcW w:w="1550" w:type="dxa"/>
            <w:vMerge/>
            <w:tcBorders>
              <w:top w:val="nil"/>
              <w:left w:val="single" w:sz="8" w:space="0" w:color="auto"/>
              <w:bottom w:val="single" w:sz="8" w:space="0" w:color="auto"/>
              <w:right w:val="single" w:sz="4" w:space="0" w:color="auto"/>
            </w:tcBorders>
            <w:vAlign w:val="center"/>
            <w:hideMark/>
          </w:tcPr>
          <w:p w:rsidR="00CC7719" w:rsidRPr="001933B5" w:rsidRDefault="00CC7719" w:rsidP="00B66758">
            <w:pPr>
              <w:spacing w:before="0" w:line="240" w:lineRule="auto"/>
              <w:ind w:firstLine="0"/>
              <w:jc w:val="left"/>
              <w:rPr>
                <w:strike/>
                <w:color w:val="000000"/>
                <w:sz w:val="20"/>
                <w:szCs w:val="20"/>
              </w:rPr>
            </w:pPr>
          </w:p>
        </w:tc>
        <w:tc>
          <w:tcPr>
            <w:tcW w:w="1179" w:type="dxa"/>
            <w:vMerge/>
            <w:tcBorders>
              <w:top w:val="nil"/>
              <w:left w:val="single" w:sz="4" w:space="0" w:color="auto"/>
              <w:bottom w:val="single" w:sz="8" w:space="0" w:color="auto"/>
              <w:right w:val="single" w:sz="4" w:space="0" w:color="auto"/>
            </w:tcBorders>
            <w:vAlign w:val="center"/>
            <w:hideMark/>
          </w:tcPr>
          <w:p w:rsidR="00CC7719" w:rsidRPr="001933B5" w:rsidRDefault="00CC7719" w:rsidP="00B66758">
            <w:pPr>
              <w:spacing w:before="0" w:line="240" w:lineRule="auto"/>
              <w:ind w:firstLine="0"/>
              <w:jc w:val="left"/>
              <w:rPr>
                <w:strike/>
                <w:color w:val="000000"/>
                <w:sz w:val="20"/>
                <w:szCs w:val="20"/>
              </w:rPr>
            </w:pPr>
          </w:p>
        </w:tc>
        <w:tc>
          <w:tcPr>
            <w:tcW w:w="9945" w:type="dxa"/>
            <w:tcBorders>
              <w:top w:val="nil"/>
              <w:left w:val="nil"/>
              <w:bottom w:val="single" w:sz="8" w:space="0" w:color="auto"/>
              <w:right w:val="single" w:sz="4" w:space="0" w:color="auto"/>
            </w:tcBorders>
            <w:shd w:val="clear" w:color="auto" w:fill="auto"/>
            <w:noWrap/>
            <w:vAlign w:val="center"/>
            <w:hideMark/>
          </w:tcPr>
          <w:p w:rsidR="00CC7719" w:rsidRPr="001933B5" w:rsidRDefault="00CC7719">
            <w:pPr>
              <w:rPr>
                <w:strike/>
                <w:color w:val="000000"/>
                <w:sz w:val="20"/>
                <w:szCs w:val="20"/>
              </w:rPr>
              <w:pPrChange w:id="96" w:author="Šejnohová Hana" w:date="2018-12-11T09:52:00Z">
                <w:pPr>
                  <w:spacing w:before="0" w:line="240" w:lineRule="auto"/>
                  <w:ind w:firstLine="0"/>
                </w:pPr>
              </w:pPrChange>
            </w:pPr>
            <w:r w:rsidRPr="001933B5">
              <w:rPr>
                <w:strike/>
                <w:color w:val="000000"/>
                <w:sz w:val="20"/>
                <w:szCs w:val="24"/>
              </w:rPr>
              <w:t>Typ mechanizace a způsob provedení seče (sklizně)</w:t>
            </w:r>
            <w:ins w:id="97" w:author="Šejnohová Hana" w:date="2018-12-11T09:52:00Z">
              <w:r w:rsidR="001933B5" w:rsidRPr="001933B5">
                <w:rPr>
                  <w:rFonts w:ascii="Calibri" w:hAnsi="Calibri" w:cs="Calibri"/>
                  <w:strike/>
                  <w:color w:val="000000"/>
                </w:rPr>
                <w:t xml:space="preserve"> </w:t>
              </w:r>
            </w:ins>
          </w:p>
        </w:tc>
        <w:tc>
          <w:tcPr>
            <w:tcW w:w="1637" w:type="dxa"/>
            <w:tcBorders>
              <w:top w:val="nil"/>
              <w:left w:val="nil"/>
              <w:bottom w:val="single" w:sz="8"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3</w:t>
            </w:r>
          </w:p>
        </w:tc>
      </w:tr>
      <w:tr w:rsidR="00CC7719" w:rsidRPr="00345C1B" w:rsidTr="00B66758">
        <w:trPr>
          <w:trHeight w:val="300"/>
        </w:trPr>
        <w:tc>
          <w:tcPr>
            <w:tcW w:w="1550" w:type="dxa"/>
            <w:vMerge w:val="restart"/>
            <w:tcBorders>
              <w:top w:val="single" w:sz="8" w:space="0" w:color="auto"/>
              <w:left w:val="single" w:sz="8" w:space="0" w:color="auto"/>
              <w:bottom w:val="nil"/>
              <w:right w:val="single" w:sz="4" w:space="0" w:color="auto"/>
            </w:tcBorders>
            <w:shd w:val="clear" w:color="auto" w:fill="auto"/>
            <w:vAlign w:val="center"/>
            <w:hideMark/>
          </w:tcPr>
          <w:p w:rsidR="00CC7719" w:rsidRPr="001933B5" w:rsidRDefault="00CC7719" w:rsidP="00B66758">
            <w:pPr>
              <w:spacing w:before="0" w:line="240" w:lineRule="auto"/>
              <w:ind w:firstLine="0"/>
              <w:jc w:val="center"/>
              <w:rPr>
                <w:strike/>
                <w:color w:val="000000"/>
                <w:sz w:val="20"/>
                <w:szCs w:val="20"/>
                <w:rPrChange w:id="98" w:author="Šejnohová Hana" w:date="2018-12-11T09:54:00Z">
                  <w:rPr>
                    <w:color w:val="000000"/>
                    <w:sz w:val="20"/>
                    <w:szCs w:val="20"/>
                  </w:rPr>
                </w:rPrChange>
              </w:rPr>
            </w:pPr>
            <w:r w:rsidRPr="001933B5">
              <w:rPr>
                <w:strike/>
                <w:color w:val="000000"/>
                <w:sz w:val="20"/>
                <w:szCs w:val="24"/>
                <w:rPrChange w:id="99" w:author="Šejnohová Hana" w:date="2018-12-11T09:54:00Z">
                  <w:rPr>
                    <w:color w:val="000000"/>
                    <w:sz w:val="20"/>
                    <w:szCs w:val="24"/>
                  </w:rPr>
                </w:rPrChange>
              </w:rPr>
              <w:t>Změny v početnosti populací a diverzitě volně žijících druhů savců</w:t>
            </w:r>
          </w:p>
        </w:tc>
        <w:tc>
          <w:tcPr>
            <w:tcW w:w="1179" w:type="dxa"/>
            <w:vMerge w:val="restart"/>
            <w:tcBorders>
              <w:top w:val="single" w:sz="8" w:space="0" w:color="auto"/>
              <w:left w:val="single" w:sz="4" w:space="0" w:color="auto"/>
              <w:bottom w:val="nil"/>
              <w:right w:val="single" w:sz="4" w:space="0" w:color="auto"/>
            </w:tcBorders>
            <w:shd w:val="clear" w:color="auto" w:fill="auto"/>
            <w:vAlign w:val="center"/>
            <w:hideMark/>
          </w:tcPr>
          <w:p w:rsidR="00CC7719" w:rsidRPr="001933B5" w:rsidRDefault="00CC7719" w:rsidP="00B66758">
            <w:pPr>
              <w:spacing w:before="0" w:line="240" w:lineRule="auto"/>
              <w:ind w:firstLine="0"/>
              <w:jc w:val="center"/>
              <w:rPr>
                <w:strike/>
                <w:color w:val="000000"/>
                <w:sz w:val="20"/>
                <w:szCs w:val="20"/>
                <w:rPrChange w:id="100" w:author="Šejnohová Hana" w:date="2018-12-11T09:54:00Z">
                  <w:rPr>
                    <w:color w:val="000000"/>
                    <w:sz w:val="20"/>
                    <w:szCs w:val="20"/>
                  </w:rPr>
                </w:rPrChange>
              </w:rPr>
            </w:pPr>
            <w:r w:rsidRPr="001933B5">
              <w:rPr>
                <w:strike/>
                <w:color w:val="000000"/>
                <w:sz w:val="20"/>
                <w:szCs w:val="20"/>
                <w:rPrChange w:id="101" w:author="Šejnohová Hana" w:date="2018-12-11T09:54:00Z">
                  <w:rPr>
                    <w:color w:val="000000"/>
                    <w:sz w:val="20"/>
                    <w:szCs w:val="20"/>
                  </w:rPr>
                </w:rPrChange>
              </w:rPr>
              <w:t>2</w:t>
            </w:r>
          </w:p>
        </w:tc>
        <w:tc>
          <w:tcPr>
            <w:tcW w:w="9945" w:type="dxa"/>
            <w:tcBorders>
              <w:top w:val="single" w:sz="8" w:space="0" w:color="auto"/>
              <w:left w:val="nil"/>
              <w:bottom w:val="single" w:sz="4" w:space="0" w:color="auto"/>
              <w:right w:val="single" w:sz="4" w:space="0" w:color="auto"/>
            </w:tcBorders>
            <w:shd w:val="clear" w:color="auto" w:fill="auto"/>
            <w:noWrap/>
            <w:vAlign w:val="center"/>
            <w:hideMark/>
          </w:tcPr>
          <w:p w:rsidR="00CC7719" w:rsidRPr="001933B5" w:rsidRDefault="00CC7719" w:rsidP="00B66758">
            <w:pPr>
              <w:spacing w:before="0" w:line="240" w:lineRule="auto"/>
              <w:ind w:firstLine="0"/>
              <w:rPr>
                <w:strike/>
                <w:color w:val="000000"/>
                <w:sz w:val="20"/>
                <w:szCs w:val="20"/>
                <w:rPrChange w:id="102" w:author="Šejnohová Hana" w:date="2018-12-11T09:54:00Z">
                  <w:rPr>
                    <w:color w:val="000000"/>
                    <w:sz w:val="20"/>
                    <w:szCs w:val="20"/>
                  </w:rPr>
                </w:rPrChange>
              </w:rPr>
            </w:pPr>
            <w:r w:rsidRPr="001933B5">
              <w:rPr>
                <w:strike/>
                <w:color w:val="000000"/>
                <w:sz w:val="20"/>
                <w:szCs w:val="24"/>
                <w:rPrChange w:id="103" w:author="Šejnohová Hana" w:date="2018-12-11T09:54:00Z">
                  <w:rPr>
                    <w:color w:val="000000"/>
                    <w:sz w:val="20"/>
                    <w:szCs w:val="24"/>
                  </w:rPr>
                </w:rPrChange>
              </w:rPr>
              <w:t>Používání chemických prostředků</w:t>
            </w:r>
          </w:p>
        </w:tc>
        <w:tc>
          <w:tcPr>
            <w:tcW w:w="1637" w:type="dxa"/>
            <w:tcBorders>
              <w:top w:val="single" w:sz="8" w:space="0" w:color="auto"/>
              <w:left w:val="nil"/>
              <w:bottom w:val="single" w:sz="4" w:space="0" w:color="auto"/>
              <w:right w:val="single" w:sz="8" w:space="0" w:color="auto"/>
            </w:tcBorders>
            <w:shd w:val="clear" w:color="auto" w:fill="auto"/>
            <w:vAlign w:val="center"/>
            <w:hideMark/>
          </w:tcPr>
          <w:p w:rsidR="00CC7719" w:rsidRPr="001933B5" w:rsidRDefault="00CC7719" w:rsidP="00B66758">
            <w:pPr>
              <w:spacing w:before="0" w:line="240" w:lineRule="auto"/>
              <w:ind w:firstLine="0"/>
              <w:jc w:val="center"/>
              <w:rPr>
                <w:strike/>
                <w:color w:val="000000"/>
                <w:sz w:val="20"/>
                <w:szCs w:val="20"/>
                <w:rPrChange w:id="104" w:author="Šejnohová Hana" w:date="2018-12-11T09:54:00Z">
                  <w:rPr>
                    <w:color w:val="000000"/>
                    <w:sz w:val="20"/>
                    <w:szCs w:val="20"/>
                  </w:rPr>
                </w:rPrChange>
              </w:rPr>
            </w:pPr>
            <w:r w:rsidRPr="001933B5">
              <w:rPr>
                <w:strike/>
                <w:color w:val="000000"/>
                <w:sz w:val="20"/>
                <w:szCs w:val="20"/>
                <w:rPrChange w:id="105" w:author="Šejnohová Hana" w:date="2018-12-11T09:54:00Z">
                  <w:rPr>
                    <w:color w:val="000000"/>
                    <w:sz w:val="20"/>
                    <w:szCs w:val="20"/>
                  </w:rPr>
                </w:rPrChange>
              </w:rPr>
              <w:t>2</w:t>
            </w:r>
          </w:p>
        </w:tc>
      </w:tr>
      <w:tr w:rsidR="00CC7719" w:rsidRPr="00345C1B" w:rsidTr="00B66758">
        <w:trPr>
          <w:trHeight w:val="300"/>
        </w:trPr>
        <w:tc>
          <w:tcPr>
            <w:tcW w:w="1550" w:type="dxa"/>
            <w:vMerge/>
            <w:tcBorders>
              <w:top w:val="single" w:sz="8" w:space="0" w:color="auto"/>
              <w:left w:val="single" w:sz="8" w:space="0" w:color="auto"/>
              <w:bottom w:val="nil"/>
              <w:right w:val="single" w:sz="4" w:space="0" w:color="auto"/>
            </w:tcBorders>
            <w:vAlign w:val="center"/>
            <w:hideMark/>
          </w:tcPr>
          <w:p w:rsidR="00CC7719" w:rsidRPr="001933B5" w:rsidRDefault="00CC7719" w:rsidP="00B66758">
            <w:pPr>
              <w:spacing w:before="0" w:line="240" w:lineRule="auto"/>
              <w:ind w:firstLine="0"/>
              <w:jc w:val="left"/>
              <w:rPr>
                <w:strike/>
                <w:color w:val="000000"/>
                <w:sz w:val="20"/>
                <w:szCs w:val="20"/>
                <w:rPrChange w:id="106" w:author="Šejnohová Hana" w:date="2018-12-11T09:54:00Z">
                  <w:rPr>
                    <w:color w:val="000000"/>
                    <w:sz w:val="20"/>
                    <w:szCs w:val="20"/>
                  </w:rPr>
                </w:rPrChange>
              </w:rPr>
            </w:pPr>
          </w:p>
        </w:tc>
        <w:tc>
          <w:tcPr>
            <w:tcW w:w="1179" w:type="dxa"/>
            <w:vMerge/>
            <w:tcBorders>
              <w:top w:val="single" w:sz="8" w:space="0" w:color="auto"/>
              <w:left w:val="single" w:sz="4" w:space="0" w:color="auto"/>
              <w:bottom w:val="nil"/>
              <w:right w:val="single" w:sz="4" w:space="0" w:color="auto"/>
            </w:tcBorders>
            <w:vAlign w:val="center"/>
            <w:hideMark/>
          </w:tcPr>
          <w:p w:rsidR="00CC7719" w:rsidRPr="001933B5" w:rsidRDefault="00CC7719" w:rsidP="00B66758">
            <w:pPr>
              <w:spacing w:before="0" w:line="240" w:lineRule="auto"/>
              <w:ind w:firstLine="0"/>
              <w:jc w:val="left"/>
              <w:rPr>
                <w:strike/>
                <w:color w:val="000000"/>
                <w:sz w:val="20"/>
                <w:szCs w:val="20"/>
                <w:rPrChange w:id="107" w:author="Šejnohová Hana" w:date="2018-12-11T09:54:00Z">
                  <w:rPr>
                    <w:color w:val="000000"/>
                    <w:sz w:val="20"/>
                    <w:szCs w:val="20"/>
                  </w:rPr>
                </w:rPrChange>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1933B5" w:rsidRDefault="00CC7719" w:rsidP="00B66758">
            <w:pPr>
              <w:spacing w:before="0" w:line="240" w:lineRule="auto"/>
              <w:ind w:firstLine="0"/>
              <w:rPr>
                <w:strike/>
                <w:color w:val="000000"/>
                <w:sz w:val="20"/>
                <w:szCs w:val="20"/>
                <w:rPrChange w:id="108" w:author="Šejnohová Hana" w:date="2018-12-11T09:54:00Z">
                  <w:rPr>
                    <w:color w:val="000000"/>
                    <w:sz w:val="20"/>
                    <w:szCs w:val="20"/>
                  </w:rPr>
                </w:rPrChange>
              </w:rPr>
            </w:pPr>
            <w:r w:rsidRPr="001933B5">
              <w:rPr>
                <w:strike/>
                <w:color w:val="000000"/>
                <w:sz w:val="20"/>
                <w:szCs w:val="24"/>
                <w:rPrChange w:id="109" w:author="Šejnohová Hana" w:date="2018-12-11T09:54:00Z">
                  <w:rPr>
                    <w:color w:val="000000"/>
                    <w:sz w:val="20"/>
                    <w:szCs w:val="24"/>
                  </w:rPr>
                </w:rPrChange>
              </w:rPr>
              <w:t>Monokulturní pěstování polních plodin ve velkých blocích</w:t>
            </w:r>
          </w:p>
        </w:tc>
        <w:tc>
          <w:tcPr>
            <w:tcW w:w="1637" w:type="dxa"/>
            <w:tcBorders>
              <w:top w:val="nil"/>
              <w:left w:val="nil"/>
              <w:bottom w:val="single" w:sz="4" w:space="0" w:color="auto"/>
              <w:right w:val="single" w:sz="8" w:space="0" w:color="auto"/>
            </w:tcBorders>
            <w:shd w:val="clear" w:color="auto" w:fill="auto"/>
            <w:vAlign w:val="center"/>
            <w:hideMark/>
          </w:tcPr>
          <w:p w:rsidR="00CC7719" w:rsidRPr="001933B5" w:rsidRDefault="00CC7719" w:rsidP="00B66758">
            <w:pPr>
              <w:spacing w:before="0" w:line="240" w:lineRule="auto"/>
              <w:ind w:firstLine="0"/>
              <w:jc w:val="center"/>
              <w:rPr>
                <w:strike/>
                <w:color w:val="000000"/>
                <w:sz w:val="20"/>
                <w:szCs w:val="20"/>
                <w:rPrChange w:id="110" w:author="Šejnohová Hana" w:date="2018-12-11T09:54:00Z">
                  <w:rPr>
                    <w:color w:val="000000"/>
                    <w:sz w:val="20"/>
                    <w:szCs w:val="20"/>
                  </w:rPr>
                </w:rPrChange>
              </w:rPr>
            </w:pPr>
            <w:r w:rsidRPr="001933B5">
              <w:rPr>
                <w:strike/>
                <w:color w:val="000000"/>
                <w:sz w:val="20"/>
                <w:szCs w:val="20"/>
                <w:rPrChange w:id="111" w:author="Šejnohová Hana" w:date="2018-12-11T09:54:00Z">
                  <w:rPr>
                    <w:color w:val="000000"/>
                    <w:sz w:val="20"/>
                    <w:szCs w:val="20"/>
                  </w:rPr>
                </w:rPrChange>
              </w:rPr>
              <w:t>2</w:t>
            </w:r>
          </w:p>
        </w:tc>
      </w:tr>
      <w:tr w:rsidR="00CC7719" w:rsidRPr="00345C1B" w:rsidTr="00B66758">
        <w:trPr>
          <w:trHeight w:val="300"/>
        </w:trPr>
        <w:tc>
          <w:tcPr>
            <w:tcW w:w="1550" w:type="dxa"/>
            <w:vMerge/>
            <w:tcBorders>
              <w:top w:val="single" w:sz="8" w:space="0" w:color="auto"/>
              <w:left w:val="single" w:sz="8" w:space="0" w:color="auto"/>
              <w:bottom w:val="nil"/>
              <w:right w:val="single" w:sz="4" w:space="0" w:color="auto"/>
            </w:tcBorders>
            <w:vAlign w:val="center"/>
            <w:hideMark/>
          </w:tcPr>
          <w:p w:rsidR="00CC7719" w:rsidRPr="001933B5" w:rsidRDefault="00CC7719" w:rsidP="00B66758">
            <w:pPr>
              <w:spacing w:before="0" w:line="240" w:lineRule="auto"/>
              <w:ind w:firstLine="0"/>
              <w:jc w:val="left"/>
              <w:rPr>
                <w:strike/>
                <w:color w:val="000000"/>
                <w:sz w:val="20"/>
                <w:szCs w:val="20"/>
                <w:rPrChange w:id="112" w:author="Šejnohová Hana" w:date="2018-12-11T09:54:00Z">
                  <w:rPr>
                    <w:color w:val="000000"/>
                    <w:sz w:val="20"/>
                    <w:szCs w:val="20"/>
                  </w:rPr>
                </w:rPrChange>
              </w:rPr>
            </w:pPr>
          </w:p>
        </w:tc>
        <w:tc>
          <w:tcPr>
            <w:tcW w:w="1179" w:type="dxa"/>
            <w:vMerge/>
            <w:tcBorders>
              <w:top w:val="single" w:sz="8" w:space="0" w:color="auto"/>
              <w:left w:val="single" w:sz="4" w:space="0" w:color="auto"/>
              <w:bottom w:val="nil"/>
              <w:right w:val="single" w:sz="4" w:space="0" w:color="auto"/>
            </w:tcBorders>
            <w:vAlign w:val="center"/>
            <w:hideMark/>
          </w:tcPr>
          <w:p w:rsidR="00CC7719" w:rsidRPr="001933B5" w:rsidRDefault="00CC7719" w:rsidP="00B66758">
            <w:pPr>
              <w:spacing w:before="0" w:line="240" w:lineRule="auto"/>
              <w:ind w:firstLine="0"/>
              <w:jc w:val="left"/>
              <w:rPr>
                <w:strike/>
                <w:color w:val="000000"/>
                <w:sz w:val="20"/>
                <w:szCs w:val="20"/>
                <w:rPrChange w:id="113" w:author="Šejnohová Hana" w:date="2018-12-11T09:54:00Z">
                  <w:rPr>
                    <w:color w:val="000000"/>
                    <w:sz w:val="20"/>
                    <w:szCs w:val="20"/>
                  </w:rPr>
                </w:rPrChange>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1933B5" w:rsidRDefault="00CC7719" w:rsidP="00B66758">
            <w:pPr>
              <w:spacing w:before="0" w:line="240" w:lineRule="auto"/>
              <w:ind w:firstLine="0"/>
              <w:rPr>
                <w:strike/>
                <w:color w:val="000000"/>
                <w:sz w:val="20"/>
                <w:szCs w:val="20"/>
                <w:rPrChange w:id="114" w:author="Šejnohová Hana" w:date="2018-12-11T09:54:00Z">
                  <w:rPr>
                    <w:color w:val="000000"/>
                    <w:sz w:val="20"/>
                    <w:szCs w:val="20"/>
                  </w:rPr>
                </w:rPrChange>
              </w:rPr>
            </w:pPr>
            <w:r w:rsidRPr="001933B5">
              <w:rPr>
                <w:strike/>
                <w:color w:val="000000"/>
                <w:sz w:val="20"/>
                <w:szCs w:val="24"/>
                <w:rPrChange w:id="115" w:author="Šejnohová Hana" w:date="2018-12-11T09:54:00Z">
                  <w:rPr>
                    <w:color w:val="000000"/>
                    <w:sz w:val="20"/>
                    <w:szCs w:val="24"/>
                  </w:rPr>
                </w:rPrChange>
              </w:rPr>
              <w:t>Monokulturní pěstování lesů (smrčiny)</w:t>
            </w:r>
          </w:p>
        </w:tc>
        <w:tc>
          <w:tcPr>
            <w:tcW w:w="1637" w:type="dxa"/>
            <w:tcBorders>
              <w:top w:val="nil"/>
              <w:left w:val="nil"/>
              <w:bottom w:val="single" w:sz="4" w:space="0" w:color="auto"/>
              <w:right w:val="single" w:sz="8" w:space="0" w:color="auto"/>
            </w:tcBorders>
            <w:shd w:val="clear" w:color="auto" w:fill="auto"/>
            <w:vAlign w:val="center"/>
            <w:hideMark/>
          </w:tcPr>
          <w:p w:rsidR="00CC7719" w:rsidRPr="001933B5" w:rsidRDefault="00CC7719" w:rsidP="00B66758">
            <w:pPr>
              <w:spacing w:before="0" w:line="240" w:lineRule="auto"/>
              <w:ind w:firstLine="0"/>
              <w:jc w:val="center"/>
              <w:rPr>
                <w:strike/>
                <w:color w:val="000000"/>
                <w:sz w:val="20"/>
                <w:szCs w:val="20"/>
                <w:rPrChange w:id="116" w:author="Šejnohová Hana" w:date="2018-12-11T09:54:00Z">
                  <w:rPr>
                    <w:color w:val="000000"/>
                    <w:sz w:val="20"/>
                    <w:szCs w:val="20"/>
                  </w:rPr>
                </w:rPrChange>
              </w:rPr>
            </w:pPr>
            <w:r w:rsidRPr="001933B5">
              <w:rPr>
                <w:strike/>
                <w:color w:val="000000"/>
                <w:sz w:val="20"/>
                <w:szCs w:val="20"/>
                <w:rPrChange w:id="117" w:author="Šejnohová Hana" w:date="2018-12-11T09:54:00Z">
                  <w:rPr>
                    <w:color w:val="000000"/>
                    <w:sz w:val="20"/>
                    <w:szCs w:val="20"/>
                  </w:rPr>
                </w:rPrChange>
              </w:rPr>
              <w:t>2</w:t>
            </w:r>
          </w:p>
        </w:tc>
      </w:tr>
      <w:tr w:rsidR="00CC7719" w:rsidRPr="00345C1B" w:rsidTr="00B66758">
        <w:trPr>
          <w:trHeight w:val="300"/>
        </w:trPr>
        <w:tc>
          <w:tcPr>
            <w:tcW w:w="1550" w:type="dxa"/>
            <w:vMerge/>
            <w:tcBorders>
              <w:top w:val="single" w:sz="8" w:space="0" w:color="auto"/>
              <w:left w:val="single" w:sz="8" w:space="0" w:color="auto"/>
              <w:bottom w:val="nil"/>
              <w:right w:val="single" w:sz="4" w:space="0" w:color="auto"/>
            </w:tcBorders>
            <w:vAlign w:val="center"/>
            <w:hideMark/>
          </w:tcPr>
          <w:p w:rsidR="00CC7719" w:rsidRPr="001933B5" w:rsidRDefault="00CC7719" w:rsidP="00B66758">
            <w:pPr>
              <w:spacing w:before="0" w:line="240" w:lineRule="auto"/>
              <w:ind w:firstLine="0"/>
              <w:jc w:val="left"/>
              <w:rPr>
                <w:strike/>
                <w:color w:val="000000"/>
                <w:sz w:val="20"/>
                <w:szCs w:val="20"/>
                <w:rPrChange w:id="118" w:author="Šejnohová Hana" w:date="2018-12-11T09:54:00Z">
                  <w:rPr>
                    <w:color w:val="000000"/>
                    <w:sz w:val="20"/>
                    <w:szCs w:val="20"/>
                  </w:rPr>
                </w:rPrChange>
              </w:rPr>
            </w:pPr>
          </w:p>
        </w:tc>
        <w:tc>
          <w:tcPr>
            <w:tcW w:w="1179" w:type="dxa"/>
            <w:vMerge/>
            <w:tcBorders>
              <w:top w:val="single" w:sz="8" w:space="0" w:color="auto"/>
              <w:left w:val="single" w:sz="4" w:space="0" w:color="auto"/>
              <w:bottom w:val="nil"/>
              <w:right w:val="single" w:sz="4" w:space="0" w:color="auto"/>
            </w:tcBorders>
            <w:vAlign w:val="center"/>
            <w:hideMark/>
          </w:tcPr>
          <w:p w:rsidR="00CC7719" w:rsidRPr="001933B5" w:rsidRDefault="00CC7719" w:rsidP="00B66758">
            <w:pPr>
              <w:spacing w:before="0" w:line="240" w:lineRule="auto"/>
              <w:ind w:firstLine="0"/>
              <w:jc w:val="left"/>
              <w:rPr>
                <w:strike/>
                <w:color w:val="000000"/>
                <w:sz w:val="20"/>
                <w:szCs w:val="20"/>
                <w:rPrChange w:id="119" w:author="Šejnohová Hana" w:date="2018-12-11T09:54:00Z">
                  <w:rPr>
                    <w:color w:val="000000"/>
                    <w:sz w:val="20"/>
                    <w:szCs w:val="20"/>
                  </w:rPr>
                </w:rPrChange>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1933B5" w:rsidRDefault="00CC7719" w:rsidP="00B66758">
            <w:pPr>
              <w:spacing w:before="0" w:line="240" w:lineRule="auto"/>
              <w:ind w:firstLine="0"/>
              <w:rPr>
                <w:strike/>
                <w:color w:val="000000"/>
                <w:sz w:val="20"/>
                <w:szCs w:val="20"/>
                <w:rPrChange w:id="120" w:author="Šejnohová Hana" w:date="2018-12-11T09:54:00Z">
                  <w:rPr>
                    <w:color w:val="000000"/>
                    <w:sz w:val="20"/>
                    <w:szCs w:val="20"/>
                  </w:rPr>
                </w:rPrChange>
              </w:rPr>
            </w:pPr>
            <w:r w:rsidRPr="001933B5">
              <w:rPr>
                <w:strike/>
                <w:color w:val="000000"/>
                <w:sz w:val="20"/>
                <w:szCs w:val="24"/>
                <w:rPrChange w:id="121" w:author="Šejnohová Hana" w:date="2018-12-11T09:54:00Z">
                  <w:rPr>
                    <w:color w:val="000000"/>
                    <w:sz w:val="20"/>
                    <w:szCs w:val="24"/>
                  </w:rPr>
                </w:rPrChange>
              </w:rPr>
              <w:t>Celoplošná seč</w:t>
            </w:r>
          </w:p>
        </w:tc>
        <w:tc>
          <w:tcPr>
            <w:tcW w:w="1637" w:type="dxa"/>
            <w:tcBorders>
              <w:top w:val="nil"/>
              <w:left w:val="nil"/>
              <w:bottom w:val="single" w:sz="4" w:space="0" w:color="auto"/>
              <w:right w:val="single" w:sz="8" w:space="0" w:color="auto"/>
            </w:tcBorders>
            <w:shd w:val="clear" w:color="auto" w:fill="auto"/>
            <w:vAlign w:val="center"/>
            <w:hideMark/>
          </w:tcPr>
          <w:p w:rsidR="00CC7719" w:rsidRPr="001933B5" w:rsidRDefault="00CC7719" w:rsidP="00B66758">
            <w:pPr>
              <w:spacing w:before="0" w:line="240" w:lineRule="auto"/>
              <w:ind w:firstLine="0"/>
              <w:jc w:val="center"/>
              <w:rPr>
                <w:strike/>
                <w:color w:val="000000"/>
                <w:sz w:val="20"/>
                <w:szCs w:val="20"/>
                <w:rPrChange w:id="122" w:author="Šejnohová Hana" w:date="2018-12-11T09:54:00Z">
                  <w:rPr>
                    <w:color w:val="000000"/>
                    <w:sz w:val="20"/>
                    <w:szCs w:val="20"/>
                  </w:rPr>
                </w:rPrChange>
              </w:rPr>
            </w:pPr>
            <w:r w:rsidRPr="001933B5">
              <w:rPr>
                <w:strike/>
                <w:color w:val="000000"/>
                <w:sz w:val="20"/>
                <w:szCs w:val="20"/>
                <w:rPrChange w:id="123" w:author="Šejnohová Hana" w:date="2018-12-11T09:54:00Z">
                  <w:rPr>
                    <w:color w:val="000000"/>
                    <w:sz w:val="20"/>
                    <w:szCs w:val="20"/>
                  </w:rPr>
                </w:rPrChange>
              </w:rPr>
              <w:t>2</w:t>
            </w:r>
          </w:p>
        </w:tc>
      </w:tr>
      <w:tr w:rsidR="00CC7719" w:rsidRPr="00345C1B" w:rsidTr="00B66758">
        <w:trPr>
          <w:trHeight w:val="300"/>
        </w:trPr>
        <w:tc>
          <w:tcPr>
            <w:tcW w:w="1550" w:type="dxa"/>
            <w:vMerge/>
            <w:tcBorders>
              <w:top w:val="single" w:sz="8" w:space="0" w:color="auto"/>
              <w:left w:val="single" w:sz="8" w:space="0" w:color="auto"/>
              <w:bottom w:val="single" w:sz="4" w:space="0" w:color="auto"/>
              <w:right w:val="single" w:sz="4" w:space="0" w:color="auto"/>
            </w:tcBorders>
            <w:vAlign w:val="center"/>
            <w:hideMark/>
          </w:tcPr>
          <w:p w:rsidR="00CC7719" w:rsidRPr="001933B5" w:rsidRDefault="00CC7719" w:rsidP="00B66758">
            <w:pPr>
              <w:spacing w:before="0" w:line="240" w:lineRule="auto"/>
              <w:ind w:firstLine="0"/>
              <w:jc w:val="left"/>
              <w:rPr>
                <w:strike/>
                <w:color w:val="000000"/>
                <w:sz w:val="20"/>
                <w:szCs w:val="20"/>
                <w:rPrChange w:id="124" w:author="Šejnohová Hana" w:date="2018-12-11T09:54:00Z">
                  <w:rPr>
                    <w:color w:val="000000"/>
                    <w:sz w:val="20"/>
                    <w:szCs w:val="20"/>
                  </w:rPr>
                </w:rPrChange>
              </w:rPr>
            </w:pPr>
          </w:p>
        </w:tc>
        <w:tc>
          <w:tcPr>
            <w:tcW w:w="1179" w:type="dxa"/>
            <w:vMerge/>
            <w:tcBorders>
              <w:top w:val="single" w:sz="8" w:space="0" w:color="auto"/>
              <w:left w:val="single" w:sz="4" w:space="0" w:color="auto"/>
              <w:bottom w:val="single" w:sz="4" w:space="0" w:color="auto"/>
              <w:right w:val="single" w:sz="4" w:space="0" w:color="auto"/>
            </w:tcBorders>
            <w:vAlign w:val="center"/>
            <w:hideMark/>
          </w:tcPr>
          <w:p w:rsidR="00CC7719" w:rsidRPr="001933B5" w:rsidRDefault="00CC7719" w:rsidP="00B66758">
            <w:pPr>
              <w:spacing w:before="0" w:line="240" w:lineRule="auto"/>
              <w:ind w:firstLine="0"/>
              <w:jc w:val="left"/>
              <w:rPr>
                <w:strike/>
                <w:color w:val="000000"/>
                <w:sz w:val="20"/>
                <w:szCs w:val="20"/>
                <w:rPrChange w:id="125" w:author="Šejnohová Hana" w:date="2018-12-11T09:54:00Z">
                  <w:rPr>
                    <w:color w:val="000000"/>
                    <w:sz w:val="20"/>
                    <w:szCs w:val="20"/>
                  </w:rPr>
                </w:rPrChange>
              </w:rPr>
            </w:pPr>
          </w:p>
        </w:tc>
        <w:tc>
          <w:tcPr>
            <w:tcW w:w="9945" w:type="dxa"/>
            <w:tcBorders>
              <w:top w:val="nil"/>
              <w:left w:val="nil"/>
              <w:bottom w:val="single" w:sz="4" w:space="0" w:color="auto"/>
              <w:right w:val="single" w:sz="4" w:space="0" w:color="auto"/>
            </w:tcBorders>
            <w:shd w:val="clear" w:color="auto" w:fill="auto"/>
            <w:noWrap/>
            <w:vAlign w:val="center"/>
            <w:hideMark/>
          </w:tcPr>
          <w:p w:rsidR="00CC7719" w:rsidRPr="001933B5" w:rsidRDefault="00CC7719" w:rsidP="00B66758">
            <w:pPr>
              <w:spacing w:before="0" w:line="240" w:lineRule="auto"/>
              <w:ind w:firstLine="0"/>
              <w:rPr>
                <w:strike/>
                <w:color w:val="000000"/>
                <w:sz w:val="20"/>
                <w:szCs w:val="20"/>
                <w:rPrChange w:id="126" w:author="Šejnohová Hana" w:date="2018-12-11T09:54:00Z">
                  <w:rPr>
                    <w:color w:val="000000"/>
                    <w:sz w:val="20"/>
                    <w:szCs w:val="20"/>
                  </w:rPr>
                </w:rPrChange>
              </w:rPr>
            </w:pPr>
            <w:r w:rsidRPr="001933B5">
              <w:rPr>
                <w:strike/>
                <w:color w:val="000000"/>
                <w:sz w:val="20"/>
                <w:szCs w:val="24"/>
                <w:rPrChange w:id="127" w:author="Šejnohová Hana" w:date="2018-12-11T09:54:00Z">
                  <w:rPr>
                    <w:color w:val="000000"/>
                    <w:sz w:val="20"/>
                    <w:szCs w:val="24"/>
                  </w:rPr>
                </w:rPrChange>
              </w:rPr>
              <w:t>Nedostatek úkrytů (ztráta vhodných stanovišť)</w:t>
            </w:r>
          </w:p>
        </w:tc>
        <w:tc>
          <w:tcPr>
            <w:tcW w:w="1637" w:type="dxa"/>
            <w:tcBorders>
              <w:top w:val="nil"/>
              <w:left w:val="nil"/>
              <w:bottom w:val="single" w:sz="4" w:space="0" w:color="auto"/>
              <w:right w:val="single" w:sz="8" w:space="0" w:color="auto"/>
            </w:tcBorders>
            <w:shd w:val="clear" w:color="auto" w:fill="auto"/>
            <w:vAlign w:val="center"/>
            <w:hideMark/>
          </w:tcPr>
          <w:p w:rsidR="00CC7719" w:rsidRPr="001933B5" w:rsidRDefault="00CC7719" w:rsidP="00B66758">
            <w:pPr>
              <w:spacing w:before="0" w:line="240" w:lineRule="auto"/>
              <w:ind w:firstLine="0"/>
              <w:jc w:val="center"/>
              <w:rPr>
                <w:strike/>
                <w:color w:val="000000"/>
                <w:sz w:val="20"/>
                <w:szCs w:val="20"/>
                <w:rPrChange w:id="128" w:author="Šejnohová Hana" w:date="2018-12-11T09:54:00Z">
                  <w:rPr>
                    <w:color w:val="000000"/>
                    <w:sz w:val="20"/>
                    <w:szCs w:val="20"/>
                  </w:rPr>
                </w:rPrChange>
              </w:rPr>
            </w:pPr>
            <w:r w:rsidRPr="001933B5">
              <w:rPr>
                <w:strike/>
                <w:color w:val="000000"/>
                <w:sz w:val="20"/>
                <w:szCs w:val="20"/>
                <w:rPrChange w:id="129" w:author="Šejnohová Hana" w:date="2018-12-11T09:54:00Z">
                  <w:rPr>
                    <w:color w:val="000000"/>
                    <w:sz w:val="20"/>
                    <w:szCs w:val="20"/>
                  </w:rPr>
                </w:rPrChange>
              </w:rPr>
              <w:t>1</w:t>
            </w:r>
          </w:p>
        </w:tc>
      </w:tr>
      <w:tr w:rsidR="00CC7719" w:rsidRPr="00345C1B" w:rsidTr="00B66758">
        <w:trPr>
          <w:trHeight w:val="735"/>
        </w:trPr>
        <w:tc>
          <w:tcPr>
            <w:tcW w:w="1550" w:type="dxa"/>
            <w:tcBorders>
              <w:top w:val="single" w:sz="4" w:space="0" w:color="auto"/>
              <w:left w:val="single" w:sz="8" w:space="0" w:color="auto"/>
              <w:bottom w:val="single" w:sz="8" w:space="0" w:color="auto"/>
              <w:right w:val="nil"/>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Genetické zdroje v zemědělství</w:t>
            </w:r>
          </w:p>
        </w:tc>
        <w:tc>
          <w:tcPr>
            <w:tcW w:w="1179" w:type="dxa"/>
            <w:tcBorders>
              <w:top w:val="single" w:sz="4" w:space="0" w:color="auto"/>
              <w:left w:val="single" w:sz="4" w:space="0" w:color="auto"/>
              <w:bottom w:val="single" w:sz="8" w:space="0" w:color="auto"/>
              <w:right w:val="single" w:sz="4"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3</w:t>
            </w:r>
          </w:p>
        </w:tc>
        <w:tc>
          <w:tcPr>
            <w:tcW w:w="9945" w:type="dxa"/>
            <w:tcBorders>
              <w:top w:val="single" w:sz="4" w:space="0" w:color="auto"/>
              <w:left w:val="nil"/>
              <w:bottom w:val="single" w:sz="8" w:space="0" w:color="auto"/>
              <w:right w:val="single" w:sz="4" w:space="0" w:color="auto"/>
            </w:tcBorders>
            <w:shd w:val="clear" w:color="auto" w:fill="auto"/>
            <w:noWrap/>
            <w:vAlign w:val="center"/>
            <w:hideMark/>
          </w:tcPr>
          <w:p w:rsidR="00CC7719" w:rsidRPr="00345C1B" w:rsidRDefault="00CC7719" w:rsidP="00B66758">
            <w:pPr>
              <w:spacing w:before="0" w:line="240" w:lineRule="auto"/>
              <w:ind w:firstLine="0"/>
              <w:jc w:val="left"/>
              <w:rPr>
                <w:color w:val="000000"/>
                <w:sz w:val="20"/>
                <w:szCs w:val="20"/>
              </w:rPr>
            </w:pPr>
            <w:r w:rsidRPr="00345C1B">
              <w:rPr>
                <w:color w:val="000000"/>
                <w:sz w:val="20"/>
                <w:szCs w:val="20"/>
              </w:rPr>
              <w:t>Stagnující investice do obnovy vybavení pro konzervaci a zjišťování vlastností genetických zdrojů</w:t>
            </w:r>
          </w:p>
        </w:tc>
        <w:tc>
          <w:tcPr>
            <w:tcW w:w="1637" w:type="dxa"/>
            <w:tcBorders>
              <w:top w:val="single" w:sz="4" w:space="0" w:color="auto"/>
              <w:left w:val="nil"/>
              <w:bottom w:val="single" w:sz="8" w:space="0" w:color="auto"/>
              <w:right w:val="single" w:sz="8" w:space="0" w:color="auto"/>
            </w:tcBorders>
            <w:shd w:val="clear" w:color="auto" w:fill="auto"/>
            <w:vAlign w:val="center"/>
            <w:hideMark/>
          </w:tcPr>
          <w:p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bl>
    <w:p w:rsidR="001933B5" w:rsidRDefault="00CC7719" w:rsidP="00CC7719">
      <w:pPr>
        <w:spacing w:line="276" w:lineRule="auto"/>
        <w:ind w:firstLine="426"/>
        <w:rPr>
          <w:ins w:id="130" w:author="Šejnohová Hana" w:date="2018-12-11T10:03:00Z"/>
          <w:i/>
          <w:sz w:val="22"/>
          <w:szCs w:val="18"/>
        </w:rPr>
      </w:pPr>
      <w:r>
        <w:rPr>
          <w:i/>
          <w:sz w:val="22"/>
          <w:szCs w:val="18"/>
        </w:rPr>
        <w:fldChar w:fldCharType="end"/>
      </w:r>
      <w:commentRangeEnd w:id="91"/>
      <w:r w:rsidR="00483D5D">
        <w:rPr>
          <w:rStyle w:val="Odkaznakoment"/>
          <w:rFonts w:asciiTheme="minorHAnsi" w:eastAsiaTheme="minorEastAsia" w:hAnsiTheme="minorHAnsi" w:cstheme="minorBidi"/>
          <w:lang w:eastAsia="en-US"/>
        </w:rPr>
        <w:commentReference w:id="91"/>
      </w:r>
    </w:p>
    <w:tbl>
      <w:tblPr>
        <w:tblW w:w="14317" w:type="dxa"/>
        <w:tblInd w:w="-5" w:type="dxa"/>
        <w:tblCellMar>
          <w:left w:w="70" w:type="dxa"/>
          <w:right w:w="70" w:type="dxa"/>
        </w:tblCellMar>
        <w:tblLook w:val="04A0" w:firstRow="1" w:lastRow="0" w:firstColumn="1" w:lastColumn="0" w:noHBand="0" w:noVBand="1"/>
      </w:tblPr>
      <w:tblGrid>
        <w:gridCol w:w="1498"/>
        <w:gridCol w:w="1196"/>
        <w:gridCol w:w="10064"/>
        <w:gridCol w:w="1559"/>
        <w:tblGridChange w:id="131">
          <w:tblGrid>
            <w:gridCol w:w="5"/>
            <w:gridCol w:w="1498"/>
            <w:gridCol w:w="817"/>
            <w:gridCol w:w="379"/>
            <w:gridCol w:w="1261"/>
            <w:gridCol w:w="5220"/>
            <w:gridCol w:w="2680"/>
            <w:gridCol w:w="903"/>
            <w:gridCol w:w="1559"/>
          </w:tblGrid>
        </w:tblGridChange>
      </w:tblGrid>
      <w:tr w:rsidR="001933B5" w:rsidRPr="00562E17" w:rsidTr="001933B5">
        <w:trPr>
          <w:trHeight w:val="1020"/>
          <w:ins w:id="132" w:author="Šejnohová Hana" w:date="2018-12-11T10:03:00Z"/>
        </w:trPr>
        <w:tc>
          <w:tcPr>
            <w:tcW w:w="1560" w:type="dxa"/>
            <w:tcBorders>
              <w:top w:val="single" w:sz="4" w:space="0" w:color="auto"/>
              <w:left w:val="single" w:sz="4" w:space="0" w:color="auto"/>
              <w:bottom w:val="single" w:sz="4" w:space="0" w:color="auto"/>
              <w:right w:val="single" w:sz="4" w:space="0" w:color="auto"/>
            </w:tcBorders>
            <w:shd w:val="clear" w:color="000000" w:fill="BDD7EE"/>
            <w:vAlign w:val="center"/>
            <w:hideMark/>
          </w:tcPr>
          <w:p w:rsidR="001933B5" w:rsidRPr="00562E17" w:rsidRDefault="001933B5" w:rsidP="001933B5">
            <w:pPr>
              <w:spacing w:before="0" w:line="240" w:lineRule="auto"/>
              <w:ind w:firstLine="0"/>
              <w:jc w:val="center"/>
              <w:rPr>
                <w:ins w:id="133" w:author="Šejnohová Hana" w:date="2018-12-11T10:03:00Z"/>
                <w:b/>
                <w:bCs/>
                <w:color w:val="000000"/>
                <w:sz w:val="20"/>
                <w:szCs w:val="20"/>
              </w:rPr>
            </w:pPr>
            <w:ins w:id="134" w:author="Šejnohová Hana" w:date="2018-12-11T10:03:00Z">
              <w:r w:rsidRPr="00562E17">
                <w:rPr>
                  <w:b/>
                  <w:bCs/>
                  <w:color w:val="000000"/>
                  <w:sz w:val="20"/>
                  <w:szCs w:val="20"/>
                </w:rPr>
                <w:t>Problém</w:t>
              </w:r>
            </w:ins>
          </w:p>
        </w:tc>
        <w:tc>
          <w:tcPr>
            <w:tcW w:w="1134" w:type="dxa"/>
            <w:tcBorders>
              <w:top w:val="single" w:sz="4" w:space="0" w:color="auto"/>
              <w:left w:val="nil"/>
              <w:bottom w:val="single" w:sz="4" w:space="0" w:color="auto"/>
              <w:right w:val="single" w:sz="4" w:space="0" w:color="auto"/>
            </w:tcBorders>
            <w:shd w:val="clear" w:color="000000" w:fill="BDD7EE"/>
            <w:vAlign w:val="center"/>
            <w:hideMark/>
          </w:tcPr>
          <w:p w:rsidR="001933B5" w:rsidRPr="00562E17" w:rsidRDefault="001933B5" w:rsidP="001933B5">
            <w:pPr>
              <w:spacing w:before="0" w:line="240" w:lineRule="auto"/>
              <w:ind w:firstLine="0"/>
              <w:jc w:val="center"/>
              <w:rPr>
                <w:ins w:id="135" w:author="Šejnohová Hana" w:date="2018-12-11T10:03:00Z"/>
                <w:b/>
                <w:bCs/>
                <w:color w:val="000000"/>
                <w:sz w:val="20"/>
                <w:szCs w:val="20"/>
              </w:rPr>
            </w:pPr>
            <w:ins w:id="136" w:author="Šejnohová Hana" w:date="2018-12-11T10:03:00Z">
              <w:r w:rsidRPr="009734CD">
                <w:rPr>
                  <w:b/>
                  <w:bCs/>
                  <w:color w:val="000000"/>
                  <w:sz w:val="20"/>
                  <w:szCs w:val="20"/>
                </w:rPr>
                <w:t xml:space="preserve">Stanovení závažnosti jednotlivých problémů   </w:t>
              </w:r>
              <w:r w:rsidRPr="00562E17">
                <w:rPr>
                  <w:i/>
                  <w:iCs/>
                  <w:color w:val="000000"/>
                  <w:sz w:val="20"/>
                  <w:szCs w:val="20"/>
                </w:rPr>
                <w:t>(1-5)*</w:t>
              </w:r>
              <w:r w:rsidRPr="00562E17">
                <w:rPr>
                  <w:color w:val="000000"/>
                  <w:sz w:val="20"/>
                  <w:szCs w:val="20"/>
                </w:rPr>
                <w:t> </w:t>
              </w:r>
            </w:ins>
          </w:p>
        </w:tc>
        <w:tc>
          <w:tcPr>
            <w:tcW w:w="10064" w:type="dxa"/>
            <w:tcBorders>
              <w:top w:val="single" w:sz="4" w:space="0" w:color="auto"/>
              <w:left w:val="nil"/>
              <w:bottom w:val="single" w:sz="4" w:space="0" w:color="auto"/>
              <w:right w:val="single" w:sz="4" w:space="0" w:color="auto"/>
            </w:tcBorders>
            <w:shd w:val="clear" w:color="000000" w:fill="BDD7EE"/>
            <w:vAlign w:val="center"/>
            <w:hideMark/>
          </w:tcPr>
          <w:p w:rsidR="001933B5" w:rsidRPr="00562E17" w:rsidRDefault="001933B5" w:rsidP="001933B5">
            <w:pPr>
              <w:spacing w:before="0" w:line="240" w:lineRule="auto"/>
              <w:ind w:firstLine="0"/>
              <w:jc w:val="center"/>
              <w:rPr>
                <w:ins w:id="137" w:author="Šejnohová Hana" w:date="2018-12-11T10:03:00Z"/>
                <w:b/>
                <w:bCs/>
                <w:color w:val="000000"/>
                <w:sz w:val="20"/>
                <w:szCs w:val="20"/>
              </w:rPr>
            </w:pPr>
            <w:ins w:id="138" w:author="Šejnohová Hana" w:date="2018-12-11T10:03:00Z">
              <w:r w:rsidRPr="00562E17">
                <w:rPr>
                  <w:b/>
                  <w:bCs/>
                  <w:color w:val="000000"/>
                  <w:sz w:val="20"/>
                  <w:szCs w:val="20"/>
                </w:rPr>
                <w:t>Stanovení příčin</w:t>
              </w:r>
            </w:ins>
          </w:p>
        </w:tc>
        <w:tc>
          <w:tcPr>
            <w:tcW w:w="1559" w:type="dxa"/>
            <w:tcBorders>
              <w:top w:val="single" w:sz="4" w:space="0" w:color="auto"/>
              <w:left w:val="nil"/>
              <w:bottom w:val="single" w:sz="4" w:space="0" w:color="auto"/>
              <w:right w:val="single" w:sz="4" w:space="0" w:color="auto"/>
            </w:tcBorders>
            <w:shd w:val="clear" w:color="000000" w:fill="BDD7EE"/>
            <w:vAlign w:val="center"/>
            <w:hideMark/>
          </w:tcPr>
          <w:p w:rsidR="001933B5" w:rsidRPr="00562E17" w:rsidRDefault="001933B5" w:rsidP="001933B5">
            <w:pPr>
              <w:spacing w:before="0" w:line="240" w:lineRule="auto"/>
              <w:ind w:firstLine="0"/>
              <w:jc w:val="center"/>
              <w:rPr>
                <w:ins w:id="139" w:author="Šejnohová Hana" w:date="2018-12-11T10:03:00Z"/>
                <w:b/>
                <w:bCs/>
                <w:color w:val="000000"/>
                <w:sz w:val="20"/>
                <w:szCs w:val="20"/>
              </w:rPr>
            </w:pPr>
            <w:ins w:id="140" w:author="Šejnohová Hana" w:date="2018-12-11T10:03:00Z">
              <w:r w:rsidRPr="00562E17">
                <w:rPr>
                  <w:b/>
                  <w:bCs/>
                  <w:color w:val="000000"/>
                  <w:sz w:val="20"/>
                  <w:szCs w:val="20"/>
                </w:rPr>
                <w:t xml:space="preserve">Stanovení míry podílu příčiny na vzniku problému       </w:t>
              </w:r>
              <w:r w:rsidRPr="00562E17">
                <w:rPr>
                  <w:i/>
                  <w:iCs/>
                  <w:color w:val="000000"/>
                  <w:sz w:val="20"/>
                  <w:szCs w:val="20"/>
                </w:rPr>
                <w:t>(1-5)**</w:t>
              </w:r>
            </w:ins>
          </w:p>
        </w:tc>
      </w:tr>
      <w:tr w:rsidR="001933B5" w:rsidRPr="00562E17" w:rsidTr="001933B5">
        <w:tblPrEx>
          <w:tblW w:w="14317" w:type="dxa"/>
          <w:tblInd w:w="-5" w:type="dxa"/>
          <w:tblCellMar>
            <w:left w:w="70" w:type="dxa"/>
            <w:right w:w="70" w:type="dxa"/>
          </w:tblCellMar>
          <w:tblPrExChange w:id="141" w:author="Šejnohová Hana" w:date="2018-12-11T10:04:00Z">
            <w:tblPrEx>
              <w:tblW w:w="11860" w:type="dxa"/>
              <w:tblInd w:w="-5" w:type="dxa"/>
              <w:tblCellMar>
                <w:left w:w="70" w:type="dxa"/>
                <w:right w:w="70" w:type="dxa"/>
              </w:tblCellMar>
            </w:tblPrEx>
          </w:tblPrExChange>
        </w:tblPrEx>
        <w:trPr>
          <w:trHeight w:val="360"/>
          <w:ins w:id="142" w:author="Šejnohová Hana" w:date="2018-12-11T10:03:00Z"/>
          <w:trPrChange w:id="143" w:author="Šejnohová Hana" w:date="2018-12-11T10:04:00Z">
            <w:trPr>
              <w:gridAfter w:val="0"/>
              <w:trHeight w:val="360"/>
            </w:trPr>
          </w:trPrChange>
        </w:trPr>
        <w:tc>
          <w:tcPr>
            <w:tcW w:w="1560" w:type="dxa"/>
            <w:vMerge w:val="restart"/>
            <w:tcBorders>
              <w:top w:val="nil"/>
              <w:left w:val="nil"/>
              <w:bottom w:val="nil"/>
              <w:right w:val="single" w:sz="4" w:space="0" w:color="auto"/>
            </w:tcBorders>
            <w:shd w:val="clear" w:color="auto" w:fill="auto"/>
            <w:vAlign w:val="center"/>
            <w:hideMark/>
            <w:tcPrChange w:id="144" w:author="Šejnohová Hana" w:date="2018-12-11T10:04:00Z">
              <w:tcPr>
                <w:tcW w:w="2320" w:type="dxa"/>
                <w:gridSpan w:val="3"/>
                <w:vMerge w:val="restart"/>
                <w:tcBorders>
                  <w:top w:val="nil"/>
                  <w:left w:val="nil"/>
                  <w:bottom w:val="nil"/>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center"/>
              <w:rPr>
                <w:ins w:id="145" w:author="Šejnohová Hana" w:date="2018-12-11T10:03:00Z"/>
                <w:color w:val="000000"/>
                <w:sz w:val="20"/>
                <w:szCs w:val="20"/>
              </w:rPr>
            </w:pPr>
            <w:ins w:id="146" w:author="Šejnohová Hana" w:date="2018-12-11T10:03:00Z">
              <w:r w:rsidRPr="00562E17">
                <w:rPr>
                  <w:color w:val="000000"/>
                  <w:sz w:val="20"/>
                  <w:szCs w:val="20"/>
                </w:rPr>
                <w:t>Změny v početnosti populací a diverzitě volně žijících druhů ptáků</w:t>
              </w:r>
            </w:ins>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Change w:id="147" w:author="Šejnohová Hana" w:date="2018-12-11T10:04:00Z">
              <w:tcPr>
                <w:tcW w:w="1640" w:type="dxa"/>
                <w:gridSpan w:val="2"/>
                <w:vMerge w:val="restart"/>
                <w:tcBorders>
                  <w:top w:val="nil"/>
                  <w:left w:val="single" w:sz="4" w:space="0" w:color="auto"/>
                  <w:bottom w:val="single" w:sz="4" w:space="0" w:color="000000"/>
                  <w:right w:val="single" w:sz="4" w:space="0" w:color="auto"/>
                </w:tcBorders>
                <w:shd w:val="clear" w:color="auto" w:fill="auto"/>
                <w:noWrap/>
                <w:vAlign w:val="center"/>
                <w:hideMark/>
              </w:tcPr>
            </w:tcPrChange>
          </w:tcPr>
          <w:p w:rsidR="001933B5" w:rsidRPr="00562E17" w:rsidRDefault="001933B5" w:rsidP="001933B5">
            <w:pPr>
              <w:spacing w:before="0" w:line="240" w:lineRule="auto"/>
              <w:ind w:firstLine="0"/>
              <w:jc w:val="center"/>
              <w:rPr>
                <w:ins w:id="148" w:author="Šejnohová Hana" w:date="2018-12-11T10:03:00Z"/>
                <w:rFonts w:ascii="Calibri" w:hAnsi="Calibri" w:cs="Calibri"/>
                <w:color w:val="000000"/>
                <w:sz w:val="20"/>
                <w:szCs w:val="20"/>
                <w:rPrChange w:id="149" w:author="Šejnohová Hana" w:date="2018-12-11T10:10:00Z">
                  <w:rPr>
                    <w:ins w:id="150" w:author="Šejnohová Hana" w:date="2018-12-11T10:03:00Z"/>
                    <w:rFonts w:ascii="Calibri" w:hAnsi="Calibri" w:cs="Calibri"/>
                    <w:color w:val="000000"/>
                    <w:sz w:val="22"/>
                    <w:szCs w:val="22"/>
                  </w:rPr>
                </w:rPrChange>
              </w:rPr>
            </w:pPr>
            <w:ins w:id="151" w:author="Šejnohová Hana" w:date="2018-12-11T10:03:00Z">
              <w:r w:rsidRPr="00562E17">
                <w:rPr>
                  <w:rFonts w:ascii="Calibri" w:hAnsi="Calibri" w:cs="Calibri"/>
                  <w:color w:val="000000"/>
                  <w:sz w:val="20"/>
                  <w:szCs w:val="20"/>
                  <w:rPrChange w:id="152" w:author="Šejnohová Hana" w:date="2018-12-11T10:10:00Z">
                    <w:rPr>
                      <w:rFonts w:ascii="Calibri" w:hAnsi="Calibri" w:cs="Calibri"/>
                      <w:color w:val="000000"/>
                      <w:sz w:val="22"/>
                      <w:szCs w:val="22"/>
                    </w:rPr>
                  </w:rPrChange>
                </w:rPr>
                <w:t>1</w:t>
              </w:r>
            </w:ins>
          </w:p>
        </w:tc>
        <w:tc>
          <w:tcPr>
            <w:tcW w:w="10064" w:type="dxa"/>
            <w:tcBorders>
              <w:top w:val="nil"/>
              <w:left w:val="nil"/>
              <w:bottom w:val="single" w:sz="4" w:space="0" w:color="auto"/>
              <w:right w:val="single" w:sz="4" w:space="0" w:color="auto"/>
            </w:tcBorders>
            <w:shd w:val="clear" w:color="auto" w:fill="auto"/>
            <w:vAlign w:val="center"/>
            <w:hideMark/>
            <w:tcPrChange w:id="153" w:author="Šejnohová Hana" w:date="2018-12-11T10:04:00Z">
              <w:tcPr>
                <w:tcW w:w="522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left"/>
              <w:rPr>
                <w:ins w:id="154" w:author="Šejnohová Hana" w:date="2018-12-11T10:03:00Z"/>
                <w:color w:val="000000"/>
                <w:sz w:val="20"/>
                <w:szCs w:val="20"/>
                <w:rPrChange w:id="155" w:author="Šejnohová Hana" w:date="2018-12-11T10:10:00Z">
                  <w:rPr>
                    <w:ins w:id="156" w:author="Šejnohová Hana" w:date="2018-12-11T10:03:00Z"/>
                    <w:color w:val="000000"/>
                    <w:sz w:val="22"/>
                    <w:szCs w:val="22"/>
                  </w:rPr>
                </w:rPrChange>
              </w:rPr>
            </w:pPr>
            <w:ins w:id="157" w:author="Šejnohová Hana" w:date="2018-12-11T10:03:00Z">
              <w:r w:rsidRPr="00562E17">
                <w:rPr>
                  <w:color w:val="000000"/>
                  <w:sz w:val="20"/>
                  <w:szCs w:val="20"/>
                  <w:rPrChange w:id="158" w:author="Šejnohová Hana" w:date="2018-12-11T10:10:00Z">
                    <w:rPr>
                      <w:color w:val="000000"/>
                      <w:sz w:val="22"/>
                      <w:szCs w:val="22"/>
                    </w:rPr>
                  </w:rPrChange>
                </w:rPr>
                <w:t>Nadměrná velikost polí (ploch osetých jednou plodinou)</w:t>
              </w:r>
            </w:ins>
          </w:p>
        </w:tc>
        <w:tc>
          <w:tcPr>
            <w:tcW w:w="1559" w:type="dxa"/>
            <w:tcBorders>
              <w:top w:val="nil"/>
              <w:left w:val="nil"/>
              <w:bottom w:val="single" w:sz="4" w:space="0" w:color="auto"/>
              <w:right w:val="single" w:sz="4" w:space="0" w:color="auto"/>
            </w:tcBorders>
            <w:shd w:val="clear" w:color="auto" w:fill="auto"/>
            <w:vAlign w:val="center"/>
            <w:hideMark/>
            <w:tcPrChange w:id="159" w:author="Šejnohová Hana" w:date="2018-12-11T10:04:00Z">
              <w:tcPr>
                <w:tcW w:w="268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center"/>
              <w:rPr>
                <w:ins w:id="160" w:author="Šejnohová Hana" w:date="2018-12-11T10:03:00Z"/>
                <w:color w:val="000000"/>
                <w:sz w:val="20"/>
                <w:szCs w:val="20"/>
                <w:rPrChange w:id="161" w:author="Šejnohová Hana" w:date="2018-12-11T10:10:00Z">
                  <w:rPr>
                    <w:ins w:id="162" w:author="Šejnohová Hana" w:date="2018-12-11T10:03:00Z"/>
                    <w:color w:val="000000"/>
                    <w:sz w:val="22"/>
                    <w:szCs w:val="22"/>
                  </w:rPr>
                </w:rPrChange>
              </w:rPr>
            </w:pPr>
            <w:ins w:id="163" w:author="Šejnohová Hana" w:date="2018-12-11T10:03:00Z">
              <w:r w:rsidRPr="00562E17">
                <w:rPr>
                  <w:color w:val="000000"/>
                  <w:sz w:val="20"/>
                  <w:szCs w:val="20"/>
                  <w:rPrChange w:id="164" w:author="Šejnohová Hana" w:date="2018-12-11T10:10:00Z">
                    <w:rPr>
                      <w:color w:val="000000"/>
                      <w:sz w:val="22"/>
                      <w:szCs w:val="22"/>
                    </w:rPr>
                  </w:rPrChange>
                </w:rPr>
                <w:t>2</w:t>
              </w:r>
            </w:ins>
          </w:p>
        </w:tc>
      </w:tr>
      <w:tr w:rsidR="001933B5" w:rsidRPr="00562E17" w:rsidTr="001933B5">
        <w:tblPrEx>
          <w:tblW w:w="14317" w:type="dxa"/>
          <w:tblInd w:w="-5" w:type="dxa"/>
          <w:tblCellMar>
            <w:left w:w="70" w:type="dxa"/>
            <w:right w:w="70" w:type="dxa"/>
          </w:tblCellMar>
          <w:tblPrExChange w:id="165" w:author="Šejnohová Hana" w:date="2018-12-11T10:04:00Z">
            <w:tblPrEx>
              <w:tblW w:w="11860" w:type="dxa"/>
              <w:tblInd w:w="-5" w:type="dxa"/>
              <w:tblCellMar>
                <w:left w:w="70" w:type="dxa"/>
                <w:right w:w="70" w:type="dxa"/>
              </w:tblCellMar>
            </w:tblPrEx>
          </w:tblPrExChange>
        </w:tblPrEx>
        <w:trPr>
          <w:trHeight w:val="300"/>
          <w:ins w:id="166" w:author="Šejnohová Hana" w:date="2018-12-11T10:03:00Z"/>
          <w:trPrChange w:id="167" w:author="Šejnohová Hana" w:date="2018-12-11T10:04:00Z">
            <w:trPr>
              <w:gridAfter w:val="0"/>
              <w:trHeight w:val="300"/>
            </w:trPr>
          </w:trPrChange>
        </w:trPr>
        <w:tc>
          <w:tcPr>
            <w:tcW w:w="1560" w:type="dxa"/>
            <w:vMerge/>
            <w:tcBorders>
              <w:top w:val="nil"/>
              <w:left w:val="nil"/>
              <w:bottom w:val="nil"/>
              <w:right w:val="single" w:sz="4" w:space="0" w:color="auto"/>
            </w:tcBorders>
            <w:vAlign w:val="center"/>
            <w:hideMark/>
            <w:tcPrChange w:id="168" w:author="Šejnohová Hana" w:date="2018-12-11T10:04:00Z">
              <w:tcPr>
                <w:tcW w:w="2320" w:type="dxa"/>
                <w:gridSpan w:val="3"/>
                <w:vMerge/>
                <w:tcBorders>
                  <w:top w:val="nil"/>
                  <w:left w:val="nil"/>
                  <w:bottom w:val="nil"/>
                  <w:right w:val="single" w:sz="4" w:space="0" w:color="auto"/>
                </w:tcBorders>
                <w:vAlign w:val="center"/>
                <w:hideMark/>
              </w:tcPr>
            </w:tcPrChange>
          </w:tcPr>
          <w:p w:rsidR="001933B5" w:rsidRPr="00562E17" w:rsidRDefault="001933B5" w:rsidP="001933B5">
            <w:pPr>
              <w:spacing w:before="0" w:line="240" w:lineRule="auto"/>
              <w:ind w:firstLine="0"/>
              <w:jc w:val="left"/>
              <w:rPr>
                <w:ins w:id="169" w:author="Šejnohová Hana" w:date="2018-12-11T10:03:00Z"/>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Change w:id="170" w:author="Šejnohová Hana" w:date="2018-12-11T10:04:00Z">
              <w:tcPr>
                <w:tcW w:w="1640" w:type="dxa"/>
                <w:gridSpan w:val="2"/>
                <w:vMerge/>
                <w:tcBorders>
                  <w:top w:val="nil"/>
                  <w:left w:val="single" w:sz="4" w:space="0" w:color="auto"/>
                  <w:bottom w:val="single" w:sz="4" w:space="0" w:color="000000"/>
                  <w:right w:val="single" w:sz="4" w:space="0" w:color="auto"/>
                </w:tcBorders>
                <w:vAlign w:val="center"/>
                <w:hideMark/>
              </w:tcPr>
            </w:tcPrChange>
          </w:tcPr>
          <w:p w:rsidR="001933B5" w:rsidRPr="00562E17" w:rsidRDefault="001933B5" w:rsidP="001933B5">
            <w:pPr>
              <w:spacing w:before="0" w:line="240" w:lineRule="auto"/>
              <w:ind w:firstLine="0"/>
              <w:jc w:val="left"/>
              <w:rPr>
                <w:ins w:id="171" w:author="Šejnohová Hana" w:date="2018-12-11T10:03:00Z"/>
                <w:rFonts w:ascii="Calibri" w:hAnsi="Calibri" w:cs="Calibri"/>
                <w:color w:val="000000"/>
                <w:sz w:val="20"/>
                <w:szCs w:val="20"/>
                <w:rPrChange w:id="172" w:author="Šejnohová Hana" w:date="2018-12-11T10:10:00Z">
                  <w:rPr>
                    <w:ins w:id="173" w:author="Šejnohová Hana" w:date="2018-12-11T10:03:00Z"/>
                    <w:rFonts w:ascii="Calibri" w:hAnsi="Calibri" w:cs="Calibri"/>
                    <w:color w:val="000000"/>
                    <w:sz w:val="22"/>
                    <w:szCs w:val="22"/>
                  </w:rPr>
                </w:rPrChange>
              </w:rPr>
            </w:pPr>
          </w:p>
        </w:tc>
        <w:tc>
          <w:tcPr>
            <w:tcW w:w="10064" w:type="dxa"/>
            <w:tcBorders>
              <w:top w:val="nil"/>
              <w:left w:val="nil"/>
              <w:bottom w:val="single" w:sz="4" w:space="0" w:color="auto"/>
              <w:right w:val="single" w:sz="4" w:space="0" w:color="auto"/>
            </w:tcBorders>
            <w:shd w:val="clear" w:color="auto" w:fill="auto"/>
            <w:vAlign w:val="center"/>
            <w:hideMark/>
            <w:tcPrChange w:id="174" w:author="Šejnohová Hana" w:date="2018-12-11T10:04:00Z">
              <w:tcPr>
                <w:tcW w:w="522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left"/>
              <w:rPr>
                <w:ins w:id="175" w:author="Šejnohová Hana" w:date="2018-12-11T10:03:00Z"/>
                <w:color w:val="000000"/>
                <w:sz w:val="20"/>
                <w:szCs w:val="20"/>
                <w:rPrChange w:id="176" w:author="Šejnohová Hana" w:date="2018-12-11T10:10:00Z">
                  <w:rPr>
                    <w:ins w:id="177" w:author="Šejnohová Hana" w:date="2018-12-11T10:03:00Z"/>
                    <w:color w:val="000000"/>
                    <w:sz w:val="22"/>
                    <w:szCs w:val="22"/>
                  </w:rPr>
                </w:rPrChange>
              </w:rPr>
            </w:pPr>
            <w:ins w:id="178" w:author="Šejnohová Hana" w:date="2018-12-11T10:03:00Z">
              <w:r w:rsidRPr="00562E17">
                <w:rPr>
                  <w:color w:val="000000"/>
                  <w:sz w:val="20"/>
                  <w:szCs w:val="20"/>
                  <w:rPrChange w:id="179" w:author="Šejnohová Hana" w:date="2018-12-11T10:10:00Z">
                    <w:rPr>
                      <w:color w:val="000000"/>
                      <w:sz w:val="22"/>
                      <w:szCs w:val="22"/>
                    </w:rPr>
                  </w:rPrChange>
                </w:rPr>
                <w:t>Nedostatečná diverzita osevních postupů</w:t>
              </w:r>
            </w:ins>
          </w:p>
        </w:tc>
        <w:tc>
          <w:tcPr>
            <w:tcW w:w="1559" w:type="dxa"/>
            <w:tcBorders>
              <w:top w:val="nil"/>
              <w:left w:val="nil"/>
              <w:bottom w:val="single" w:sz="4" w:space="0" w:color="auto"/>
              <w:right w:val="single" w:sz="4" w:space="0" w:color="auto"/>
            </w:tcBorders>
            <w:shd w:val="clear" w:color="auto" w:fill="auto"/>
            <w:vAlign w:val="center"/>
            <w:hideMark/>
            <w:tcPrChange w:id="180" w:author="Šejnohová Hana" w:date="2018-12-11T10:04:00Z">
              <w:tcPr>
                <w:tcW w:w="268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center"/>
              <w:rPr>
                <w:ins w:id="181" w:author="Šejnohová Hana" w:date="2018-12-11T10:03:00Z"/>
                <w:color w:val="000000"/>
                <w:sz w:val="20"/>
                <w:szCs w:val="20"/>
                <w:rPrChange w:id="182" w:author="Šejnohová Hana" w:date="2018-12-11T10:10:00Z">
                  <w:rPr>
                    <w:ins w:id="183" w:author="Šejnohová Hana" w:date="2018-12-11T10:03:00Z"/>
                    <w:color w:val="000000"/>
                    <w:sz w:val="22"/>
                    <w:szCs w:val="22"/>
                  </w:rPr>
                </w:rPrChange>
              </w:rPr>
            </w:pPr>
            <w:ins w:id="184" w:author="Šejnohová Hana" w:date="2018-12-11T10:03:00Z">
              <w:r w:rsidRPr="00562E17">
                <w:rPr>
                  <w:color w:val="000000"/>
                  <w:sz w:val="20"/>
                  <w:szCs w:val="20"/>
                  <w:rPrChange w:id="185" w:author="Šejnohová Hana" w:date="2018-12-11T10:10:00Z">
                    <w:rPr>
                      <w:color w:val="000000"/>
                      <w:sz w:val="22"/>
                      <w:szCs w:val="22"/>
                    </w:rPr>
                  </w:rPrChange>
                </w:rPr>
                <w:t>2</w:t>
              </w:r>
            </w:ins>
          </w:p>
        </w:tc>
      </w:tr>
      <w:tr w:rsidR="001933B5" w:rsidRPr="00562E17" w:rsidTr="001933B5">
        <w:tblPrEx>
          <w:tblW w:w="14317" w:type="dxa"/>
          <w:tblInd w:w="-5" w:type="dxa"/>
          <w:tblCellMar>
            <w:left w:w="70" w:type="dxa"/>
            <w:right w:w="70" w:type="dxa"/>
          </w:tblCellMar>
          <w:tblPrExChange w:id="186" w:author="Šejnohová Hana" w:date="2018-12-11T10:04:00Z">
            <w:tblPrEx>
              <w:tblW w:w="11860" w:type="dxa"/>
              <w:tblInd w:w="-5" w:type="dxa"/>
              <w:tblCellMar>
                <w:left w:w="70" w:type="dxa"/>
                <w:right w:w="70" w:type="dxa"/>
              </w:tblCellMar>
            </w:tblPrEx>
          </w:tblPrExChange>
        </w:tblPrEx>
        <w:trPr>
          <w:trHeight w:val="300"/>
          <w:ins w:id="187" w:author="Šejnohová Hana" w:date="2018-12-11T10:03:00Z"/>
          <w:trPrChange w:id="188" w:author="Šejnohová Hana" w:date="2018-12-11T10:04:00Z">
            <w:trPr>
              <w:gridAfter w:val="0"/>
              <w:trHeight w:val="300"/>
            </w:trPr>
          </w:trPrChange>
        </w:trPr>
        <w:tc>
          <w:tcPr>
            <w:tcW w:w="1560" w:type="dxa"/>
            <w:vMerge/>
            <w:tcBorders>
              <w:top w:val="nil"/>
              <w:left w:val="nil"/>
              <w:bottom w:val="nil"/>
              <w:right w:val="single" w:sz="4" w:space="0" w:color="auto"/>
            </w:tcBorders>
            <w:vAlign w:val="center"/>
            <w:hideMark/>
            <w:tcPrChange w:id="189" w:author="Šejnohová Hana" w:date="2018-12-11T10:04:00Z">
              <w:tcPr>
                <w:tcW w:w="2320" w:type="dxa"/>
                <w:gridSpan w:val="3"/>
                <w:vMerge/>
                <w:tcBorders>
                  <w:top w:val="nil"/>
                  <w:left w:val="nil"/>
                  <w:bottom w:val="nil"/>
                  <w:right w:val="single" w:sz="4" w:space="0" w:color="auto"/>
                </w:tcBorders>
                <w:vAlign w:val="center"/>
                <w:hideMark/>
              </w:tcPr>
            </w:tcPrChange>
          </w:tcPr>
          <w:p w:rsidR="001933B5" w:rsidRPr="00562E17" w:rsidRDefault="001933B5" w:rsidP="001933B5">
            <w:pPr>
              <w:spacing w:before="0" w:line="240" w:lineRule="auto"/>
              <w:ind w:firstLine="0"/>
              <w:jc w:val="left"/>
              <w:rPr>
                <w:ins w:id="190" w:author="Šejnohová Hana" w:date="2018-12-11T10:03:00Z"/>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Change w:id="191" w:author="Šejnohová Hana" w:date="2018-12-11T10:04:00Z">
              <w:tcPr>
                <w:tcW w:w="1640" w:type="dxa"/>
                <w:gridSpan w:val="2"/>
                <w:vMerge/>
                <w:tcBorders>
                  <w:top w:val="nil"/>
                  <w:left w:val="single" w:sz="4" w:space="0" w:color="auto"/>
                  <w:bottom w:val="single" w:sz="4" w:space="0" w:color="000000"/>
                  <w:right w:val="single" w:sz="4" w:space="0" w:color="auto"/>
                </w:tcBorders>
                <w:vAlign w:val="center"/>
                <w:hideMark/>
              </w:tcPr>
            </w:tcPrChange>
          </w:tcPr>
          <w:p w:rsidR="001933B5" w:rsidRPr="00562E17" w:rsidRDefault="001933B5" w:rsidP="001933B5">
            <w:pPr>
              <w:spacing w:before="0" w:line="240" w:lineRule="auto"/>
              <w:ind w:firstLine="0"/>
              <w:jc w:val="left"/>
              <w:rPr>
                <w:ins w:id="192" w:author="Šejnohová Hana" w:date="2018-12-11T10:03:00Z"/>
                <w:rFonts w:ascii="Calibri" w:hAnsi="Calibri" w:cs="Calibri"/>
                <w:color w:val="000000"/>
                <w:sz w:val="20"/>
                <w:szCs w:val="20"/>
                <w:rPrChange w:id="193" w:author="Šejnohová Hana" w:date="2018-12-11T10:10:00Z">
                  <w:rPr>
                    <w:ins w:id="194" w:author="Šejnohová Hana" w:date="2018-12-11T10:03:00Z"/>
                    <w:rFonts w:ascii="Calibri" w:hAnsi="Calibri" w:cs="Calibri"/>
                    <w:color w:val="000000"/>
                    <w:sz w:val="22"/>
                    <w:szCs w:val="22"/>
                  </w:rPr>
                </w:rPrChange>
              </w:rPr>
            </w:pPr>
          </w:p>
        </w:tc>
        <w:tc>
          <w:tcPr>
            <w:tcW w:w="10064" w:type="dxa"/>
            <w:tcBorders>
              <w:top w:val="nil"/>
              <w:left w:val="nil"/>
              <w:bottom w:val="single" w:sz="4" w:space="0" w:color="auto"/>
              <w:right w:val="single" w:sz="4" w:space="0" w:color="auto"/>
            </w:tcBorders>
            <w:shd w:val="clear" w:color="auto" w:fill="auto"/>
            <w:vAlign w:val="center"/>
            <w:hideMark/>
            <w:tcPrChange w:id="195" w:author="Šejnohová Hana" w:date="2018-12-11T10:04:00Z">
              <w:tcPr>
                <w:tcW w:w="522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left"/>
              <w:rPr>
                <w:ins w:id="196" w:author="Šejnohová Hana" w:date="2018-12-11T10:03:00Z"/>
                <w:color w:val="000000"/>
                <w:sz w:val="20"/>
                <w:szCs w:val="20"/>
                <w:rPrChange w:id="197" w:author="Šejnohová Hana" w:date="2018-12-11T10:10:00Z">
                  <w:rPr>
                    <w:ins w:id="198" w:author="Šejnohová Hana" w:date="2018-12-11T10:03:00Z"/>
                    <w:color w:val="000000"/>
                    <w:sz w:val="22"/>
                    <w:szCs w:val="22"/>
                  </w:rPr>
                </w:rPrChange>
              </w:rPr>
            </w:pPr>
            <w:ins w:id="199" w:author="Šejnohová Hana" w:date="2018-12-11T10:03:00Z">
              <w:r w:rsidRPr="00562E17">
                <w:rPr>
                  <w:color w:val="000000"/>
                  <w:sz w:val="20"/>
                  <w:szCs w:val="20"/>
                  <w:rPrChange w:id="200" w:author="Šejnohová Hana" w:date="2018-12-11T10:10:00Z">
                    <w:rPr>
                      <w:color w:val="000000"/>
                      <w:sz w:val="22"/>
                      <w:szCs w:val="22"/>
                    </w:rPr>
                  </w:rPrChange>
                </w:rPr>
                <w:t>Nedostatek strnišť a jiných potravně zajímavých ploch přes zimu</w:t>
              </w:r>
            </w:ins>
          </w:p>
        </w:tc>
        <w:tc>
          <w:tcPr>
            <w:tcW w:w="1559" w:type="dxa"/>
            <w:tcBorders>
              <w:top w:val="nil"/>
              <w:left w:val="nil"/>
              <w:bottom w:val="single" w:sz="4" w:space="0" w:color="auto"/>
              <w:right w:val="single" w:sz="4" w:space="0" w:color="auto"/>
            </w:tcBorders>
            <w:shd w:val="clear" w:color="auto" w:fill="auto"/>
            <w:vAlign w:val="center"/>
            <w:hideMark/>
            <w:tcPrChange w:id="201" w:author="Šejnohová Hana" w:date="2018-12-11T10:04:00Z">
              <w:tcPr>
                <w:tcW w:w="268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center"/>
              <w:rPr>
                <w:ins w:id="202" w:author="Šejnohová Hana" w:date="2018-12-11T10:03:00Z"/>
                <w:color w:val="000000"/>
                <w:sz w:val="20"/>
                <w:szCs w:val="20"/>
                <w:rPrChange w:id="203" w:author="Šejnohová Hana" w:date="2018-12-11T10:10:00Z">
                  <w:rPr>
                    <w:ins w:id="204" w:author="Šejnohová Hana" w:date="2018-12-11T10:03:00Z"/>
                    <w:color w:val="000000"/>
                    <w:sz w:val="22"/>
                    <w:szCs w:val="22"/>
                  </w:rPr>
                </w:rPrChange>
              </w:rPr>
            </w:pPr>
            <w:ins w:id="205" w:author="Šejnohová Hana" w:date="2018-12-11T10:03:00Z">
              <w:r w:rsidRPr="00562E17">
                <w:rPr>
                  <w:color w:val="000000"/>
                  <w:sz w:val="20"/>
                  <w:szCs w:val="20"/>
                  <w:rPrChange w:id="206" w:author="Šejnohová Hana" w:date="2018-12-11T10:10:00Z">
                    <w:rPr>
                      <w:color w:val="000000"/>
                      <w:sz w:val="22"/>
                      <w:szCs w:val="22"/>
                    </w:rPr>
                  </w:rPrChange>
                </w:rPr>
                <w:t>1</w:t>
              </w:r>
            </w:ins>
          </w:p>
        </w:tc>
      </w:tr>
      <w:tr w:rsidR="001933B5" w:rsidRPr="00562E17" w:rsidTr="001933B5">
        <w:tblPrEx>
          <w:tblW w:w="14317" w:type="dxa"/>
          <w:tblInd w:w="-5" w:type="dxa"/>
          <w:tblCellMar>
            <w:left w:w="70" w:type="dxa"/>
            <w:right w:w="70" w:type="dxa"/>
          </w:tblCellMar>
          <w:tblPrExChange w:id="207" w:author="Šejnohová Hana" w:date="2018-12-11T10:04:00Z">
            <w:tblPrEx>
              <w:tblW w:w="11860" w:type="dxa"/>
              <w:tblInd w:w="-5" w:type="dxa"/>
              <w:tblCellMar>
                <w:left w:w="70" w:type="dxa"/>
                <w:right w:w="70" w:type="dxa"/>
              </w:tblCellMar>
            </w:tblPrEx>
          </w:tblPrExChange>
        </w:tblPrEx>
        <w:trPr>
          <w:trHeight w:val="300"/>
          <w:ins w:id="208" w:author="Šejnohová Hana" w:date="2018-12-11T10:03:00Z"/>
          <w:trPrChange w:id="209" w:author="Šejnohová Hana" w:date="2018-12-11T10:04:00Z">
            <w:trPr>
              <w:gridAfter w:val="0"/>
              <w:trHeight w:val="300"/>
            </w:trPr>
          </w:trPrChange>
        </w:trPr>
        <w:tc>
          <w:tcPr>
            <w:tcW w:w="1560" w:type="dxa"/>
            <w:vMerge/>
            <w:tcBorders>
              <w:top w:val="nil"/>
              <w:left w:val="nil"/>
              <w:bottom w:val="nil"/>
              <w:right w:val="single" w:sz="4" w:space="0" w:color="auto"/>
            </w:tcBorders>
            <w:vAlign w:val="center"/>
            <w:hideMark/>
            <w:tcPrChange w:id="210" w:author="Šejnohová Hana" w:date="2018-12-11T10:04:00Z">
              <w:tcPr>
                <w:tcW w:w="2320" w:type="dxa"/>
                <w:gridSpan w:val="3"/>
                <w:vMerge/>
                <w:tcBorders>
                  <w:top w:val="nil"/>
                  <w:left w:val="nil"/>
                  <w:bottom w:val="nil"/>
                  <w:right w:val="single" w:sz="4" w:space="0" w:color="auto"/>
                </w:tcBorders>
                <w:vAlign w:val="center"/>
                <w:hideMark/>
              </w:tcPr>
            </w:tcPrChange>
          </w:tcPr>
          <w:p w:rsidR="001933B5" w:rsidRPr="00562E17" w:rsidRDefault="001933B5" w:rsidP="001933B5">
            <w:pPr>
              <w:spacing w:before="0" w:line="240" w:lineRule="auto"/>
              <w:ind w:firstLine="0"/>
              <w:jc w:val="left"/>
              <w:rPr>
                <w:ins w:id="211" w:author="Šejnohová Hana" w:date="2018-12-11T10:03:00Z"/>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Change w:id="212" w:author="Šejnohová Hana" w:date="2018-12-11T10:04:00Z">
              <w:tcPr>
                <w:tcW w:w="1640" w:type="dxa"/>
                <w:gridSpan w:val="2"/>
                <w:vMerge/>
                <w:tcBorders>
                  <w:top w:val="nil"/>
                  <w:left w:val="single" w:sz="4" w:space="0" w:color="auto"/>
                  <w:bottom w:val="single" w:sz="4" w:space="0" w:color="000000"/>
                  <w:right w:val="single" w:sz="4" w:space="0" w:color="auto"/>
                </w:tcBorders>
                <w:vAlign w:val="center"/>
                <w:hideMark/>
              </w:tcPr>
            </w:tcPrChange>
          </w:tcPr>
          <w:p w:rsidR="001933B5" w:rsidRPr="00562E17" w:rsidRDefault="001933B5" w:rsidP="001933B5">
            <w:pPr>
              <w:spacing w:before="0" w:line="240" w:lineRule="auto"/>
              <w:ind w:firstLine="0"/>
              <w:jc w:val="left"/>
              <w:rPr>
                <w:ins w:id="213" w:author="Šejnohová Hana" w:date="2018-12-11T10:03:00Z"/>
                <w:rFonts w:ascii="Calibri" w:hAnsi="Calibri" w:cs="Calibri"/>
                <w:color w:val="000000"/>
                <w:sz w:val="20"/>
                <w:szCs w:val="20"/>
                <w:rPrChange w:id="214" w:author="Šejnohová Hana" w:date="2018-12-11T10:10:00Z">
                  <w:rPr>
                    <w:ins w:id="215" w:author="Šejnohová Hana" w:date="2018-12-11T10:03:00Z"/>
                    <w:rFonts w:ascii="Calibri" w:hAnsi="Calibri" w:cs="Calibri"/>
                    <w:color w:val="000000"/>
                    <w:sz w:val="22"/>
                    <w:szCs w:val="22"/>
                  </w:rPr>
                </w:rPrChange>
              </w:rPr>
            </w:pPr>
          </w:p>
        </w:tc>
        <w:tc>
          <w:tcPr>
            <w:tcW w:w="10064" w:type="dxa"/>
            <w:tcBorders>
              <w:top w:val="nil"/>
              <w:left w:val="nil"/>
              <w:bottom w:val="single" w:sz="4" w:space="0" w:color="auto"/>
              <w:right w:val="single" w:sz="4" w:space="0" w:color="auto"/>
            </w:tcBorders>
            <w:shd w:val="clear" w:color="auto" w:fill="auto"/>
            <w:vAlign w:val="center"/>
            <w:hideMark/>
            <w:tcPrChange w:id="216" w:author="Šejnohová Hana" w:date="2018-12-11T10:04:00Z">
              <w:tcPr>
                <w:tcW w:w="522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left"/>
              <w:rPr>
                <w:ins w:id="217" w:author="Šejnohová Hana" w:date="2018-12-11T10:03:00Z"/>
                <w:color w:val="000000"/>
                <w:sz w:val="20"/>
                <w:szCs w:val="20"/>
                <w:rPrChange w:id="218" w:author="Šejnohová Hana" w:date="2018-12-11T10:10:00Z">
                  <w:rPr>
                    <w:ins w:id="219" w:author="Šejnohová Hana" w:date="2018-12-11T10:03:00Z"/>
                    <w:color w:val="000000"/>
                    <w:sz w:val="22"/>
                    <w:szCs w:val="22"/>
                  </w:rPr>
                </w:rPrChange>
              </w:rPr>
            </w:pPr>
            <w:ins w:id="220" w:author="Šejnohová Hana" w:date="2018-12-11T10:03:00Z">
              <w:r w:rsidRPr="00562E17">
                <w:rPr>
                  <w:color w:val="000000"/>
                  <w:sz w:val="20"/>
                  <w:szCs w:val="20"/>
                  <w:rPrChange w:id="221" w:author="Šejnohová Hana" w:date="2018-12-11T10:10:00Z">
                    <w:rPr>
                      <w:color w:val="000000"/>
                      <w:sz w:val="22"/>
                      <w:szCs w:val="22"/>
                    </w:rPr>
                  </w:rPrChange>
                </w:rPr>
                <w:t xml:space="preserve">Rychlost seče/sklizně/šíře záběru </w:t>
              </w:r>
            </w:ins>
          </w:p>
        </w:tc>
        <w:tc>
          <w:tcPr>
            <w:tcW w:w="1559" w:type="dxa"/>
            <w:tcBorders>
              <w:top w:val="nil"/>
              <w:left w:val="nil"/>
              <w:bottom w:val="single" w:sz="4" w:space="0" w:color="auto"/>
              <w:right w:val="single" w:sz="4" w:space="0" w:color="auto"/>
            </w:tcBorders>
            <w:shd w:val="clear" w:color="auto" w:fill="auto"/>
            <w:vAlign w:val="center"/>
            <w:hideMark/>
            <w:tcPrChange w:id="222" w:author="Šejnohová Hana" w:date="2018-12-11T10:04:00Z">
              <w:tcPr>
                <w:tcW w:w="268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center"/>
              <w:rPr>
                <w:ins w:id="223" w:author="Šejnohová Hana" w:date="2018-12-11T10:03:00Z"/>
                <w:color w:val="000000"/>
                <w:sz w:val="20"/>
                <w:szCs w:val="20"/>
                <w:rPrChange w:id="224" w:author="Šejnohová Hana" w:date="2018-12-11T10:10:00Z">
                  <w:rPr>
                    <w:ins w:id="225" w:author="Šejnohová Hana" w:date="2018-12-11T10:03:00Z"/>
                    <w:color w:val="000000"/>
                    <w:sz w:val="22"/>
                    <w:szCs w:val="22"/>
                  </w:rPr>
                </w:rPrChange>
              </w:rPr>
            </w:pPr>
            <w:ins w:id="226" w:author="Šejnohová Hana" w:date="2018-12-11T10:03:00Z">
              <w:r w:rsidRPr="00562E17">
                <w:rPr>
                  <w:color w:val="000000"/>
                  <w:sz w:val="20"/>
                  <w:szCs w:val="20"/>
                  <w:rPrChange w:id="227" w:author="Šejnohová Hana" w:date="2018-12-11T10:10:00Z">
                    <w:rPr>
                      <w:color w:val="000000"/>
                      <w:sz w:val="22"/>
                      <w:szCs w:val="22"/>
                    </w:rPr>
                  </w:rPrChange>
                </w:rPr>
                <w:t>2</w:t>
              </w:r>
            </w:ins>
          </w:p>
        </w:tc>
      </w:tr>
      <w:tr w:rsidR="001933B5" w:rsidRPr="00562E17" w:rsidTr="001933B5">
        <w:tblPrEx>
          <w:tblW w:w="14317" w:type="dxa"/>
          <w:tblInd w:w="-5" w:type="dxa"/>
          <w:tblCellMar>
            <w:left w:w="70" w:type="dxa"/>
            <w:right w:w="70" w:type="dxa"/>
          </w:tblCellMar>
          <w:tblPrExChange w:id="228" w:author="Šejnohová Hana" w:date="2018-12-11T10:04:00Z">
            <w:tblPrEx>
              <w:tblW w:w="11860" w:type="dxa"/>
              <w:tblInd w:w="-5" w:type="dxa"/>
              <w:tblCellMar>
                <w:left w:w="70" w:type="dxa"/>
                <w:right w:w="70" w:type="dxa"/>
              </w:tblCellMar>
            </w:tblPrEx>
          </w:tblPrExChange>
        </w:tblPrEx>
        <w:trPr>
          <w:trHeight w:val="300"/>
          <w:ins w:id="229" w:author="Šejnohová Hana" w:date="2018-12-11T10:03:00Z"/>
          <w:trPrChange w:id="230" w:author="Šejnohová Hana" w:date="2018-12-11T10:04:00Z">
            <w:trPr>
              <w:gridAfter w:val="0"/>
              <w:trHeight w:val="300"/>
            </w:trPr>
          </w:trPrChange>
        </w:trPr>
        <w:tc>
          <w:tcPr>
            <w:tcW w:w="1560" w:type="dxa"/>
            <w:vMerge/>
            <w:tcBorders>
              <w:top w:val="nil"/>
              <w:left w:val="nil"/>
              <w:bottom w:val="nil"/>
              <w:right w:val="single" w:sz="4" w:space="0" w:color="auto"/>
            </w:tcBorders>
            <w:vAlign w:val="center"/>
            <w:hideMark/>
            <w:tcPrChange w:id="231" w:author="Šejnohová Hana" w:date="2018-12-11T10:04:00Z">
              <w:tcPr>
                <w:tcW w:w="2320" w:type="dxa"/>
                <w:gridSpan w:val="3"/>
                <w:vMerge/>
                <w:tcBorders>
                  <w:top w:val="nil"/>
                  <w:left w:val="nil"/>
                  <w:bottom w:val="nil"/>
                  <w:right w:val="single" w:sz="4" w:space="0" w:color="auto"/>
                </w:tcBorders>
                <w:vAlign w:val="center"/>
                <w:hideMark/>
              </w:tcPr>
            </w:tcPrChange>
          </w:tcPr>
          <w:p w:rsidR="001933B5" w:rsidRPr="00562E17" w:rsidRDefault="001933B5" w:rsidP="001933B5">
            <w:pPr>
              <w:spacing w:before="0" w:line="240" w:lineRule="auto"/>
              <w:ind w:firstLine="0"/>
              <w:jc w:val="left"/>
              <w:rPr>
                <w:ins w:id="232" w:author="Šejnohová Hana" w:date="2018-12-11T10:03:00Z"/>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Change w:id="233" w:author="Šejnohová Hana" w:date="2018-12-11T10:04:00Z">
              <w:tcPr>
                <w:tcW w:w="1640" w:type="dxa"/>
                <w:gridSpan w:val="2"/>
                <w:vMerge/>
                <w:tcBorders>
                  <w:top w:val="nil"/>
                  <w:left w:val="single" w:sz="4" w:space="0" w:color="auto"/>
                  <w:bottom w:val="single" w:sz="4" w:space="0" w:color="000000"/>
                  <w:right w:val="single" w:sz="4" w:space="0" w:color="auto"/>
                </w:tcBorders>
                <w:vAlign w:val="center"/>
                <w:hideMark/>
              </w:tcPr>
            </w:tcPrChange>
          </w:tcPr>
          <w:p w:rsidR="001933B5" w:rsidRPr="00562E17" w:rsidRDefault="001933B5" w:rsidP="001933B5">
            <w:pPr>
              <w:spacing w:before="0" w:line="240" w:lineRule="auto"/>
              <w:ind w:firstLine="0"/>
              <w:jc w:val="left"/>
              <w:rPr>
                <w:ins w:id="234" w:author="Šejnohová Hana" w:date="2018-12-11T10:03:00Z"/>
                <w:rFonts w:ascii="Calibri" w:hAnsi="Calibri" w:cs="Calibri"/>
                <w:color w:val="000000"/>
                <w:sz w:val="20"/>
                <w:szCs w:val="20"/>
                <w:rPrChange w:id="235" w:author="Šejnohová Hana" w:date="2018-12-11T10:10:00Z">
                  <w:rPr>
                    <w:ins w:id="236" w:author="Šejnohová Hana" w:date="2018-12-11T10:03:00Z"/>
                    <w:rFonts w:ascii="Calibri" w:hAnsi="Calibri" w:cs="Calibri"/>
                    <w:color w:val="000000"/>
                    <w:sz w:val="22"/>
                    <w:szCs w:val="22"/>
                  </w:rPr>
                </w:rPrChange>
              </w:rPr>
            </w:pPr>
          </w:p>
        </w:tc>
        <w:tc>
          <w:tcPr>
            <w:tcW w:w="10064" w:type="dxa"/>
            <w:tcBorders>
              <w:top w:val="nil"/>
              <w:left w:val="nil"/>
              <w:bottom w:val="single" w:sz="4" w:space="0" w:color="auto"/>
              <w:right w:val="single" w:sz="4" w:space="0" w:color="auto"/>
            </w:tcBorders>
            <w:shd w:val="clear" w:color="auto" w:fill="auto"/>
            <w:vAlign w:val="center"/>
            <w:hideMark/>
            <w:tcPrChange w:id="237" w:author="Šejnohová Hana" w:date="2018-12-11T10:04:00Z">
              <w:tcPr>
                <w:tcW w:w="522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left"/>
              <w:rPr>
                <w:ins w:id="238" w:author="Šejnohová Hana" w:date="2018-12-11T10:03:00Z"/>
                <w:color w:val="000000"/>
                <w:sz w:val="20"/>
                <w:szCs w:val="20"/>
                <w:rPrChange w:id="239" w:author="Šejnohová Hana" w:date="2018-12-11T10:10:00Z">
                  <w:rPr>
                    <w:ins w:id="240" w:author="Šejnohová Hana" w:date="2018-12-11T10:03:00Z"/>
                    <w:color w:val="000000"/>
                    <w:sz w:val="22"/>
                    <w:szCs w:val="22"/>
                  </w:rPr>
                </w:rPrChange>
              </w:rPr>
            </w:pPr>
            <w:ins w:id="241" w:author="Šejnohová Hana" w:date="2018-12-11T10:03:00Z">
              <w:r w:rsidRPr="00562E17">
                <w:rPr>
                  <w:color w:val="000000"/>
                  <w:sz w:val="20"/>
                  <w:szCs w:val="20"/>
                  <w:rPrChange w:id="242" w:author="Šejnohová Hana" w:date="2018-12-11T10:10:00Z">
                    <w:rPr>
                      <w:color w:val="000000"/>
                      <w:sz w:val="22"/>
                      <w:szCs w:val="22"/>
                    </w:rPr>
                  </w:rPrChange>
                </w:rPr>
                <w:t>Celoplošná seč nevhodným způsobem</w:t>
              </w:r>
            </w:ins>
          </w:p>
        </w:tc>
        <w:tc>
          <w:tcPr>
            <w:tcW w:w="1559" w:type="dxa"/>
            <w:tcBorders>
              <w:top w:val="nil"/>
              <w:left w:val="nil"/>
              <w:bottom w:val="nil"/>
              <w:right w:val="single" w:sz="4" w:space="0" w:color="auto"/>
            </w:tcBorders>
            <w:shd w:val="clear" w:color="auto" w:fill="auto"/>
            <w:vAlign w:val="center"/>
            <w:hideMark/>
            <w:tcPrChange w:id="243" w:author="Šejnohová Hana" w:date="2018-12-11T10:04:00Z">
              <w:tcPr>
                <w:tcW w:w="2680" w:type="dxa"/>
                <w:tcBorders>
                  <w:top w:val="nil"/>
                  <w:left w:val="nil"/>
                  <w:bottom w:val="nil"/>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center"/>
              <w:rPr>
                <w:ins w:id="244" w:author="Šejnohová Hana" w:date="2018-12-11T10:03:00Z"/>
                <w:color w:val="000000"/>
                <w:sz w:val="20"/>
                <w:szCs w:val="20"/>
                <w:rPrChange w:id="245" w:author="Šejnohová Hana" w:date="2018-12-11T10:10:00Z">
                  <w:rPr>
                    <w:ins w:id="246" w:author="Šejnohová Hana" w:date="2018-12-11T10:03:00Z"/>
                    <w:color w:val="000000"/>
                    <w:sz w:val="22"/>
                    <w:szCs w:val="22"/>
                  </w:rPr>
                </w:rPrChange>
              </w:rPr>
            </w:pPr>
            <w:ins w:id="247" w:author="Šejnohová Hana" w:date="2018-12-11T10:03:00Z">
              <w:r w:rsidRPr="00562E17">
                <w:rPr>
                  <w:color w:val="000000"/>
                  <w:sz w:val="20"/>
                  <w:szCs w:val="20"/>
                  <w:rPrChange w:id="248" w:author="Šejnohová Hana" w:date="2018-12-11T10:10:00Z">
                    <w:rPr>
                      <w:color w:val="000000"/>
                      <w:sz w:val="22"/>
                      <w:szCs w:val="22"/>
                    </w:rPr>
                  </w:rPrChange>
                </w:rPr>
                <w:t>2</w:t>
              </w:r>
            </w:ins>
          </w:p>
        </w:tc>
      </w:tr>
      <w:tr w:rsidR="001933B5" w:rsidRPr="00562E17" w:rsidTr="001933B5">
        <w:tblPrEx>
          <w:tblW w:w="14317" w:type="dxa"/>
          <w:tblInd w:w="-5" w:type="dxa"/>
          <w:tblCellMar>
            <w:left w:w="70" w:type="dxa"/>
            <w:right w:w="70" w:type="dxa"/>
          </w:tblCellMar>
          <w:tblPrExChange w:id="249" w:author="Šejnohová Hana" w:date="2018-12-11T10:04:00Z">
            <w:tblPrEx>
              <w:tblW w:w="11860" w:type="dxa"/>
              <w:tblInd w:w="-5" w:type="dxa"/>
              <w:tblCellMar>
                <w:left w:w="70" w:type="dxa"/>
                <w:right w:w="70" w:type="dxa"/>
              </w:tblCellMar>
            </w:tblPrEx>
          </w:tblPrExChange>
        </w:tblPrEx>
        <w:trPr>
          <w:trHeight w:val="300"/>
          <w:ins w:id="250" w:author="Šejnohová Hana" w:date="2018-12-11T10:03:00Z"/>
          <w:trPrChange w:id="251" w:author="Šejnohová Hana" w:date="2018-12-11T10:04:00Z">
            <w:trPr>
              <w:gridAfter w:val="0"/>
              <w:trHeight w:val="300"/>
            </w:trPr>
          </w:trPrChange>
        </w:trPr>
        <w:tc>
          <w:tcPr>
            <w:tcW w:w="1560" w:type="dxa"/>
            <w:vMerge/>
            <w:tcBorders>
              <w:top w:val="nil"/>
              <w:left w:val="nil"/>
              <w:bottom w:val="nil"/>
              <w:right w:val="single" w:sz="4" w:space="0" w:color="auto"/>
            </w:tcBorders>
            <w:vAlign w:val="center"/>
            <w:hideMark/>
            <w:tcPrChange w:id="252" w:author="Šejnohová Hana" w:date="2018-12-11T10:04:00Z">
              <w:tcPr>
                <w:tcW w:w="2320" w:type="dxa"/>
                <w:gridSpan w:val="3"/>
                <w:vMerge/>
                <w:tcBorders>
                  <w:top w:val="nil"/>
                  <w:left w:val="nil"/>
                  <w:bottom w:val="nil"/>
                  <w:right w:val="single" w:sz="4" w:space="0" w:color="auto"/>
                </w:tcBorders>
                <w:vAlign w:val="center"/>
                <w:hideMark/>
              </w:tcPr>
            </w:tcPrChange>
          </w:tcPr>
          <w:p w:rsidR="001933B5" w:rsidRPr="00562E17" w:rsidRDefault="001933B5" w:rsidP="001933B5">
            <w:pPr>
              <w:spacing w:before="0" w:line="240" w:lineRule="auto"/>
              <w:ind w:firstLine="0"/>
              <w:jc w:val="left"/>
              <w:rPr>
                <w:ins w:id="253" w:author="Šejnohová Hana" w:date="2018-12-11T10:03:00Z"/>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Change w:id="254" w:author="Šejnohová Hana" w:date="2018-12-11T10:04:00Z">
              <w:tcPr>
                <w:tcW w:w="1640" w:type="dxa"/>
                <w:gridSpan w:val="2"/>
                <w:vMerge/>
                <w:tcBorders>
                  <w:top w:val="nil"/>
                  <w:left w:val="single" w:sz="4" w:space="0" w:color="auto"/>
                  <w:bottom w:val="single" w:sz="4" w:space="0" w:color="000000"/>
                  <w:right w:val="single" w:sz="4" w:space="0" w:color="auto"/>
                </w:tcBorders>
                <w:vAlign w:val="center"/>
                <w:hideMark/>
              </w:tcPr>
            </w:tcPrChange>
          </w:tcPr>
          <w:p w:rsidR="001933B5" w:rsidRPr="00562E17" w:rsidRDefault="001933B5" w:rsidP="001933B5">
            <w:pPr>
              <w:spacing w:before="0" w:line="240" w:lineRule="auto"/>
              <w:ind w:firstLine="0"/>
              <w:jc w:val="left"/>
              <w:rPr>
                <w:ins w:id="255" w:author="Šejnohová Hana" w:date="2018-12-11T10:03:00Z"/>
                <w:rFonts w:ascii="Calibri" w:hAnsi="Calibri" w:cs="Calibri"/>
                <w:color w:val="000000"/>
                <w:sz w:val="20"/>
                <w:szCs w:val="20"/>
                <w:rPrChange w:id="256" w:author="Šejnohová Hana" w:date="2018-12-11T10:10:00Z">
                  <w:rPr>
                    <w:ins w:id="257" w:author="Šejnohová Hana" w:date="2018-12-11T10:03:00Z"/>
                    <w:rFonts w:ascii="Calibri" w:hAnsi="Calibri" w:cs="Calibri"/>
                    <w:color w:val="000000"/>
                    <w:sz w:val="22"/>
                    <w:szCs w:val="22"/>
                  </w:rPr>
                </w:rPrChange>
              </w:rPr>
            </w:pPr>
          </w:p>
        </w:tc>
        <w:tc>
          <w:tcPr>
            <w:tcW w:w="10064" w:type="dxa"/>
            <w:tcBorders>
              <w:top w:val="nil"/>
              <w:left w:val="nil"/>
              <w:bottom w:val="single" w:sz="4" w:space="0" w:color="auto"/>
              <w:right w:val="single" w:sz="4" w:space="0" w:color="auto"/>
            </w:tcBorders>
            <w:shd w:val="clear" w:color="auto" w:fill="auto"/>
            <w:vAlign w:val="center"/>
            <w:hideMark/>
            <w:tcPrChange w:id="258" w:author="Šejnohová Hana" w:date="2018-12-11T10:04:00Z">
              <w:tcPr>
                <w:tcW w:w="522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left"/>
              <w:rPr>
                <w:ins w:id="259" w:author="Šejnohová Hana" w:date="2018-12-11T10:03:00Z"/>
                <w:color w:val="000000"/>
                <w:sz w:val="20"/>
                <w:szCs w:val="20"/>
                <w:rPrChange w:id="260" w:author="Šejnohová Hana" w:date="2018-12-11T10:10:00Z">
                  <w:rPr>
                    <w:ins w:id="261" w:author="Šejnohová Hana" w:date="2018-12-11T10:03:00Z"/>
                    <w:color w:val="000000"/>
                    <w:sz w:val="22"/>
                    <w:szCs w:val="22"/>
                  </w:rPr>
                </w:rPrChange>
              </w:rPr>
            </w:pPr>
            <w:ins w:id="262" w:author="Šejnohová Hana" w:date="2018-12-11T10:03:00Z">
              <w:r w:rsidRPr="00562E17">
                <w:rPr>
                  <w:color w:val="000000"/>
                  <w:sz w:val="20"/>
                  <w:szCs w:val="20"/>
                  <w:rPrChange w:id="263" w:author="Šejnohová Hana" w:date="2018-12-11T10:10:00Z">
                    <w:rPr>
                      <w:color w:val="000000"/>
                      <w:sz w:val="22"/>
                      <w:szCs w:val="22"/>
                    </w:rPr>
                  </w:rPrChange>
                </w:rPr>
                <w:t>Likvidace hnízd při jarních pracích</w:t>
              </w:r>
            </w:ins>
          </w:p>
        </w:tc>
        <w:tc>
          <w:tcPr>
            <w:tcW w:w="1559" w:type="dxa"/>
            <w:tcBorders>
              <w:top w:val="single" w:sz="4" w:space="0" w:color="auto"/>
              <w:left w:val="nil"/>
              <w:bottom w:val="single" w:sz="4" w:space="0" w:color="auto"/>
              <w:right w:val="single" w:sz="4" w:space="0" w:color="auto"/>
            </w:tcBorders>
            <w:shd w:val="clear" w:color="auto" w:fill="auto"/>
            <w:vAlign w:val="center"/>
            <w:hideMark/>
            <w:tcPrChange w:id="264" w:author="Šejnohová Hana" w:date="2018-12-11T10:04:00Z">
              <w:tcPr>
                <w:tcW w:w="2680" w:type="dxa"/>
                <w:tcBorders>
                  <w:top w:val="single" w:sz="4" w:space="0" w:color="auto"/>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center"/>
              <w:rPr>
                <w:ins w:id="265" w:author="Šejnohová Hana" w:date="2018-12-11T10:03:00Z"/>
                <w:color w:val="000000"/>
                <w:sz w:val="20"/>
                <w:szCs w:val="20"/>
                <w:rPrChange w:id="266" w:author="Šejnohová Hana" w:date="2018-12-11T10:10:00Z">
                  <w:rPr>
                    <w:ins w:id="267" w:author="Šejnohová Hana" w:date="2018-12-11T10:03:00Z"/>
                    <w:color w:val="000000"/>
                    <w:sz w:val="22"/>
                    <w:szCs w:val="22"/>
                  </w:rPr>
                </w:rPrChange>
              </w:rPr>
            </w:pPr>
            <w:ins w:id="268" w:author="Šejnohová Hana" w:date="2018-12-11T10:03:00Z">
              <w:r w:rsidRPr="00562E17">
                <w:rPr>
                  <w:color w:val="000000"/>
                  <w:sz w:val="20"/>
                  <w:szCs w:val="20"/>
                  <w:rPrChange w:id="269" w:author="Šejnohová Hana" w:date="2018-12-11T10:10:00Z">
                    <w:rPr>
                      <w:color w:val="000000"/>
                      <w:sz w:val="22"/>
                      <w:szCs w:val="22"/>
                    </w:rPr>
                  </w:rPrChange>
                </w:rPr>
                <w:t>2</w:t>
              </w:r>
            </w:ins>
          </w:p>
        </w:tc>
      </w:tr>
      <w:tr w:rsidR="001933B5" w:rsidRPr="00562E17" w:rsidTr="001933B5">
        <w:tblPrEx>
          <w:tblW w:w="14317" w:type="dxa"/>
          <w:tblInd w:w="-5" w:type="dxa"/>
          <w:tblCellMar>
            <w:left w:w="70" w:type="dxa"/>
            <w:right w:w="70" w:type="dxa"/>
          </w:tblCellMar>
          <w:tblPrExChange w:id="270" w:author="Šejnohová Hana" w:date="2018-12-11T10:04:00Z">
            <w:tblPrEx>
              <w:tblW w:w="11860" w:type="dxa"/>
              <w:tblInd w:w="-5" w:type="dxa"/>
              <w:tblCellMar>
                <w:left w:w="70" w:type="dxa"/>
                <w:right w:w="70" w:type="dxa"/>
              </w:tblCellMar>
            </w:tblPrEx>
          </w:tblPrExChange>
        </w:tblPrEx>
        <w:trPr>
          <w:trHeight w:val="300"/>
          <w:ins w:id="271" w:author="Šejnohová Hana" w:date="2018-12-11T10:03:00Z"/>
          <w:trPrChange w:id="272" w:author="Šejnohová Hana" w:date="2018-12-11T10:04:00Z">
            <w:trPr>
              <w:gridAfter w:val="0"/>
              <w:trHeight w:val="300"/>
            </w:trPr>
          </w:trPrChange>
        </w:trPr>
        <w:tc>
          <w:tcPr>
            <w:tcW w:w="1560" w:type="dxa"/>
            <w:vMerge/>
            <w:tcBorders>
              <w:top w:val="nil"/>
              <w:left w:val="nil"/>
              <w:bottom w:val="nil"/>
              <w:right w:val="single" w:sz="4" w:space="0" w:color="auto"/>
            </w:tcBorders>
            <w:vAlign w:val="center"/>
            <w:hideMark/>
            <w:tcPrChange w:id="273" w:author="Šejnohová Hana" w:date="2018-12-11T10:04:00Z">
              <w:tcPr>
                <w:tcW w:w="2320" w:type="dxa"/>
                <w:gridSpan w:val="3"/>
                <w:vMerge/>
                <w:tcBorders>
                  <w:top w:val="nil"/>
                  <w:left w:val="nil"/>
                  <w:bottom w:val="nil"/>
                  <w:right w:val="single" w:sz="4" w:space="0" w:color="auto"/>
                </w:tcBorders>
                <w:vAlign w:val="center"/>
                <w:hideMark/>
              </w:tcPr>
            </w:tcPrChange>
          </w:tcPr>
          <w:p w:rsidR="001933B5" w:rsidRPr="00562E17" w:rsidRDefault="001933B5" w:rsidP="001933B5">
            <w:pPr>
              <w:spacing w:before="0" w:line="240" w:lineRule="auto"/>
              <w:ind w:firstLine="0"/>
              <w:jc w:val="left"/>
              <w:rPr>
                <w:ins w:id="274" w:author="Šejnohová Hana" w:date="2018-12-11T10:03:00Z"/>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Change w:id="275" w:author="Šejnohová Hana" w:date="2018-12-11T10:04:00Z">
              <w:tcPr>
                <w:tcW w:w="1640" w:type="dxa"/>
                <w:gridSpan w:val="2"/>
                <w:vMerge/>
                <w:tcBorders>
                  <w:top w:val="nil"/>
                  <w:left w:val="single" w:sz="4" w:space="0" w:color="auto"/>
                  <w:bottom w:val="single" w:sz="4" w:space="0" w:color="000000"/>
                  <w:right w:val="single" w:sz="4" w:space="0" w:color="auto"/>
                </w:tcBorders>
                <w:vAlign w:val="center"/>
                <w:hideMark/>
              </w:tcPr>
            </w:tcPrChange>
          </w:tcPr>
          <w:p w:rsidR="001933B5" w:rsidRPr="00562E17" w:rsidRDefault="001933B5" w:rsidP="001933B5">
            <w:pPr>
              <w:spacing w:before="0" w:line="240" w:lineRule="auto"/>
              <w:ind w:firstLine="0"/>
              <w:jc w:val="left"/>
              <w:rPr>
                <w:ins w:id="276" w:author="Šejnohová Hana" w:date="2018-12-11T10:03:00Z"/>
                <w:rFonts w:ascii="Calibri" w:hAnsi="Calibri" w:cs="Calibri"/>
                <w:color w:val="000000"/>
                <w:sz w:val="20"/>
                <w:szCs w:val="20"/>
                <w:rPrChange w:id="277" w:author="Šejnohová Hana" w:date="2018-12-11T10:10:00Z">
                  <w:rPr>
                    <w:ins w:id="278" w:author="Šejnohová Hana" w:date="2018-12-11T10:03:00Z"/>
                    <w:rFonts w:ascii="Calibri" w:hAnsi="Calibri" w:cs="Calibri"/>
                    <w:color w:val="000000"/>
                    <w:sz w:val="22"/>
                    <w:szCs w:val="22"/>
                  </w:rPr>
                </w:rPrChange>
              </w:rPr>
            </w:pPr>
          </w:p>
        </w:tc>
        <w:tc>
          <w:tcPr>
            <w:tcW w:w="10064" w:type="dxa"/>
            <w:tcBorders>
              <w:top w:val="nil"/>
              <w:left w:val="nil"/>
              <w:bottom w:val="single" w:sz="4" w:space="0" w:color="auto"/>
              <w:right w:val="single" w:sz="4" w:space="0" w:color="auto"/>
            </w:tcBorders>
            <w:shd w:val="clear" w:color="auto" w:fill="auto"/>
            <w:vAlign w:val="center"/>
            <w:hideMark/>
            <w:tcPrChange w:id="279" w:author="Šejnohová Hana" w:date="2018-12-11T10:04:00Z">
              <w:tcPr>
                <w:tcW w:w="522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left"/>
              <w:rPr>
                <w:ins w:id="280" w:author="Šejnohová Hana" w:date="2018-12-11T10:03:00Z"/>
                <w:color w:val="000000"/>
                <w:sz w:val="20"/>
                <w:szCs w:val="20"/>
                <w:rPrChange w:id="281" w:author="Šejnohová Hana" w:date="2018-12-11T10:10:00Z">
                  <w:rPr>
                    <w:ins w:id="282" w:author="Šejnohová Hana" w:date="2018-12-11T10:03:00Z"/>
                    <w:color w:val="000000"/>
                    <w:sz w:val="22"/>
                    <w:szCs w:val="22"/>
                  </w:rPr>
                </w:rPrChange>
              </w:rPr>
            </w:pPr>
            <w:ins w:id="283" w:author="Šejnohová Hana" w:date="2018-12-11T10:03:00Z">
              <w:r w:rsidRPr="00562E17">
                <w:rPr>
                  <w:color w:val="000000"/>
                  <w:sz w:val="20"/>
                  <w:szCs w:val="20"/>
                  <w:rPrChange w:id="284" w:author="Šejnohová Hana" w:date="2018-12-11T10:10:00Z">
                    <w:rPr>
                      <w:color w:val="000000"/>
                      <w:sz w:val="22"/>
                      <w:szCs w:val="22"/>
                    </w:rPr>
                  </w:rPrChange>
                </w:rPr>
                <w:t>Nedostatek mimoprodukčních ploch</w:t>
              </w:r>
            </w:ins>
          </w:p>
        </w:tc>
        <w:tc>
          <w:tcPr>
            <w:tcW w:w="1559" w:type="dxa"/>
            <w:tcBorders>
              <w:top w:val="nil"/>
              <w:left w:val="nil"/>
              <w:bottom w:val="single" w:sz="4" w:space="0" w:color="auto"/>
              <w:right w:val="single" w:sz="4" w:space="0" w:color="auto"/>
            </w:tcBorders>
            <w:shd w:val="clear" w:color="auto" w:fill="auto"/>
            <w:vAlign w:val="center"/>
            <w:hideMark/>
            <w:tcPrChange w:id="285" w:author="Šejnohová Hana" w:date="2018-12-11T10:04:00Z">
              <w:tcPr>
                <w:tcW w:w="268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center"/>
              <w:rPr>
                <w:ins w:id="286" w:author="Šejnohová Hana" w:date="2018-12-11T10:03:00Z"/>
                <w:color w:val="000000"/>
                <w:sz w:val="20"/>
                <w:szCs w:val="20"/>
                <w:rPrChange w:id="287" w:author="Šejnohová Hana" w:date="2018-12-11T10:10:00Z">
                  <w:rPr>
                    <w:ins w:id="288" w:author="Šejnohová Hana" w:date="2018-12-11T10:03:00Z"/>
                    <w:color w:val="000000"/>
                    <w:sz w:val="22"/>
                    <w:szCs w:val="22"/>
                  </w:rPr>
                </w:rPrChange>
              </w:rPr>
            </w:pPr>
            <w:ins w:id="289" w:author="Šejnohová Hana" w:date="2018-12-11T10:03:00Z">
              <w:r w:rsidRPr="00562E17">
                <w:rPr>
                  <w:color w:val="000000"/>
                  <w:sz w:val="20"/>
                  <w:szCs w:val="20"/>
                  <w:rPrChange w:id="290" w:author="Šejnohová Hana" w:date="2018-12-11T10:10:00Z">
                    <w:rPr>
                      <w:color w:val="000000"/>
                      <w:sz w:val="22"/>
                      <w:szCs w:val="22"/>
                    </w:rPr>
                  </w:rPrChange>
                </w:rPr>
                <w:t>1</w:t>
              </w:r>
            </w:ins>
          </w:p>
        </w:tc>
      </w:tr>
      <w:tr w:rsidR="001933B5" w:rsidRPr="00562E17" w:rsidTr="001933B5">
        <w:tblPrEx>
          <w:tblW w:w="14317" w:type="dxa"/>
          <w:tblInd w:w="-5" w:type="dxa"/>
          <w:tblCellMar>
            <w:left w:w="70" w:type="dxa"/>
            <w:right w:w="70" w:type="dxa"/>
          </w:tblCellMar>
          <w:tblPrExChange w:id="291" w:author="Šejnohová Hana" w:date="2018-12-11T10:04:00Z">
            <w:tblPrEx>
              <w:tblW w:w="11860" w:type="dxa"/>
              <w:tblInd w:w="-5" w:type="dxa"/>
              <w:tblCellMar>
                <w:left w:w="70" w:type="dxa"/>
                <w:right w:w="70" w:type="dxa"/>
              </w:tblCellMar>
            </w:tblPrEx>
          </w:tblPrExChange>
        </w:tblPrEx>
        <w:trPr>
          <w:trHeight w:val="345"/>
          <w:ins w:id="292" w:author="Šejnohová Hana" w:date="2018-12-11T10:03:00Z"/>
          <w:trPrChange w:id="293" w:author="Šejnohová Hana" w:date="2018-12-11T10:04:00Z">
            <w:trPr>
              <w:gridAfter w:val="0"/>
              <w:trHeight w:val="345"/>
            </w:trPr>
          </w:trPrChange>
        </w:trPr>
        <w:tc>
          <w:tcPr>
            <w:tcW w:w="1560" w:type="dxa"/>
            <w:vMerge/>
            <w:tcBorders>
              <w:top w:val="nil"/>
              <w:left w:val="nil"/>
              <w:bottom w:val="nil"/>
              <w:right w:val="single" w:sz="4" w:space="0" w:color="auto"/>
            </w:tcBorders>
            <w:vAlign w:val="center"/>
            <w:hideMark/>
            <w:tcPrChange w:id="294" w:author="Šejnohová Hana" w:date="2018-12-11T10:04:00Z">
              <w:tcPr>
                <w:tcW w:w="2320" w:type="dxa"/>
                <w:gridSpan w:val="3"/>
                <w:vMerge/>
                <w:tcBorders>
                  <w:top w:val="nil"/>
                  <w:left w:val="nil"/>
                  <w:bottom w:val="nil"/>
                  <w:right w:val="single" w:sz="4" w:space="0" w:color="auto"/>
                </w:tcBorders>
                <w:vAlign w:val="center"/>
                <w:hideMark/>
              </w:tcPr>
            </w:tcPrChange>
          </w:tcPr>
          <w:p w:rsidR="001933B5" w:rsidRPr="00562E17" w:rsidRDefault="001933B5" w:rsidP="001933B5">
            <w:pPr>
              <w:spacing w:before="0" w:line="240" w:lineRule="auto"/>
              <w:ind w:firstLine="0"/>
              <w:jc w:val="left"/>
              <w:rPr>
                <w:ins w:id="295" w:author="Šejnohová Hana" w:date="2018-12-11T10:03:00Z"/>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Change w:id="296" w:author="Šejnohová Hana" w:date="2018-12-11T10:04:00Z">
              <w:tcPr>
                <w:tcW w:w="1640" w:type="dxa"/>
                <w:gridSpan w:val="2"/>
                <w:vMerge/>
                <w:tcBorders>
                  <w:top w:val="nil"/>
                  <w:left w:val="single" w:sz="4" w:space="0" w:color="auto"/>
                  <w:bottom w:val="single" w:sz="4" w:space="0" w:color="000000"/>
                  <w:right w:val="single" w:sz="4" w:space="0" w:color="auto"/>
                </w:tcBorders>
                <w:vAlign w:val="center"/>
                <w:hideMark/>
              </w:tcPr>
            </w:tcPrChange>
          </w:tcPr>
          <w:p w:rsidR="001933B5" w:rsidRPr="00562E17" w:rsidRDefault="001933B5" w:rsidP="001933B5">
            <w:pPr>
              <w:spacing w:before="0" w:line="240" w:lineRule="auto"/>
              <w:ind w:firstLine="0"/>
              <w:jc w:val="left"/>
              <w:rPr>
                <w:ins w:id="297" w:author="Šejnohová Hana" w:date="2018-12-11T10:03:00Z"/>
                <w:rFonts w:ascii="Calibri" w:hAnsi="Calibri" w:cs="Calibri"/>
                <w:color w:val="000000"/>
                <w:sz w:val="20"/>
                <w:szCs w:val="20"/>
                <w:rPrChange w:id="298" w:author="Šejnohová Hana" w:date="2018-12-11T10:10:00Z">
                  <w:rPr>
                    <w:ins w:id="299" w:author="Šejnohová Hana" w:date="2018-12-11T10:03:00Z"/>
                    <w:rFonts w:ascii="Calibri" w:hAnsi="Calibri" w:cs="Calibri"/>
                    <w:color w:val="000000"/>
                    <w:sz w:val="22"/>
                    <w:szCs w:val="22"/>
                  </w:rPr>
                </w:rPrChange>
              </w:rPr>
            </w:pPr>
          </w:p>
        </w:tc>
        <w:tc>
          <w:tcPr>
            <w:tcW w:w="10064" w:type="dxa"/>
            <w:tcBorders>
              <w:top w:val="nil"/>
              <w:left w:val="nil"/>
              <w:bottom w:val="single" w:sz="4" w:space="0" w:color="auto"/>
              <w:right w:val="single" w:sz="4" w:space="0" w:color="auto"/>
            </w:tcBorders>
            <w:shd w:val="clear" w:color="auto" w:fill="auto"/>
            <w:vAlign w:val="center"/>
            <w:hideMark/>
            <w:tcPrChange w:id="300" w:author="Šejnohová Hana" w:date="2018-12-11T10:04:00Z">
              <w:tcPr>
                <w:tcW w:w="522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left"/>
              <w:rPr>
                <w:ins w:id="301" w:author="Šejnohová Hana" w:date="2018-12-11T10:03:00Z"/>
                <w:color w:val="000000"/>
                <w:sz w:val="20"/>
                <w:szCs w:val="20"/>
                <w:rPrChange w:id="302" w:author="Šejnohová Hana" w:date="2018-12-11T10:10:00Z">
                  <w:rPr>
                    <w:ins w:id="303" w:author="Šejnohová Hana" w:date="2018-12-11T10:03:00Z"/>
                    <w:color w:val="000000"/>
                    <w:sz w:val="22"/>
                    <w:szCs w:val="22"/>
                  </w:rPr>
                </w:rPrChange>
              </w:rPr>
            </w:pPr>
            <w:ins w:id="304" w:author="Šejnohová Hana" w:date="2018-12-11T10:03:00Z">
              <w:r w:rsidRPr="00562E17">
                <w:rPr>
                  <w:color w:val="000000"/>
                  <w:sz w:val="20"/>
                  <w:szCs w:val="20"/>
                  <w:rPrChange w:id="305" w:author="Šejnohová Hana" w:date="2018-12-11T10:10:00Z">
                    <w:rPr>
                      <w:color w:val="000000"/>
                      <w:sz w:val="22"/>
                      <w:szCs w:val="22"/>
                    </w:rPr>
                  </w:rPrChange>
                </w:rPr>
                <w:t xml:space="preserve">Snižování výměry stávajících neproduktivních ploch  </w:t>
              </w:r>
            </w:ins>
          </w:p>
        </w:tc>
        <w:tc>
          <w:tcPr>
            <w:tcW w:w="1559" w:type="dxa"/>
            <w:tcBorders>
              <w:top w:val="nil"/>
              <w:left w:val="nil"/>
              <w:bottom w:val="single" w:sz="4" w:space="0" w:color="auto"/>
              <w:right w:val="single" w:sz="4" w:space="0" w:color="auto"/>
            </w:tcBorders>
            <w:shd w:val="clear" w:color="auto" w:fill="auto"/>
            <w:vAlign w:val="center"/>
            <w:hideMark/>
            <w:tcPrChange w:id="306" w:author="Šejnohová Hana" w:date="2018-12-11T10:04:00Z">
              <w:tcPr>
                <w:tcW w:w="268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center"/>
              <w:rPr>
                <w:ins w:id="307" w:author="Šejnohová Hana" w:date="2018-12-11T10:03:00Z"/>
                <w:color w:val="000000"/>
                <w:sz w:val="20"/>
                <w:szCs w:val="20"/>
                <w:rPrChange w:id="308" w:author="Šejnohová Hana" w:date="2018-12-11T10:10:00Z">
                  <w:rPr>
                    <w:ins w:id="309" w:author="Šejnohová Hana" w:date="2018-12-11T10:03:00Z"/>
                    <w:color w:val="000000"/>
                    <w:sz w:val="22"/>
                    <w:szCs w:val="22"/>
                  </w:rPr>
                </w:rPrChange>
              </w:rPr>
            </w:pPr>
            <w:ins w:id="310" w:author="Šejnohová Hana" w:date="2018-12-11T10:03:00Z">
              <w:r w:rsidRPr="00562E17">
                <w:rPr>
                  <w:color w:val="000000"/>
                  <w:sz w:val="20"/>
                  <w:szCs w:val="20"/>
                  <w:rPrChange w:id="311" w:author="Šejnohová Hana" w:date="2018-12-11T10:10:00Z">
                    <w:rPr>
                      <w:color w:val="000000"/>
                      <w:sz w:val="22"/>
                      <w:szCs w:val="22"/>
                    </w:rPr>
                  </w:rPrChange>
                </w:rPr>
                <w:t>3</w:t>
              </w:r>
            </w:ins>
          </w:p>
        </w:tc>
      </w:tr>
      <w:tr w:rsidR="001933B5" w:rsidRPr="00562E17" w:rsidTr="001933B5">
        <w:tblPrEx>
          <w:tblW w:w="14317" w:type="dxa"/>
          <w:tblInd w:w="-5" w:type="dxa"/>
          <w:tblCellMar>
            <w:left w:w="70" w:type="dxa"/>
            <w:right w:w="70" w:type="dxa"/>
          </w:tblCellMar>
          <w:tblPrExChange w:id="312" w:author="Šejnohová Hana" w:date="2018-12-11T10:04:00Z">
            <w:tblPrEx>
              <w:tblW w:w="11860" w:type="dxa"/>
              <w:tblInd w:w="-5" w:type="dxa"/>
              <w:tblCellMar>
                <w:left w:w="70" w:type="dxa"/>
                <w:right w:w="70" w:type="dxa"/>
              </w:tblCellMar>
            </w:tblPrEx>
          </w:tblPrExChange>
        </w:tblPrEx>
        <w:trPr>
          <w:trHeight w:val="300"/>
          <w:ins w:id="313" w:author="Šejnohová Hana" w:date="2018-12-11T10:03:00Z"/>
          <w:trPrChange w:id="314" w:author="Šejnohová Hana" w:date="2018-12-11T10:04:00Z">
            <w:trPr>
              <w:gridAfter w:val="0"/>
              <w:trHeight w:val="300"/>
            </w:trPr>
          </w:trPrChange>
        </w:trPr>
        <w:tc>
          <w:tcPr>
            <w:tcW w:w="1560" w:type="dxa"/>
            <w:vMerge/>
            <w:tcBorders>
              <w:top w:val="nil"/>
              <w:left w:val="nil"/>
              <w:bottom w:val="nil"/>
              <w:right w:val="single" w:sz="4" w:space="0" w:color="auto"/>
            </w:tcBorders>
            <w:vAlign w:val="center"/>
            <w:hideMark/>
            <w:tcPrChange w:id="315" w:author="Šejnohová Hana" w:date="2018-12-11T10:04:00Z">
              <w:tcPr>
                <w:tcW w:w="2320" w:type="dxa"/>
                <w:gridSpan w:val="3"/>
                <w:vMerge/>
                <w:tcBorders>
                  <w:top w:val="nil"/>
                  <w:left w:val="nil"/>
                  <w:bottom w:val="nil"/>
                  <w:right w:val="single" w:sz="4" w:space="0" w:color="auto"/>
                </w:tcBorders>
                <w:vAlign w:val="center"/>
                <w:hideMark/>
              </w:tcPr>
            </w:tcPrChange>
          </w:tcPr>
          <w:p w:rsidR="001933B5" w:rsidRPr="00562E17" w:rsidRDefault="001933B5" w:rsidP="001933B5">
            <w:pPr>
              <w:spacing w:before="0" w:line="240" w:lineRule="auto"/>
              <w:ind w:firstLine="0"/>
              <w:jc w:val="left"/>
              <w:rPr>
                <w:ins w:id="316" w:author="Šejnohová Hana" w:date="2018-12-11T10:03:00Z"/>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Change w:id="317" w:author="Šejnohová Hana" w:date="2018-12-11T10:04:00Z">
              <w:tcPr>
                <w:tcW w:w="1640" w:type="dxa"/>
                <w:gridSpan w:val="2"/>
                <w:vMerge/>
                <w:tcBorders>
                  <w:top w:val="nil"/>
                  <w:left w:val="single" w:sz="4" w:space="0" w:color="auto"/>
                  <w:bottom w:val="single" w:sz="4" w:space="0" w:color="000000"/>
                  <w:right w:val="single" w:sz="4" w:space="0" w:color="auto"/>
                </w:tcBorders>
                <w:vAlign w:val="center"/>
                <w:hideMark/>
              </w:tcPr>
            </w:tcPrChange>
          </w:tcPr>
          <w:p w:rsidR="001933B5" w:rsidRPr="00562E17" w:rsidRDefault="001933B5" w:rsidP="001933B5">
            <w:pPr>
              <w:spacing w:before="0" w:line="240" w:lineRule="auto"/>
              <w:ind w:firstLine="0"/>
              <w:jc w:val="left"/>
              <w:rPr>
                <w:ins w:id="318" w:author="Šejnohová Hana" w:date="2018-12-11T10:03:00Z"/>
                <w:rFonts w:ascii="Calibri" w:hAnsi="Calibri" w:cs="Calibri"/>
                <w:color w:val="000000"/>
                <w:sz w:val="20"/>
                <w:szCs w:val="20"/>
                <w:rPrChange w:id="319" w:author="Šejnohová Hana" w:date="2018-12-11T10:10:00Z">
                  <w:rPr>
                    <w:ins w:id="320" w:author="Šejnohová Hana" w:date="2018-12-11T10:03:00Z"/>
                    <w:rFonts w:ascii="Calibri" w:hAnsi="Calibri" w:cs="Calibri"/>
                    <w:color w:val="000000"/>
                    <w:sz w:val="22"/>
                    <w:szCs w:val="22"/>
                  </w:rPr>
                </w:rPrChange>
              </w:rPr>
            </w:pPr>
          </w:p>
        </w:tc>
        <w:tc>
          <w:tcPr>
            <w:tcW w:w="10064" w:type="dxa"/>
            <w:tcBorders>
              <w:top w:val="nil"/>
              <w:left w:val="nil"/>
              <w:bottom w:val="single" w:sz="4" w:space="0" w:color="auto"/>
              <w:right w:val="single" w:sz="4" w:space="0" w:color="auto"/>
            </w:tcBorders>
            <w:shd w:val="clear" w:color="auto" w:fill="auto"/>
            <w:vAlign w:val="center"/>
            <w:hideMark/>
            <w:tcPrChange w:id="321" w:author="Šejnohová Hana" w:date="2018-12-11T10:04:00Z">
              <w:tcPr>
                <w:tcW w:w="522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left"/>
              <w:rPr>
                <w:ins w:id="322" w:author="Šejnohová Hana" w:date="2018-12-11T10:03:00Z"/>
                <w:color w:val="000000"/>
                <w:sz w:val="20"/>
                <w:szCs w:val="20"/>
                <w:rPrChange w:id="323" w:author="Šejnohová Hana" w:date="2018-12-11T10:10:00Z">
                  <w:rPr>
                    <w:ins w:id="324" w:author="Šejnohová Hana" w:date="2018-12-11T10:03:00Z"/>
                    <w:color w:val="000000"/>
                    <w:sz w:val="22"/>
                    <w:szCs w:val="22"/>
                  </w:rPr>
                </w:rPrChange>
              </w:rPr>
            </w:pPr>
            <w:ins w:id="325" w:author="Šejnohová Hana" w:date="2018-12-11T10:03:00Z">
              <w:r w:rsidRPr="00562E17">
                <w:rPr>
                  <w:color w:val="000000"/>
                  <w:sz w:val="20"/>
                  <w:szCs w:val="20"/>
                  <w:rPrChange w:id="326" w:author="Šejnohová Hana" w:date="2018-12-11T10:10:00Z">
                    <w:rPr>
                      <w:color w:val="000000"/>
                      <w:sz w:val="22"/>
                      <w:szCs w:val="22"/>
                    </w:rPr>
                  </w:rPrChange>
                </w:rPr>
                <w:t>Projevy klimatické změny</w:t>
              </w:r>
            </w:ins>
          </w:p>
        </w:tc>
        <w:tc>
          <w:tcPr>
            <w:tcW w:w="1559" w:type="dxa"/>
            <w:tcBorders>
              <w:top w:val="nil"/>
              <w:left w:val="nil"/>
              <w:bottom w:val="single" w:sz="4" w:space="0" w:color="auto"/>
              <w:right w:val="single" w:sz="4" w:space="0" w:color="auto"/>
            </w:tcBorders>
            <w:shd w:val="clear" w:color="auto" w:fill="auto"/>
            <w:vAlign w:val="center"/>
            <w:hideMark/>
            <w:tcPrChange w:id="327" w:author="Šejnohová Hana" w:date="2018-12-11T10:04:00Z">
              <w:tcPr>
                <w:tcW w:w="268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center"/>
              <w:rPr>
                <w:ins w:id="328" w:author="Šejnohová Hana" w:date="2018-12-11T10:03:00Z"/>
                <w:color w:val="000000"/>
                <w:sz w:val="20"/>
                <w:szCs w:val="20"/>
                <w:rPrChange w:id="329" w:author="Šejnohová Hana" w:date="2018-12-11T10:10:00Z">
                  <w:rPr>
                    <w:ins w:id="330" w:author="Šejnohová Hana" w:date="2018-12-11T10:03:00Z"/>
                    <w:color w:val="000000"/>
                    <w:sz w:val="22"/>
                    <w:szCs w:val="22"/>
                  </w:rPr>
                </w:rPrChange>
              </w:rPr>
            </w:pPr>
            <w:ins w:id="331" w:author="Šejnohová Hana" w:date="2018-12-11T10:03:00Z">
              <w:r w:rsidRPr="00562E17">
                <w:rPr>
                  <w:color w:val="000000"/>
                  <w:sz w:val="20"/>
                  <w:szCs w:val="20"/>
                  <w:rPrChange w:id="332" w:author="Šejnohová Hana" w:date="2018-12-11T10:10:00Z">
                    <w:rPr>
                      <w:color w:val="000000"/>
                      <w:sz w:val="22"/>
                      <w:szCs w:val="22"/>
                    </w:rPr>
                  </w:rPrChange>
                </w:rPr>
                <w:t>3</w:t>
              </w:r>
            </w:ins>
          </w:p>
        </w:tc>
      </w:tr>
      <w:tr w:rsidR="001933B5" w:rsidRPr="00562E17" w:rsidTr="001933B5">
        <w:tblPrEx>
          <w:tblW w:w="14317" w:type="dxa"/>
          <w:tblInd w:w="-5" w:type="dxa"/>
          <w:tblCellMar>
            <w:left w:w="70" w:type="dxa"/>
            <w:right w:w="70" w:type="dxa"/>
          </w:tblCellMar>
          <w:tblPrExChange w:id="333" w:author="Šejnohová Hana" w:date="2018-12-11T10:04:00Z">
            <w:tblPrEx>
              <w:tblW w:w="11860" w:type="dxa"/>
              <w:tblInd w:w="-5" w:type="dxa"/>
              <w:tblCellMar>
                <w:left w:w="70" w:type="dxa"/>
                <w:right w:w="70" w:type="dxa"/>
              </w:tblCellMar>
            </w:tblPrEx>
          </w:tblPrExChange>
        </w:tblPrEx>
        <w:trPr>
          <w:trHeight w:val="300"/>
          <w:ins w:id="334" w:author="Šejnohová Hana" w:date="2018-12-11T10:03:00Z"/>
          <w:trPrChange w:id="335" w:author="Šejnohová Hana" w:date="2018-12-11T10:04:00Z">
            <w:trPr>
              <w:gridAfter w:val="0"/>
              <w:trHeight w:val="300"/>
            </w:trPr>
          </w:trPrChange>
        </w:trPr>
        <w:tc>
          <w:tcPr>
            <w:tcW w:w="1560" w:type="dxa"/>
            <w:vMerge/>
            <w:tcBorders>
              <w:top w:val="nil"/>
              <w:left w:val="nil"/>
              <w:bottom w:val="nil"/>
              <w:right w:val="single" w:sz="4" w:space="0" w:color="auto"/>
            </w:tcBorders>
            <w:vAlign w:val="center"/>
            <w:hideMark/>
            <w:tcPrChange w:id="336" w:author="Šejnohová Hana" w:date="2018-12-11T10:04:00Z">
              <w:tcPr>
                <w:tcW w:w="2320" w:type="dxa"/>
                <w:gridSpan w:val="3"/>
                <w:vMerge/>
                <w:tcBorders>
                  <w:top w:val="nil"/>
                  <w:left w:val="nil"/>
                  <w:bottom w:val="nil"/>
                  <w:right w:val="single" w:sz="4" w:space="0" w:color="auto"/>
                </w:tcBorders>
                <w:vAlign w:val="center"/>
                <w:hideMark/>
              </w:tcPr>
            </w:tcPrChange>
          </w:tcPr>
          <w:p w:rsidR="001933B5" w:rsidRPr="00562E17" w:rsidRDefault="001933B5" w:rsidP="001933B5">
            <w:pPr>
              <w:spacing w:before="0" w:line="240" w:lineRule="auto"/>
              <w:ind w:firstLine="0"/>
              <w:jc w:val="left"/>
              <w:rPr>
                <w:ins w:id="337" w:author="Šejnohová Hana" w:date="2018-12-11T10:03:00Z"/>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Change w:id="338" w:author="Šejnohová Hana" w:date="2018-12-11T10:04:00Z">
              <w:tcPr>
                <w:tcW w:w="1640" w:type="dxa"/>
                <w:gridSpan w:val="2"/>
                <w:vMerge/>
                <w:tcBorders>
                  <w:top w:val="nil"/>
                  <w:left w:val="single" w:sz="4" w:space="0" w:color="auto"/>
                  <w:bottom w:val="single" w:sz="4" w:space="0" w:color="000000"/>
                  <w:right w:val="single" w:sz="4" w:space="0" w:color="auto"/>
                </w:tcBorders>
                <w:vAlign w:val="center"/>
                <w:hideMark/>
              </w:tcPr>
            </w:tcPrChange>
          </w:tcPr>
          <w:p w:rsidR="001933B5" w:rsidRPr="00562E17" w:rsidRDefault="001933B5" w:rsidP="001933B5">
            <w:pPr>
              <w:spacing w:before="0" w:line="240" w:lineRule="auto"/>
              <w:ind w:firstLine="0"/>
              <w:jc w:val="left"/>
              <w:rPr>
                <w:ins w:id="339" w:author="Šejnohová Hana" w:date="2018-12-11T10:03:00Z"/>
                <w:rFonts w:ascii="Calibri" w:hAnsi="Calibri" w:cs="Calibri"/>
                <w:color w:val="000000"/>
                <w:sz w:val="20"/>
                <w:szCs w:val="20"/>
                <w:rPrChange w:id="340" w:author="Šejnohová Hana" w:date="2018-12-11T10:10:00Z">
                  <w:rPr>
                    <w:ins w:id="341" w:author="Šejnohová Hana" w:date="2018-12-11T10:03:00Z"/>
                    <w:rFonts w:ascii="Calibri" w:hAnsi="Calibri" w:cs="Calibri"/>
                    <w:color w:val="000000"/>
                    <w:sz w:val="22"/>
                    <w:szCs w:val="22"/>
                  </w:rPr>
                </w:rPrChange>
              </w:rPr>
            </w:pPr>
          </w:p>
        </w:tc>
        <w:tc>
          <w:tcPr>
            <w:tcW w:w="10064" w:type="dxa"/>
            <w:tcBorders>
              <w:top w:val="nil"/>
              <w:left w:val="nil"/>
              <w:bottom w:val="single" w:sz="4" w:space="0" w:color="auto"/>
              <w:right w:val="single" w:sz="4" w:space="0" w:color="auto"/>
            </w:tcBorders>
            <w:shd w:val="clear" w:color="auto" w:fill="auto"/>
            <w:vAlign w:val="center"/>
            <w:hideMark/>
            <w:tcPrChange w:id="342" w:author="Šejnohová Hana" w:date="2018-12-11T10:04:00Z">
              <w:tcPr>
                <w:tcW w:w="522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left"/>
              <w:rPr>
                <w:ins w:id="343" w:author="Šejnohová Hana" w:date="2018-12-11T10:03:00Z"/>
                <w:color w:val="000000"/>
                <w:sz w:val="20"/>
                <w:szCs w:val="20"/>
                <w:rPrChange w:id="344" w:author="Šejnohová Hana" w:date="2018-12-11T10:10:00Z">
                  <w:rPr>
                    <w:ins w:id="345" w:author="Šejnohová Hana" w:date="2018-12-11T10:03:00Z"/>
                    <w:color w:val="000000"/>
                    <w:sz w:val="22"/>
                    <w:szCs w:val="22"/>
                  </w:rPr>
                </w:rPrChange>
              </w:rPr>
            </w:pPr>
            <w:ins w:id="346" w:author="Šejnohová Hana" w:date="2018-12-11T10:03:00Z">
              <w:r w:rsidRPr="00562E17">
                <w:rPr>
                  <w:color w:val="000000"/>
                  <w:sz w:val="20"/>
                  <w:szCs w:val="20"/>
                  <w:rPrChange w:id="347" w:author="Šejnohová Hana" w:date="2018-12-11T10:10:00Z">
                    <w:rPr>
                      <w:color w:val="000000"/>
                      <w:sz w:val="22"/>
                      <w:szCs w:val="22"/>
                    </w:rPr>
                  </w:rPrChange>
                </w:rPr>
                <w:t>Používání chemických prostředků (nevhodné nebo nadměrné)</w:t>
              </w:r>
            </w:ins>
          </w:p>
        </w:tc>
        <w:tc>
          <w:tcPr>
            <w:tcW w:w="1559" w:type="dxa"/>
            <w:tcBorders>
              <w:top w:val="nil"/>
              <w:left w:val="nil"/>
              <w:bottom w:val="single" w:sz="4" w:space="0" w:color="auto"/>
              <w:right w:val="single" w:sz="4" w:space="0" w:color="auto"/>
            </w:tcBorders>
            <w:shd w:val="clear" w:color="auto" w:fill="auto"/>
            <w:vAlign w:val="center"/>
            <w:hideMark/>
            <w:tcPrChange w:id="348" w:author="Šejnohová Hana" w:date="2018-12-11T10:04:00Z">
              <w:tcPr>
                <w:tcW w:w="268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center"/>
              <w:rPr>
                <w:ins w:id="349" w:author="Šejnohová Hana" w:date="2018-12-11T10:03:00Z"/>
                <w:color w:val="000000"/>
                <w:sz w:val="20"/>
                <w:szCs w:val="20"/>
                <w:rPrChange w:id="350" w:author="Šejnohová Hana" w:date="2018-12-11T10:10:00Z">
                  <w:rPr>
                    <w:ins w:id="351" w:author="Šejnohová Hana" w:date="2018-12-11T10:03:00Z"/>
                    <w:color w:val="000000"/>
                    <w:sz w:val="22"/>
                    <w:szCs w:val="22"/>
                  </w:rPr>
                </w:rPrChange>
              </w:rPr>
            </w:pPr>
            <w:ins w:id="352" w:author="Šejnohová Hana" w:date="2018-12-11T10:03:00Z">
              <w:r w:rsidRPr="00562E17">
                <w:rPr>
                  <w:color w:val="000000"/>
                  <w:sz w:val="20"/>
                  <w:szCs w:val="20"/>
                  <w:rPrChange w:id="353" w:author="Šejnohová Hana" w:date="2018-12-11T10:10:00Z">
                    <w:rPr>
                      <w:color w:val="000000"/>
                      <w:sz w:val="22"/>
                      <w:szCs w:val="22"/>
                    </w:rPr>
                  </w:rPrChange>
                </w:rPr>
                <w:t>1</w:t>
              </w:r>
            </w:ins>
          </w:p>
        </w:tc>
      </w:tr>
      <w:tr w:rsidR="001933B5" w:rsidRPr="00562E17" w:rsidTr="001933B5">
        <w:tblPrEx>
          <w:tblW w:w="14317" w:type="dxa"/>
          <w:tblInd w:w="-5" w:type="dxa"/>
          <w:tblCellMar>
            <w:left w:w="70" w:type="dxa"/>
            <w:right w:w="70" w:type="dxa"/>
          </w:tblCellMar>
          <w:tblPrExChange w:id="354" w:author="Šejnohová Hana" w:date="2018-12-11T10:04:00Z">
            <w:tblPrEx>
              <w:tblW w:w="11860" w:type="dxa"/>
              <w:tblInd w:w="-5" w:type="dxa"/>
              <w:tblCellMar>
                <w:left w:w="70" w:type="dxa"/>
                <w:right w:w="70" w:type="dxa"/>
              </w:tblCellMar>
            </w:tblPrEx>
          </w:tblPrExChange>
        </w:tblPrEx>
        <w:trPr>
          <w:trHeight w:val="300"/>
          <w:ins w:id="355" w:author="Šejnohová Hana" w:date="2018-12-11T10:03:00Z"/>
          <w:trPrChange w:id="356" w:author="Šejnohová Hana" w:date="2018-12-11T10:04:00Z">
            <w:trPr>
              <w:gridAfter w:val="0"/>
              <w:trHeight w:val="300"/>
            </w:trPr>
          </w:trPrChange>
        </w:trPr>
        <w:tc>
          <w:tcPr>
            <w:tcW w:w="1560" w:type="dxa"/>
            <w:vMerge/>
            <w:tcBorders>
              <w:top w:val="nil"/>
              <w:left w:val="nil"/>
              <w:bottom w:val="nil"/>
              <w:right w:val="single" w:sz="4" w:space="0" w:color="auto"/>
            </w:tcBorders>
            <w:vAlign w:val="center"/>
            <w:hideMark/>
            <w:tcPrChange w:id="357" w:author="Šejnohová Hana" w:date="2018-12-11T10:04:00Z">
              <w:tcPr>
                <w:tcW w:w="2320" w:type="dxa"/>
                <w:gridSpan w:val="3"/>
                <w:vMerge/>
                <w:tcBorders>
                  <w:top w:val="nil"/>
                  <w:left w:val="nil"/>
                  <w:bottom w:val="nil"/>
                  <w:right w:val="single" w:sz="4" w:space="0" w:color="auto"/>
                </w:tcBorders>
                <w:vAlign w:val="center"/>
                <w:hideMark/>
              </w:tcPr>
            </w:tcPrChange>
          </w:tcPr>
          <w:p w:rsidR="001933B5" w:rsidRPr="00562E17" w:rsidRDefault="001933B5" w:rsidP="001933B5">
            <w:pPr>
              <w:spacing w:before="0" w:line="240" w:lineRule="auto"/>
              <w:ind w:firstLine="0"/>
              <w:jc w:val="left"/>
              <w:rPr>
                <w:ins w:id="358" w:author="Šejnohová Hana" w:date="2018-12-11T10:03:00Z"/>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Change w:id="359" w:author="Šejnohová Hana" w:date="2018-12-11T10:04:00Z">
              <w:tcPr>
                <w:tcW w:w="1640" w:type="dxa"/>
                <w:gridSpan w:val="2"/>
                <w:vMerge/>
                <w:tcBorders>
                  <w:top w:val="nil"/>
                  <w:left w:val="single" w:sz="4" w:space="0" w:color="auto"/>
                  <w:bottom w:val="single" w:sz="4" w:space="0" w:color="000000"/>
                  <w:right w:val="single" w:sz="4" w:space="0" w:color="auto"/>
                </w:tcBorders>
                <w:vAlign w:val="center"/>
                <w:hideMark/>
              </w:tcPr>
            </w:tcPrChange>
          </w:tcPr>
          <w:p w:rsidR="001933B5" w:rsidRPr="00562E17" w:rsidRDefault="001933B5" w:rsidP="001933B5">
            <w:pPr>
              <w:spacing w:before="0" w:line="240" w:lineRule="auto"/>
              <w:ind w:firstLine="0"/>
              <w:jc w:val="left"/>
              <w:rPr>
                <w:ins w:id="360" w:author="Šejnohová Hana" w:date="2018-12-11T10:03:00Z"/>
                <w:rFonts w:ascii="Calibri" w:hAnsi="Calibri" w:cs="Calibri"/>
                <w:color w:val="000000"/>
                <w:sz w:val="20"/>
                <w:szCs w:val="20"/>
                <w:rPrChange w:id="361" w:author="Šejnohová Hana" w:date="2018-12-11T10:10:00Z">
                  <w:rPr>
                    <w:ins w:id="362" w:author="Šejnohová Hana" w:date="2018-12-11T10:03:00Z"/>
                    <w:rFonts w:ascii="Calibri" w:hAnsi="Calibri" w:cs="Calibri"/>
                    <w:color w:val="000000"/>
                    <w:sz w:val="22"/>
                    <w:szCs w:val="22"/>
                  </w:rPr>
                </w:rPrChange>
              </w:rPr>
            </w:pPr>
          </w:p>
        </w:tc>
        <w:tc>
          <w:tcPr>
            <w:tcW w:w="10064" w:type="dxa"/>
            <w:tcBorders>
              <w:top w:val="nil"/>
              <w:left w:val="nil"/>
              <w:bottom w:val="single" w:sz="4" w:space="0" w:color="auto"/>
              <w:right w:val="single" w:sz="4" w:space="0" w:color="auto"/>
            </w:tcBorders>
            <w:shd w:val="clear" w:color="auto" w:fill="auto"/>
            <w:vAlign w:val="center"/>
            <w:hideMark/>
            <w:tcPrChange w:id="363" w:author="Šejnohová Hana" w:date="2018-12-11T10:04:00Z">
              <w:tcPr>
                <w:tcW w:w="522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left"/>
              <w:rPr>
                <w:ins w:id="364" w:author="Šejnohová Hana" w:date="2018-12-11T10:03:00Z"/>
                <w:color w:val="000000"/>
                <w:sz w:val="20"/>
                <w:szCs w:val="20"/>
                <w:rPrChange w:id="365" w:author="Šejnohová Hana" w:date="2018-12-11T10:10:00Z">
                  <w:rPr>
                    <w:ins w:id="366" w:author="Šejnohová Hana" w:date="2018-12-11T10:03:00Z"/>
                    <w:color w:val="000000"/>
                    <w:sz w:val="22"/>
                    <w:szCs w:val="22"/>
                  </w:rPr>
                </w:rPrChange>
              </w:rPr>
            </w:pPr>
            <w:ins w:id="367" w:author="Šejnohová Hana" w:date="2018-12-11T10:03:00Z">
              <w:r w:rsidRPr="00562E17">
                <w:rPr>
                  <w:color w:val="000000"/>
                  <w:sz w:val="20"/>
                  <w:szCs w:val="20"/>
                  <w:rPrChange w:id="368" w:author="Šejnohová Hana" w:date="2018-12-11T10:10:00Z">
                    <w:rPr>
                      <w:color w:val="000000"/>
                      <w:sz w:val="22"/>
                      <w:szCs w:val="22"/>
                    </w:rPr>
                  </w:rPrChange>
                </w:rPr>
                <w:t>Změny vodního režimu a obnova nebo špatná správa odvodňovacích soustav</w:t>
              </w:r>
            </w:ins>
          </w:p>
        </w:tc>
        <w:tc>
          <w:tcPr>
            <w:tcW w:w="1559" w:type="dxa"/>
            <w:tcBorders>
              <w:top w:val="nil"/>
              <w:left w:val="nil"/>
              <w:bottom w:val="single" w:sz="4" w:space="0" w:color="auto"/>
              <w:right w:val="single" w:sz="4" w:space="0" w:color="auto"/>
            </w:tcBorders>
            <w:shd w:val="clear" w:color="auto" w:fill="auto"/>
            <w:vAlign w:val="center"/>
            <w:hideMark/>
            <w:tcPrChange w:id="369" w:author="Šejnohová Hana" w:date="2018-12-11T10:04:00Z">
              <w:tcPr>
                <w:tcW w:w="268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center"/>
              <w:rPr>
                <w:ins w:id="370" w:author="Šejnohová Hana" w:date="2018-12-11T10:03:00Z"/>
                <w:color w:val="000000"/>
                <w:sz w:val="20"/>
                <w:szCs w:val="20"/>
                <w:rPrChange w:id="371" w:author="Šejnohová Hana" w:date="2018-12-11T10:10:00Z">
                  <w:rPr>
                    <w:ins w:id="372" w:author="Šejnohová Hana" w:date="2018-12-11T10:03:00Z"/>
                    <w:color w:val="000000"/>
                    <w:sz w:val="22"/>
                    <w:szCs w:val="22"/>
                  </w:rPr>
                </w:rPrChange>
              </w:rPr>
            </w:pPr>
            <w:ins w:id="373" w:author="Šejnohová Hana" w:date="2018-12-11T10:03:00Z">
              <w:r w:rsidRPr="00562E17">
                <w:rPr>
                  <w:color w:val="000000"/>
                  <w:sz w:val="20"/>
                  <w:szCs w:val="20"/>
                  <w:rPrChange w:id="374" w:author="Šejnohová Hana" w:date="2018-12-11T10:10:00Z">
                    <w:rPr>
                      <w:color w:val="000000"/>
                      <w:sz w:val="22"/>
                      <w:szCs w:val="22"/>
                    </w:rPr>
                  </w:rPrChange>
                </w:rPr>
                <w:t>2</w:t>
              </w:r>
            </w:ins>
          </w:p>
        </w:tc>
      </w:tr>
      <w:tr w:rsidR="001933B5" w:rsidRPr="00562E17" w:rsidTr="001933B5">
        <w:tblPrEx>
          <w:tblW w:w="14317" w:type="dxa"/>
          <w:tblInd w:w="-5" w:type="dxa"/>
          <w:tblCellMar>
            <w:left w:w="70" w:type="dxa"/>
            <w:right w:w="70" w:type="dxa"/>
          </w:tblCellMar>
          <w:tblPrExChange w:id="375" w:author="Šejnohová Hana" w:date="2018-12-11T10:04:00Z">
            <w:tblPrEx>
              <w:tblW w:w="11860" w:type="dxa"/>
              <w:tblInd w:w="-5" w:type="dxa"/>
              <w:tblCellMar>
                <w:left w:w="70" w:type="dxa"/>
                <w:right w:w="70" w:type="dxa"/>
              </w:tblCellMar>
            </w:tblPrEx>
          </w:tblPrExChange>
        </w:tblPrEx>
        <w:trPr>
          <w:trHeight w:val="300"/>
          <w:ins w:id="376" w:author="Šejnohová Hana" w:date="2018-12-11T10:03:00Z"/>
          <w:trPrChange w:id="377" w:author="Šejnohová Hana" w:date="2018-12-11T10:04:00Z">
            <w:trPr>
              <w:gridAfter w:val="0"/>
              <w:trHeight w:val="300"/>
            </w:trPr>
          </w:trPrChange>
        </w:trPr>
        <w:tc>
          <w:tcPr>
            <w:tcW w:w="1560" w:type="dxa"/>
            <w:vMerge/>
            <w:tcBorders>
              <w:top w:val="nil"/>
              <w:left w:val="nil"/>
              <w:bottom w:val="nil"/>
              <w:right w:val="single" w:sz="4" w:space="0" w:color="auto"/>
            </w:tcBorders>
            <w:vAlign w:val="center"/>
            <w:hideMark/>
            <w:tcPrChange w:id="378" w:author="Šejnohová Hana" w:date="2018-12-11T10:04:00Z">
              <w:tcPr>
                <w:tcW w:w="2320" w:type="dxa"/>
                <w:gridSpan w:val="3"/>
                <w:vMerge/>
                <w:tcBorders>
                  <w:top w:val="nil"/>
                  <w:left w:val="nil"/>
                  <w:bottom w:val="nil"/>
                  <w:right w:val="single" w:sz="4" w:space="0" w:color="auto"/>
                </w:tcBorders>
                <w:vAlign w:val="center"/>
                <w:hideMark/>
              </w:tcPr>
            </w:tcPrChange>
          </w:tcPr>
          <w:p w:rsidR="001933B5" w:rsidRPr="00562E17" w:rsidRDefault="001933B5" w:rsidP="001933B5">
            <w:pPr>
              <w:spacing w:before="0" w:line="240" w:lineRule="auto"/>
              <w:ind w:firstLine="0"/>
              <w:jc w:val="left"/>
              <w:rPr>
                <w:ins w:id="379" w:author="Šejnohová Hana" w:date="2018-12-11T10:03:00Z"/>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Change w:id="380" w:author="Šejnohová Hana" w:date="2018-12-11T10:04:00Z">
              <w:tcPr>
                <w:tcW w:w="1640" w:type="dxa"/>
                <w:gridSpan w:val="2"/>
                <w:vMerge/>
                <w:tcBorders>
                  <w:top w:val="nil"/>
                  <w:left w:val="single" w:sz="4" w:space="0" w:color="auto"/>
                  <w:bottom w:val="single" w:sz="4" w:space="0" w:color="000000"/>
                  <w:right w:val="single" w:sz="4" w:space="0" w:color="auto"/>
                </w:tcBorders>
                <w:vAlign w:val="center"/>
                <w:hideMark/>
              </w:tcPr>
            </w:tcPrChange>
          </w:tcPr>
          <w:p w:rsidR="001933B5" w:rsidRPr="00562E17" w:rsidRDefault="001933B5" w:rsidP="001933B5">
            <w:pPr>
              <w:spacing w:before="0" w:line="240" w:lineRule="auto"/>
              <w:ind w:firstLine="0"/>
              <w:jc w:val="left"/>
              <w:rPr>
                <w:ins w:id="381" w:author="Šejnohová Hana" w:date="2018-12-11T10:03:00Z"/>
                <w:rFonts w:ascii="Calibri" w:hAnsi="Calibri" w:cs="Calibri"/>
                <w:color w:val="000000"/>
                <w:sz w:val="20"/>
                <w:szCs w:val="20"/>
                <w:rPrChange w:id="382" w:author="Šejnohová Hana" w:date="2018-12-11T10:10:00Z">
                  <w:rPr>
                    <w:ins w:id="383" w:author="Šejnohová Hana" w:date="2018-12-11T10:03:00Z"/>
                    <w:rFonts w:ascii="Calibri" w:hAnsi="Calibri" w:cs="Calibri"/>
                    <w:color w:val="000000"/>
                    <w:sz w:val="22"/>
                    <w:szCs w:val="22"/>
                  </w:rPr>
                </w:rPrChange>
              </w:rPr>
            </w:pPr>
          </w:p>
        </w:tc>
        <w:tc>
          <w:tcPr>
            <w:tcW w:w="10064" w:type="dxa"/>
            <w:tcBorders>
              <w:top w:val="nil"/>
              <w:left w:val="nil"/>
              <w:bottom w:val="single" w:sz="4" w:space="0" w:color="auto"/>
              <w:right w:val="single" w:sz="4" w:space="0" w:color="auto"/>
            </w:tcBorders>
            <w:shd w:val="clear" w:color="auto" w:fill="auto"/>
            <w:vAlign w:val="center"/>
            <w:hideMark/>
            <w:tcPrChange w:id="384" w:author="Šejnohová Hana" w:date="2018-12-11T10:04:00Z">
              <w:tcPr>
                <w:tcW w:w="522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left"/>
              <w:rPr>
                <w:ins w:id="385" w:author="Šejnohová Hana" w:date="2018-12-11T10:03:00Z"/>
                <w:color w:val="000000"/>
                <w:sz w:val="20"/>
                <w:szCs w:val="20"/>
                <w:rPrChange w:id="386" w:author="Šejnohová Hana" w:date="2018-12-11T10:10:00Z">
                  <w:rPr>
                    <w:ins w:id="387" w:author="Šejnohová Hana" w:date="2018-12-11T10:03:00Z"/>
                    <w:color w:val="000000"/>
                    <w:sz w:val="22"/>
                    <w:szCs w:val="22"/>
                  </w:rPr>
                </w:rPrChange>
              </w:rPr>
            </w:pPr>
            <w:ins w:id="388" w:author="Šejnohová Hana" w:date="2018-12-11T10:03:00Z">
              <w:r w:rsidRPr="00562E17">
                <w:rPr>
                  <w:color w:val="000000"/>
                  <w:sz w:val="20"/>
                  <w:szCs w:val="20"/>
                  <w:rPrChange w:id="389" w:author="Šejnohová Hana" w:date="2018-12-11T10:10:00Z">
                    <w:rPr>
                      <w:color w:val="000000"/>
                      <w:sz w:val="22"/>
                      <w:szCs w:val="22"/>
                    </w:rPr>
                  </w:rPrChange>
                </w:rPr>
                <w:t>Modernizace budov/výstavba nových budov nepřátelských k ptákům</w:t>
              </w:r>
            </w:ins>
          </w:p>
        </w:tc>
        <w:tc>
          <w:tcPr>
            <w:tcW w:w="1559" w:type="dxa"/>
            <w:tcBorders>
              <w:top w:val="nil"/>
              <w:left w:val="nil"/>
              <w:bottom w:val="single" w:sz="4" w:space="0" w:color="auto"/>
              <w:right w:val="single" w:sz="4" w:space="0" w:color="auto"/>
            </w:tcBorders>
            <w:shd w:val="clear" w:color="auto" w:fill="auto"/>
            <w:vAlign w:val="center"/>
            <w:hideMark/>
            <w:tcPrChange w:id="390" w:author="Šejnohová Hana" w:date="2018-12-11T10:04:00Z">
              <w:tcPr>
                <w:tcW w:w="268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center"/>
              <w:rPr>
                <w:ins w:id="391" w:author="Šejnohová Hana" w:date="2018-12-11T10:03:00Z"/>
                <w:color w:val="000000"/>
                <w:sz w:val="20"/>
                <w:szCs w:val="20"/>
                <w:rPrChange w:id="392" w:author="Šejnohová Hana" w:date="2018-12-11T10:10:00Z">
                  <w:rPr>
                    <w:ins w:id="393" w:author="Šejnohová Hana" w:date="2018-12-11T10:03:00Z"/>
                    <w:color w:val="000000"/>
                    <w:sz w:val="22"/>
                    <w:szCs w:val="22"/>
                  </w:rPr>
                </w:rPrChange>
              </w:rPr>
            </w:pPr>
            <w:ins w:id="394" w:author="Šejnohová Hana" w:date="2018-12-11T10:03:00Z">
              <w:r w:rsidRPr="00562E17">
                <w:rPr>
                  <w:color w:val="000000"/>
                  <w:sz w:val="20"/>
                  <w:szCs w:val="20"/>
                  <w:rPrChange w:id="395" w:author="Šejnohová Hana" w:date="2018-12-11T10:10:00Z">
                    <w:rPr>
                      <w:color w:val="000000"/>
                      <w:sz w:val="22"/>
                      <w:szCs w:val="22"/>
                    </w:rPr>
                  </w:rPrChange>
                </w:rPr>
                <w:t>3</w:t>
              </w:r>
            </w:ins>
          </w:p>
        </w:tc>
      </w:tr>
      <w:tr w:rsidR="001933B5" w:rsidRPr="00562E17" w:rsidTr="001933B5">
        <w:tblPrEx>
          <w:tblW w:w="14317" w:type="dxa"/>
          <w:tblInd w:w="-5" w:type="dxa"/>
          <w:tblCellMar>
            <w:left w:w="70" w:type="dxa"/>
            <w:right w:w="70" w:type="dxa"/>
          </w:tblCellMar>
          <w:tblPrExChange w:id="396" w:author="Šejnohová Hana" w:date="2018-12-11T10:04:00Z">
            <w:tblPrEx>
              <w:tblW w:w="11860" w:type="dxa"/>
              <w:tblInd w:w="-5" w:type="dxa"/>
              <w:tblCellMar>
                <w:left w:w="70" w:type="dxa"/>
                <w:right w:w="70" w:type="dxa"/>
              </w:tblCellMar>
            </w:tblPrEx>
          </w:tblPrExChange>
        </w:tblPrEx>
        <w:trPr>
          <w:trHeight w:val="600"/>
          <w:ins w:id="397" w:author="Šejnohová Hana" w:date="2018-12-11T10:03:00Z"/>
          <w:trPrChange w:id="398" w:author="Šejnohová Hana" w:date="2018-12-11T10:04:00Z">
            <w:trPr>
              <w:gridAfter w:val="0"/>
              <w:trHeight w:val="600"/>
            </w:trPr>
          </w:trPrChange>
        </w:trPr>
        <w:tc>
          <w:tcPr>
            <w:tcW w:w="1560" w:type="dxa"/>
            <w:vMerge/>
            <w:tcBorders>
              <w:top w:val="nil"/>
              <w:left w:val="nil"/>
              <w:bottom w:val="nil"/>
              <w:right w:val="single" w:sz="4" w:space="0" w:color="auto"/>
            </w:tcBorders>
            <w:vAlign w:val="center"/>
            <w:hideMark/>
            <w:tcPrChange w:id="399" w:author="Šejnohová Hana" w:date="2018-12-11T10:04:00Z">
              <w:tcPr>
                <w:tcW w:w="2320" w:type="dxa"/>
                <w:gridSpan w:val="3"/>
                <w:vMerge/>
                <w:tcBorders>
                  <w:top w:val="nil"/>
                  <w:left w:val="nil"/>
                  <w:bottom w:val="nil"/>
                  <w:right w:val="single" w:sz="4" w:space="0" w:color="auto"/>
                </w:tcBorders>
                <w:vAlign w:val="center"/>
                <w:hideMark/>
              </w:tcPr>
            </w:tcPrChange>
          </w:tcPr>
          <w:p w:rsidR="001933B5" w:rsidRPr="00562E17" w:rsidRDefault="001933B5" w:rsidP="001933B5">
            <w:pPr>
              <w:spacing w:before="0" w:line="240" w:lineRule="auto"/>
              <w:ind w:firstLine="0"/>
              <w:jc w:val="left"/>
              <w:rPr>
                <w:ins w:id="400" w:author="Šejnohová Hana" w:date="2018-12-11T10:03:00Z"/>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Change w:id="401" w:author="Šejnohová Hana" w:date="2018-12-11T10:04:00Z">
              <w:tcPr>
                <w:tcW w:w="1640" w:type="dxa"/>
                <w:gridSpan w:val="2"/>
                <w:vMerge/>
                <w:tcBorders>
                  <w:top w:val="nil"/>
                  <w:left w:val="single" w:sz="4" w:space="0" w:color="auto"/>
                  <w:bottom w:val="single" w:sz="4" w:space="0" w:color="000000"/>
                  <w:right w:val="single" w:sz="4" w:space="0" w:color="auto"/>
                </w:tcBorders>
                <w:vAlign w:val="center"/>
                <w:hideMark/>
              </w:tcPr>
            </w:tcPrChange>
          </w:tcPr>
          <w:p w:rsidR="001933B5" w:rsidRPr="00562E17" w:rsidRDefault="001933B5" w:rsidP="001933B5">
            <w:pPr>
              <w:spacing w:before="0" w:line="240" w:lineRule="auto"/>
              <w:ind w:firstLine="0"/>
              <w:jc w:val="left"/>
              <w:rPr>
                <w:ins w:id="402" w:author="Šejnohová Hana" w:date="2018-12-11T10:03:00Z"/>
                <w:rFonts w:ascii="Calibri" w:hAnsi="Calibri" w:cs="Calibri"/>
                <w:color w:val="000000"/>
                <w:sz w:val="20"/>
                <w:szCs w:val="20"/>
                <w:rPrChange w:id="403" w:author="Šejnohová Hana" w:date="2018-12-11T10:10:00Z">
                  <w:rPr>
                    <w:ins w:id="404" w:author="Šejnohová Hana" w:date="2018-12-11T10:03:00Z"/>
                    <w:rFonts w:ascii="Calibri" w:hAnsi="Calibri" w:cs="Calibri"/>
                    <w:color w:val="000000"/>
                    <w:sz w:val="22"/>
                    <w:szCs w:val="22"/>
                  </w:rPr>
                </w:rPrChange>
              </w:rPr>
            </w:pPr>
          </w:p>
        </w:tc>
        <w:tc>
          <w:tcPr>
            <w:tcW w:w="10064" w:type="dxa"/>
            <w:tcBorders>
              <w:top w:val="nil"/>
              <w:left w:val="nil"/>
              <w:bottom w:val="single" w:sz="4" w:space="0" w:color="auto"/>
              <w:right w:val="single" w:sz="4" w:space="0" w:color="auto"/>
            </w:tcBorders>
            <w:shd w:val="clear" w:color="auto" w:fill="auto"/>
            <w:vAlign w:val="center"/>
            <w:hideMark/>
            <w:tcPrChange w:id="405" w:author="Šejnohová Hana" w:date="2018-12-11T10:04:00Z">
              <w:tcPr>
                <w:tcW w:w="522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left"/>
              <w:rPr>
                <w:ins w:id="406" w:author="Šejnohová Hana" w:date="2018-12-11T10:03:00Z"/>
                <w:color w:val="000000"/>
                <w:sz w:val="20"/>
                <w:szCs w:val="20"/>
                <w:rPrChange w:id="407" w:author="Šejnohová Hana" w:date="2018-12-11T10:10:00Z">
                  <w:rPr>
                    <w:ins w:id="408" w:author="Šejnohová Hana" w:date="2018-12-11T10:03:00Z"/>
                    <w:color w:val="000000"/>
                    <w:sz w:val="22"/>
                    <w:szCs w:val="22"/>
                  </w:rPr>
                </w:rPrChange>
              </w:rPr>
            </w:pPr>
            <w:ins w:id="409" w:author="Šejnohová Hana" w:date="2018-12-11T10:03:00Z">
              <w:r w:rsidRPr="00562E17">
                <w:rPr>
                  <w:color w:val="000000"/>
                  <w:sz w:val="20"/>
                  <w:szCs w:val="20"/>
                  <w:rPrChange w:id="410" w:author="Šejnohová Hana" w:date="2018-12-11T10:10:00Z">
                    <w:rPr>
                      <w:color w:val="000000"/>
                      <w:sz w:val="22"/>
                      <w:szCs w:val="22"/>
                    </w:rPr>
                  </w:rPrChange>
                </w:rPr>
                <w:t>Průběh počasí během hnízdění (velmi suché/chladné/deštivé)</w:t>
              </w:r>
            </w:ins>
          </w:p>
        </w:tc>
        <w:tc>
          <w:tcPr>
            <w:tcW w:w="1559" w:type="dxa"/>
            <w:tcBorders>
              <w:top w:val="nil"/>
              <w:left w:val="nil"/>
              <w:bottom w:val="single" w:sz="4" w:space="0" w:color="auto"/>
              <w:right w:val="single" w:sz="4" w:space="0" w:color="auto"/>
            </w:tcBorders>
            <w:shd w:val="clear" w:color="auto" w:fill="auto"/>
            <w:vAlign w:val="center"/>
            <w:hideMark/>
            <w:tcPrChange w:id="411" w:author="Šejnohová Hana" w:date="2018-12-11T10:04:00Z">
              <w:tcPr>
                <w:tcW w:w="268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center"/>
              <w:rPr>
                <w:ins w:id="412" w:author="Šejnohová Hana" w:date="2018-12-11T10:03:00Z"/>
                <w:color w:val="000000"/>
                <w:sz w:val="20"/>
                <w:szCs w:val="20"/>
                <w:rPrChange w:id="413" w:author="Šejnohová Hana" w:date="2018-12-11T10:10:00Z">
                  <w:rPr>
                    <w:ins w:id="414" w:author="Šejnohová Hana" w:date="2018-12-11T10:03:00Z"/>
                    <w:color w:val="000000"/>
                    <w:sz w:val="22"/>
                    <w:szCs w:val="22"/>
                  </w:rPr>
                </w:rPrChange>
              </w:rPr>
            </w:pPr>
            <w:ins w:id="415" w:author="Šejnohová Hana" w:date="2018-12-11T10:03:00Z">
              <w:r w:rsidRPr="00562E17">
                <w:rPr>
                  <w:color w:val="000000"/>
                  <w:sz w:val="20"/>
                  <w:szCs w:val="20"/>
                  <w:rPrChange w:id="416" w:author="Šejnohová Hana" w:date="2018-12-11T10:10:00Z">
                    <w:rPr>
                      <w:color w:val="000000"/>
                      <w:sz w:val="22"/>
                      <w:szCs w:val="22"/>
                    </w:rPr>
                  </w:rPrChange>
                </w:rPr>
                <w:t>3</w:t>
              </w:r>
            </w:ins>
          </w:p>
        </w:tc>
      </w:tr>
      <w:tr w:rsidR="001933B5" w:rsidRPr="00562E17" w:rsidTr="001933B5">
        <w:tblPrEx>
          <w:tblW w:w="14317" w:type="dxa"/>
          <w:tblInd w:w="-5" w:type="dxa"/>
          <w:tblCellMar>
            <w:left w:w="70" w:type="dxa"/>
            <w:right w:w="70" w:type="dxa"/>
          </w:tblCellMar>
          <w:tblPrExChange w:id="417" w:author="Šejnohová Hana" w:date="2018-12-11T10:04:00Z">
            <w:tblPrEx>
              <w:tblW w:w="11860" w:type="dxa"/>
              <w:tblInd w:w="-5" w:type="dxa"/>
              <w:tblCellMar>
                <w:left w:w="70" w:type="dxa"/>
                <w:right w:w="70" w:type="dxa"/>
              </w:tblCellMar>
            </w:tblPrEx>
          </w:tblPrExChange>
        </w:tblPrEx>
        <w:trPr>
          <w:trHeight w:val="300"/>
          <w:ins w:id="418" w:author="Šejnohová Hana" w:date="2018-12-11T10:03:00Z"/>
          <w:trPrChange w:id="419" w:author="Šejnohová Hana" w:date="2018-12-11T10:04:00Z">
            <w:trPr>
              <w:gridAfter w:val="0"/>
              <w:trHeight w:val="300"/>
            </w:trPr>
          </w:trPrChange>
        </w:trPr>
        <w:tc>
          <w:tcPr>
            <w:tcW w:w="1560" w:type="dxa"/>
            <w:vMerge/>
            <w:tcBorders>
              <w:top w:val="nil"/>
              <w:left w:val="nil"/>
              <w:bottom w:val="nil"/>
              <w:right w:val="single" w:sz="4" w:space="0" w:color="auto"/>
            </w:tcBorders>
            <w:vAlign w:val="center"/>
            <w:hideMark/>
            <w:tcPrChange w:id="420" w:author="Šejnohová Hana" w:date="2018-12-11T10:04:00Z">
              <w:tcPr>
                <w:tcW w:w="2320" w:type="dxa"/>
                <w:gridSpan w:val="3"/>
                <w:vMerge/>
                <w:tcBorders>
                  <w:top w:val="nil"/>
                  <w:left w:val="nil"/>
                  <w:bottom w:val="nil"/>
                  <w:right w:val="single" w:sz="4" w:space="0" w:color="auto"/>
                </w:tcBorders>
                <w:vAlign w:val="center"/>
                <w:hideMark/>
              </w:tcPr>
            </w:tcPrChange>
          </w:tcPr>
          <w:p w:rsidR="001933B5" w:rsidRPr="00562E17" w:rsidRDefault="001933B5" w:rsidP="001933B5">
            <w:pPr>
              <w:spacing w:before="0" w:line="240" w:lineRule="auto"/>
              <w:ind w:firstLine="0"/>
              <w:jc w:val="left"/>
              <w:rPr>
                <w:ins w:id="421" w:author="Šejnohová Hana" w:date="2018-12-11T10:03:00Z"/>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Change w:id="422" w:author="Šejnohová Hana" w:date="2018-12-11T10:04:00Z">
              <w:tcPr>
                <w:tcW w:w="1640" w:type="dxa"/>
                <w:gridSpan w:val="2"/>
                <w:vMerge/>
                <w:tcBorders>
                  <w:top w:val="nil"/>
                  <w:left w:val="single" w:sz="4" w:space="0" w:color="auto"/>
                  <w:bottom w:val="single" w:sz="4" w:space="0" w:color="000000"/>
                  <w:right w:val="single" w:sz="4" w:space="0" w:color="auto"/>
                </w:tcBorders>
                <w:vAlign w:val="center"/>
                <w:hideMark/>
              </w:tcPr>
            </w:tcPrChange>
          </w:tcPr>
          <w:p w:rsidR="001933B5" w:rsidRPr="00562E17" w:rsidRDefault="001933B5" w:rsidP="001933B5">
            <w:pPr>
              <w:spacing w:before="0" w:line="240" w:lineRule="auto"/>
              <w:ind w:firstLine="0"/>
              <w:jc w:val="left"/>
              <w:rPr>
                <w:ins w:id="423" w:author="Šejnohová Hana" w:date="2018-12-11T10:03:00Z"/>
                <w:rFonts w:ascii="Calibri" w:hAnsi="Calibri" w:cs="Calibri"/>
                <w:color w:val="000000"/>
                <w:sz w:val="20"/>
                <w:szCs w:val="20"/>
                <w:rPrChange w:id="424" w:author="Šejnohová Hana" w:date="2018-12-11T10:10:00Z">
                  <w:rPr>
                    <w:ins w:id="425" w:author="Šejnohová Hana" w:date="2018-12-11T10:03:00Z"/>
                    <w:rFonts w:ascii="Calibri" w:hAnsi="Calibri" w:cs="Calibri"/>
                    <w:color w:val="000000"/>
                    <w:sz w:val="22"/>
                    <w:szCs w:val="22"/>
                  </w:rPr>
                </w:rPrChange>
              </w:rPr>
            </w:pPr>
          </w:p>
        </w:tc>
        <w:tc>
          <w:tcPr>
            <w:tcW w:w="10064" w:type="dxa"/>
            <w:tcBorders>
              <w:top w:val="nil"/>
              <w:left w:val="nil"/>
              <w:bottom w:val="single" w:sz="4" w:space="0" w:color="auto"/>
              <w:right w:val="single" w:sz="4" w:space="0" w:color="auto"/>
            </w:tcBorders>
            <w:shd w:val="clear" w:color="auto" w:fill="auto"/>
            <w:vAlign w:val="center"/>
            <w:hideMark/>
            <w:tcPrChange w:id="426" w:author="Šejnohová Hana" w:date="2018-12-11T10:04:00Z">
              <w:tcPr>
                <w:tcW w:w="522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left"/>
              <w:rPr>
                <w:ins w:id="427" w:author="Šejnohová Hana" w:date="2018-12-11T10:03:00Z"/>
                <w:color w:val="000000"/>
                <w:sz w:val="20"/>
                <w:szCs w:val="20"/>
                <w:rPrChange w:id="428" w:author="Šejnohová Hana" w:date="2018-12-11T10:10:00Z">
                  <w:rPr>
                    <w:ins w:id="429" w:author="Šejnohová Hana" w:date="2018-12-11T10:03:00Z"/>
                    <w:color w:val="000000"/>
                    <w:sz w:val="22"/>
                    <w:szCs w:val="22"/>
                  </w:rPr>
                </w:rPrChange>
              </w:rPr>
            </w:pPr>
            <w:ins w:id="430" w:author="Šejnohová Hana" w:date="2018-12-11T10:03:00Z">
              <w:r w:rsidRPr="00562E17">
                <w:rPr>
                  <w:color w:val="000000"/>
                  <w:sz w:val="20"/>
                  <w:szCs w:val="20"/>
                  <w:rPrChange w:id="431" w:author="Šejnohová Hana" w:date="2018-12-11T10:10:00Z">
                    <w:rPr>
                      <w:color w:val="000000"/>
                      <w:sz w:val="22"/>
                      <w:szCs w:val="22"/>
                    </w:rPr>
                  </w:rPrChange>
                </w:rPr>
                <w:t>Lov při migraci</w:t>
              </w:r>
            </w:ins>
          </w:p>
        </w:tc>
        <w:tc>
          <w:tcPr>
            <w:tcW w:w="1559" w:type="dxa"/>
            <w:tcBorders>
              <w:top w:val="nil"/>
              <w:left w:val="nil"/>
              <w:bottom w:val="single" w:sz="4" w:space="0" w:color="auto"/>
              <w:right w:val="single" w:sz="4" w:space="0" w:color="auto"/>
            </w:tcBorders>
            <w:shd w:val="clear" w:color="auto" w:fill="auto"/>
            <w:vAlign w:val="center"/>
            <w:hideMark/>
            <w:tcPrChange w:id="432" w:author="Šejnohová Hana" w:date="2018-12-11T10:04:00Z">
              <w:tcPr>
                <w:tcW w:w="268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center"/>
              <w:rPr>
                <w:ins w:id="433" w:author="Šejnohová Hana" w:date="2018-12-11T10:03:00Z"/>
                <w:color w:val="000000"/>
                <w:sz w:val="20"/>
                <w:szCs w:val="20"/>
                <w:rPrChange w:id="434" w:author="Šejnohová Hana" w:date="2018-12-11T10:10:00Z">
                  <w:rPr>
                    <w:ins w:id="435" w:author="Šejnohová Hana" w:date="2018-12-11T10:03:00Z"/>
                    <w:color w:val="000000"/>
                    <w:sz w:val="22"/>
                    <w:szCs w:val="22"/>
                  </w:rPr>
                </w:rPrChange>
              </w:rPr>
            </w:pPr>
            <w:ins w:id="436" w:author="Šejnohová Hana" w:date="2018-12-11T10:03:00Z">
              <w:r w:rsidRPr="00562E17">
                <w:rPr>
                  <w:color w:val="000000"/>
                  <w:sz w:val="20"/>
                  <w:szCs w:val="20"/>
                  <w:rPrChange w:id="437" w:author="Šejnohová Hana" w:date="2018-12-11T10:10:00Z">
                    <w:rPr>
                      <w:color w:val="000000"/>
                      <w:sz w:val="22"/>
                      <w:szCs w:val="22"/>
                    </w:rPr>
                  </w:rPrChange>
                </w:rPr>
                <w:t>3</w:t>
              </w:r>
            </w:ins>
          </w:p>
        </w:tc>
      </w:tr>
      <w:tr w:rsidR="001933B5" w:rsidRPr="00562E17" w:rsidTr="001933B5">
        <w:tblPrEx>
          <w:tblW w:w="14317" w:type="dxa"/>
          <w:tblInd w:w="-5" w:type="dxa"/>
          <w:tblCellMar>
            <w:left w:w="70" w:type="dxa"/>
            <w:right w:w="70" w:type="dxa"/>
          </w:tblCellMar>
          <w:tblPrExChange w:id="438" w:author="Šejnohová Hana" w:date="2018-12-11T10:04:00Z">
            <w:tblPrEx>
              <w:tblW w:w="11860" w:type="dxa"/>
              <w:tblInd w:w="-5" w:type="dxa"/>
              <w:tblCellMar>
                <w:left w:w="70" w:type="dxa"/>
                <w:right w:w="70" w:type="dxa"/>
              </w:tblCellMar>
            </w:tblPrEx>
          </w:tblPrExChange>
        </w:tblPrEx>
        <w:trPr>
          <w:trHeight w:val="300"/>
          <w:ins w:id="439" w:author="Šejnohová Hana" w:date="2018-12-11T10:03:00Z"/>
          <w:trPrChange w:id="440" w:author="Šejnohová Hana" w:date="2018-12-11T10:04:00Z">
            <w:trPr>
              <w:gridAfter w:val="0"/>
              <w:trHeight w:val="300"/>
            </w:trPr>
          </w:trPrChange>
        </w:trPr>
        <w:tc>
          <w:tcPr>
            <w:tcW w:w="1560" w:type="dxa"/>
            <w:vMerge/>
            <w:tcBorders>
              <w:top w:val="nil"/>
              <w:left w:val="nil"/>
              <w:bottom w:val="nil"/>
              <w:right w:val="single" w:sz="4" w:space="0" w:color="auto"/>
            </w:tcBorders>
            <w:vAlign w:val="center"/>
            <w:hideMark/>
            <w:tcPrChange w:id="441" w:author="Šejnohová Hana" w:date="2018-12-11T10:04:00Z">
              <w:tcPr>
                <w:tcW w:w="2320" w:type="dxa"/>
                <w:gridSpan w:val="3"/>
                <w:vMerge/>
                <w:tcBorders>
                  <w:top w:val="nil"/>
                  <w:left w:val="nil"/>
                  <w:bottom w:val="nil"/>
                  <w:right w:val="single" w:sz="4" w:space="0" w:color="auto"/>
                </w:tcBorders>
                <w:vAlign w:val="center"/>
                <w:hideMark/>
              </w:tcPr>
            </w:tcPrChange>
          </w:tcPr>
          <w:p w:rsidR="001933B5" w:rsidRPr="00562E17" w:rsidRDefault="001933B5" w:rsidP="001933B5">
            <w:pPr>
              <w:spacing w:before="0" w:line="240" w:lineRule="auto"/>
              <w:ind w:firstLine="0"/>
              <w:jc w:val="left"/>
              <w:rPr>
                <w:ins w:id="442" w:author="Šejnohová Hana" w:date="2018-12-11T10:03:00Z"/>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Change w:id="443" w:author="Šejnohová Hana" w:date="2018-12-11T10:04:00Z">
              <w:tcPr>
                <w:tcW w:w="1640" w:type="dxa"/>
                <w:gridSpan w:val="2"/>
                <w:vMerge/>
                <w:tcBorders>
                  <w:top w:val="nil"/>
                  <w:left w:val="single" w:sz="4" w:space="0" w:color="auto"/>
                  <w:bottom w:val="single" w:sz="4" w:space="0" w:color="000000"/>
                  <w:right w:val="single" w:sz="4" w:space="0" w:color="auto"/>
                </w:tcBorders>
                <w:vAlign w:val="center"/>
                <w:hideMark/>
              </w:tcPr>
            </w:tcPrChange>
          </w:tcPr>
          <w:p w:rsidR="001933B5" w:rsidRPr="00562E17" w:rsidRDefault="001933B5" w:rsidP="001933B5">
            <w:pPr>
              <w:spacing w:before="0" w:line="240" w:lineRule="auto"/>
              <w:ind w:firstLine="0"/>
              <w:jc w:val="left"/>
              <w:rPr>
                <w:ins w:id="444" w:author="Šejnohová Hana" w:date="2018-12-11T10:03:00Z"/>
                <w:rFonts w:ascii="Calibri" w:hAnsi="Calibri" w:cs="Calibri"/>
                <w:color w:val="000000"/>
                <w:sz w:val="20"/>
                <w:szCs w:val="20"/>
                <w:rPrChange w:id="445" w:author="Šejnohová Hana" w:date="2018-12-11T10:10:00Z">
                  <w:rPr>
                    <w:ins w:id="446" w:author="Šejnohová Hana" w:date="2018-12-11T10:03:00Z"/>
                    <w:rFonts w:ascii="Calibri" w:hAnsi="Calibri" w:cs="Calibri"/>
                    <w:color w:val="000000"/>
                    <w:sz w:val="22"/>
                    <w:szCs w:val="22"/>
                  </w:rPr>
                </w:rPrChange>
              </w:rPr>
            </w:pPr>
          </w:p>
        </w:tc>
        <w:tc>
          <w:tcPr>
            <w:tcW w:w="10064" w:type="dxa"/>
            <w:tcBorders>
              <w:top w:val="nil"/>
              <w:left w:val="nil"/>
              <w:bottom w:val="single" w:sz="4" w:space="0" w:color="auto"/>
              <w:right w:val="single" w:sz="4" w:space="0" w:color="auto"/>
            </w:tcBorders>
            <w:shd w:val="clear" w:color="auto" w:fill="auto"/>
            <w:noWrap/>
            <w:vAlign w:val="bottom"/>
            <w:hideMark/>
            <w:tcPrChange w:id="447" w:author="Šejnohová Hana" w:date="2018-12-11T10:04:00Z">
              <w:tcPr>
                <w:tcW w:w="5220" w:type="dxa"/>
                <w:tcBorders>
                  <w:top w:val="nil"/>
                  <w:left w:val="nil"/>
                  <w:bottom w:val="single" w:sz="4" w:space="0" w:color="auto"/>
                  <w:right w:val="single" w:sz="4" w:space="0" w:color="auto"/>
                </w:tcBorders>
                <w:shd w:val="clear" w:color="auto" w:fill="auto"/>
                <w:noWrap/>
                <w:vAlign w:val="bottom"/>
                <w:hideMark/>
              </w:tcPr>
            </w:tcPrChange>
          </w:tcPr>
          <w:p w:rsidR="001933B5" w:rsidRPr="00562E17" w:rsidRDefault="001933B5" w:rsidP="001933B5">
            <w:pPr>
              <w:spacing w:before="0" w:line="240" w:lineRule="auto"/>
              <w:ind w:firstLine="0"/>
              <w:jc w:val="left"/>
              <w:rPr>
                <w:ins w:id="448" w:author="Šejnohová Hana" w:date="2018-12-11T10:03:00Z"/>
                <w:color w:val="000000"/>
                <w:sz w:val="20"/>
                <w:szCs w:val="20"/>
                <w:rPrChange w:id="449" w:author="Šejnohová Hana" w:date="2018-12-11T10:10:00Z">
                  <w:rPr>
                    <w:ins w:id="450" w:author="Šejnohová Hana" w:date="2018-12-11T10:03:00Z"/>
                    <w:color w:val="000000"/>
                    <w:sz w:val="22"/>
                    <w:szCs w:val="22"/>
                  </w:rPr>
                </w:rPrChange>
              </w:rPr>
            </w:pPr>
            <w:ins w:id="451" w:author="Šejnohová Hana" w:date="2018-12-11T10:03:00Z">
              <w:r w:rsidRPr="00562E17">
                <w:rPr>
                  <w:color w:val="000000"/>
                  <w:sz w:val="20"/>
                  <w:szCs w:val="20"/>
                  <w:rPrChange w:id="452" w:author="Šejnohová Hana" w:date="2018-12-11T10:10:00Z">
                    <w:rPr>
                      <w:color w:val="000000"/>
                      <w:sz w:val="22"/>
                      <w:szCs w:val="22"/>
                    </w:rPr>
                  </w:rPrChange>
                </w:rPr>
                <w:t xml:space="preserve">Úhyny na zimovištích </w:t>
              </w:r>
            </w:ins>
          </w:p>
        </w:tc>
        <w:tc>
          <w:tcPr>
            <w:tcW w:w="1559" w:type="dxa"/>
            <w:tcBorders>
              <w:top w:val="nil"/>
              <w:left w:val="nil"/>
              <w:bottom w:val="single" w:sz="4" w:space="0" w:color="auto"/>
              <w:right w:val="single" w:sz="4" w:space="0" w:color="auto"/>
            </w:tcBorders>
            <w:shd w:val="clear" w:color="auto" w:fill="auto"/>
            <w:vAlign w:val="center"/>
            <w:hideMark/>
            <w:tcPrChange w:id="453" w:author="Šejnohová Hana" w:date="2018-12-11T10:04:00Z">
              <w:tcPr>
                <w:tcW w:w="268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center"/>
              <w:rPr>
                <w:ins w:id="454" w:author="Šejnohová Hana" w:date="2018-12-11T10:03:00Z"/>
                <w:color w:val="000000"/>
                <w:sz w:val="20"/>
                <w:szCs w:val="20"/>
                <w:rPrChange w:id="455" w:author="Šejnohová Hana" w:date="2018-12-11T10:10:00Z">
                  <w:rPr>
                    <w:ins w:id="456" w:author="Šejnohová Hana" w:date="2018-12-11T10:03:00Z"/>
                    <w:color w:val="000000"/>
                    <w:sz w:val="22"/>
                    <w:szCs w:val="22"/>
                  </w:rPr>
                </w:rPrChange>
              </w:rPr>
            </w:pPr>
            <w:ins w:id="457" w:author="Šejnohová Hana" w:date="2018-12-11T10:03:00Z">
              <w:r w:rsidRPr="00562E17">
                <w:rPr>
                  <w:color w:val="000000"/>
                  <w:sz w:val="20"/>
                  <w:szCs w:val="20"/>
                  <w:rPrChange w:id="458" w:author="Šejnohová Hana" w:date="2018-12-11T10:10:00Z">
                    <w:rPr>
                      <w:color w:val="000000"/>
                      <w:sz w:val="22"/>
                      <w:szCs w:val="22"/>
                    </w:rPr>
                  </w:rPrChange>
                </w:rPr>
                <w:t>2</w:t>
              </w:r>
            </w:ins>
          </w:p>
        </w:tc>
      </w:tr>
      <w:tr w:rsidR="001933B5" w:rsidRPr="00562E17" w:rsidTr="001933B5">
        <w:tblPrEx>
          <w:tblW w:w="14317" w:type="dxa"/>
          <w:tblInd w:w="-5" w:type="dxa"/>
          <w:tblCellMar>
            <w:left w:w="70" w:type="dxa"/>
            <w:right w:w="70" w:type="dxa"/>
          </w:tblCellMar>
          <w:tblPrExChange w:id="459" w:author="Šejnohová Hana" w:date="2018-12-11T10:04:00Z">
            <w:tblPrEx>
              <w:tblW w:w="11860" w:type="dxa"/>
              <w:tblInd w:w="-5" w:type="dxa"/>
              <w:tblCellMar>
                <w:left w:w="70" w:type="dxa"/>
                <w:right w:w="70" w:type="dxa"/>
              </w:tblCellMar>
            </w:tblPrEx>
          </w:tblPrExChange>
        </w:tblPrEx>
        <w:trPr>
          <w:trHeight w:val="300"/>
          <w:ins w:id="460" w:author="Šejnohová Hana" w:date="2018-12-11T10:03:00Z"/>
          <w:trPrChange w:id="461" w:author="Šejnohová Hana" w:date="2018-12-11T10:04:00Z">
            <w:trPr>
              <w:gridAfter w:val="0"/>
              <w:trHeight w:val="300"/>
            </w:trPr>
          </w:trPrChange>
        </w:trPr>
        <w:tc>
          <w:tcPr>
            <w:tcW w:w="1560" w:type="dxa"/>
            <w:vMerge/>
            <w:tcBorders>
              <w:top w:val="nil"/>
              <w:left w:val="nil"/>
              <w:bottom w:val="nil"/>
              <w:right w:val="single" w:sz="4" w:space="0" w:color="auto"/>
            </w:tcBorders>
            <w:vAlign w:val="center"/>
            <w:hideMark/>
            <w:tcPrChange w:id="462" w:author="Šejnohová Hana" w:date="2018-12-11T10:04:00Z">
              <w:tcPr>
                <w:tcW w:w="2320" w:type="dxa"/>
                <w:gridSpan w:val="3"/>
                <w:vMerge/>
                <w:tcBorders>
                  <w:top w:val="nil"/>
                  <w:left w:val="nil"/>
                  <w:bottom w:val="nil"/>
                  <w:right w:val="single" w:sz="4" w:space="0" w:color="auto"/>
                </w:tcBorders>
                <w:vAlign w:val="center"/>
                <w:hideMark/>
              </w:tcPr>
            </w:tcPrChange>
          </w:tcPr>
          <w:p w:rsidR="001933B5" w:rsidRPr="00562E17" w:rsidRDefault="001933B5" w:rsidP="001933B5">
            <w:pPr>
              <w:spacing w:before="0" w:line="240" w:lineRule="auto"/>
              <w:ind w:firstLine="0"/>
              <w:jc w:val="left"/>
              <w:rPr>
                <w:ins w:id="463" w:author="Šejnohová Hana" w:date="2018-12-11T10:03:00Z"/>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Change w:id="464" w:author="Šejnohová Hana" w:date="2018-12-11T10:04:00Z">
              <w:tcPr>
                <w:tcW w:w="1640" w:type="dxa"/>
                <w:gridSpan w:val="2"/>
                <w:vMerge/>
                <w:tcBorders>
                  <w:top w:val="nil"/>
                  <w:left w:val="single" w:sz="4" w:space="0" w:color="auto"/>
                  <w:bottom w:val="single" w:sz="4" w:space="0" w:color="000000"/>
                  <w:right w:val="single" w:sz="4" w:space="0" w:color="auto"/>
                </w:tcBorders>
                <w:vAlign w:val="center"/>
                <w:hideMark/>
              </w:tcPr>
            </w:tcPrChange>
          </w:tcPr>
          <w:p w:rsidR="001933B5" w:rsidRPr="00562E17" w:rsidRDefault="001933B5" w:rsidP="001933B5">
            <w:pPr>
              <w:spacing w:before="0" w:line="240" w:lineRule="auto"/>
              <w:ind w:firstLine="0"/>
              <w:jc w:val="left"/>
              <w:rPr>
                <w:ins w:id="465" w:author="Šejnohová Hana" w:date="2018-12-11T10:03:00Z"/>
                <w:rFonts w:ascii="Calibri" w:hAnsi="Calibri" w:cs="Calibri"/>
                <w:color w:val="000000"/>
                <w:sz w:val="20"/>
                <w:szCs w:val="20"/>
                <w:rPrChange w:id="466" w:author="Šejnohová Hana" w:date="2018-12-11T10:10:00Z">
                  <w:rPr>
                    <w:ins w:id="467" w:author="Šejnohová Hana" w:date="2018-12-11T10:03:00Z"/>
                    <w:rFonts w:ascii="Calibri" w:hAnsi="Calibri" w:cs="Calibri"/>
                    <w:color w:val="000000"/>
                    <w:sz w:val="22"/>
                    <w:szCs w:val="22"/>
                  </w:rPr>
                </w:rPrChange>
              </w:rPr>
            </w:pPr>
          </w:p>
        </w:tc>
        <w:tc>
          <w:tcPr>
            <w:tcW w:w="10064" w:type="dxa"/>
            <w:tcBorders>
              <w:top w:val="nil"/>
              <w:left w:val="nil"/>
              <w:bottom w:val="single" w:sz="4" w:space="0" w:color="auto"/>
              <w:right w:val="single" w:sz="4" w:space="0" w:color="auto"/>
            </w:tcBorders>
            <w:shd w:val="clear" w:color="auto" w:fill="auto"/>
            <w:vAlign w:val="center"/>
            <w:hideMark/>
            <w:tcPrChange w:id="468" w:author="Šejnohová Hana" w:date="2018-12-11T10:04:00Z">
              <w:tcPr>
                <w:tcW w:w="522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left"/>
              <w:rPr>
                <w:ins w:id="469" w:author="Šejnohová Hana" w:date="2018-12-11T10:03:00Z"/>
                <w:color w:val="000000"/>
                <w:sz w:val="20"/>
                <w:szCs w:val="20"/>
                <w:rPrChange w:id="470" w:author="Šejnohová Hana" w:date="2018-12-11T10:10:00Z">
                  <w:rPr>
                    <w:ins w:id="471" w:author="Šejnohová Hana" w:date="2018-12-11T10:03:00Z"/>
                    <w:color w:val="000000"/>
                    <w:sz w:val="22"/>
                    <w:szCs w:val="22"/>
                  </w:rPr>
                </w:rPrChange>
              </w:rPr>
            </w:pPr>
            <w:ins w:id="472" w:author="Šejnohová Hana" w:date="2018-12-11T10:03:00Z">
              <w:r w:rsidRPr="00562E17">
                <w:rPr>
                  <w:color w:val="000000"/>
                  <w:sz w:val="20"/>
                  <w:szCs w:val="20"/>
                  <w:rPrChange w:id="473" w:author="Šejnohová Hana" w:date="2018-12-11T10:10:00Z">
                    <w:rPr>
                      <w:color w:val="000000"/>
                      <w:sz w:val="22"/>
                      <w:szCs w:val="22"/>
                    </w:rPr>
                  </w:rPrChange>
                </w:rPr>
                <w:t xml:space="preserve">Rostoucí doprava </w:t>
              </w:r>
            </w:ins>
          </w:p>
        </w:tc>
        <w:tc>
          <w:tcPr>
            <w:tcW w:w="1559" w:type="dxa"/>
            <w:tcBorders>
              <w:top w:val="nil"/>
              <w:left w:val="nil"/>
              <w:bottom w:val="single" w:sz="4" w:space="0" w:color="auto"/>
              <w:right w:val="single" w:sz="4" w:space="0" w:color="auto"/>
            </w:tcBorders>
            <w:shd w:val="clear" w:color="auto" w:fill="auto"/>
            <w:vAlign w:val="center"/>
            <w:hideMark/>
            <w:tcPrChange w:id="474" w:author="Šejnohová Hana" w:date="2018-12-11T10:04:00Z">
              <w:tcPr>
                <w:tcW w:w="268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center"/>
              <w:rPr>
                <w:ins w:id="475" w:author="Šejnohová Hana" w:date="2018-12-11T10:03:00Z"/>
                <w:color w:val="000000"/>
                <w:sz w:val="20"/>
                <w:szCs w:val="20"/>
                <w:rPrChange w:id="476" w:author="Šejnohová Hana" w:date="2018-12-11T10:10:00Z">
                  <w:rPr>
                    <w:ins w:id="477" w:author="Šejnohová Hana" w:date="2018-12-11T10:03:00Z"/>
                    <w:color w:val="000000"/>
                    <w:sz w:val="22"/>
                    <w:szCs w:val="22"/>
                  </w:rPr>
                </w:rPrChange>
              </w:rPr>
            </w:pPr>
            <w:ins w:id="478" w:author="Šejnohová Hana" w:date="2018-12-11T10:03:00Z">
              <w:r w:rsidRPr="00562E17">
                <w:rPr>
                  <w:color w:val="000000"/>
                  <w:sz w:val="20"/>
                  <w:szCs w:val="20"/>
                  <w:rPrChange w:id="479" w:author="Šejnohová Hana" w:date="2018-12-11T10:10:00Z">
                    <w:rPr>
                      <w:color w:val="000000"/>
                      <w:sz w:val="22"/>
                      <w:szCs w:val="22"/>
                    </w:rPr>
                  </w:rPrChange>
                </w:rPr>
                <w:t>4</w:t>
              </w:r>
            </w:ins>
          </w:p>
        </w:tc>
      </w:tr>
      <w:tr w:rsidR="001933B5" w:rsidRPr="00562E17" w:rsidTr="001933B5">
        <w:tblPrEx>
          <w:tblW w:w="14317" w:type="dxa"/>
          <w:tblInd w:w="-5" w:type="dxa"/>
          <w:tblCellMar>
            <w:left w:w="70" w:type="dxa"/>
            <w:right w:w="70" w:type="dxa"/>
          </w:tblCellMar>
          <w:tblPrExChange w:id="480" w:author="Šejnohová Hana" w:date="2018-12-11T10:04:00Z">
            <w:tblPrEx>
              <w:tblW w:w="11860" w:type="dxa"/>
              <w:tblInd w:w="-5" w:type="dxa"/>
              <w:tblCellMar>
                <w:left w:w="70" w:type="dxa"/>
                <w:right w:w="70" w:type="dxa"/>
              </w:tblCellMar>
            </w:tblPrEx>
          </w:tblPrExChange>
        </w:tblPrEx>
        <w:trPr>
          <w:trHeight w:val="300"/>
          <w:ins w:id="481" w:author="Šejnohová Hana" w:date="2018-12-11T10:03:00Z"/>
          <w:trPrChange w:id="482" w:author="Šejnohová Hana" w:date="2018-12-11T10:04:00Z">
            <w:trPr>
              <w:gridAfter w:val="0"/>
              <w:trHeight w:val="300"/>
            </w:trPr>
          </w:trPrChange>
        </w:trPr>
        <w:tc>
          <w:tcPr>
            <w:tcW w:w="1560" w:type="dxa"/>
            <w:vMerge/>
            <w:tcBorders>
              <w:top w:val="nil"/>
              <w:left w:val="nil"/>
              <w:bottom w:val="nil"/>
              <w:right w:val="single" w:sz="4" w:space="0" w:color="auto"/>
            </w:tcBorders>
            <w:vAlign w:val="center"/>
            <w:hideMark/>
            <w:tcPrChange w:id="483" w:author="Šejnohová Hana" w:date="2018-12-11T10:04:00Z">
              <w:tcPr>
                <w:tcW w:w="2320" w:type="dxa"/>
                <w:gridSpan w:val="3"/>
                <w:vMerge/>
                <w:tcBorders>
                  <w:top w:val="nil"/>
                  <w:left w:val="nil"/>
                  <w:bottom w:val="nil"/>
                  <w:right w:val="single" w:sz="4" w:space="0" w:color="auto"/>
                </w:tcBorders>
                <w:vAlign w:val="center"/>
                <w:hideMark/>
              </w:tcPr>
            </w:tcPrChange>
          </w:tcPr>
          <w:p w:rsidR="001933B5" w:rsidRPr="00562E17" w:rsidRDefault="001933B5" w:rsidP="001933B5">
            <w:pPr>
              <w:spacing w:before="0" w:line="240" w:lineRule="auto"/>
              <w:ind w:firstLine="0"/>
              <w:jc w:val="left"/>
              <w:rPr>
                <w:ins w:id="484" w:author="Šejnohová Hana" w:date="2018-12-11T10:03:00Z"/>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Change w:id="485" w:author="Šejnohová Hana" w:date="2018-12-11T10:04:00Z">
              <w:tcPr>
                <w:tcW w:w="1640" w:type="dxa"/>
                <w:gridSpan w:val="2"/>
                <w:vMerge/>
                <w:tcBorders>
                  <w:top w:val="nil"/>
                  <w:left w:val="single" w:sz="4" w:space="0" w:color="auto"/>
                  <w:bottom w:val="single" w:sz="4" w:space="0" w:color="000000"/>
                  <w:right w:val="single" w:sz="4" w:space="0" w:color="auto"/>
                </w:tcBorders>
                <w:vAlign w:val="center"/>
                <w:hideMark/>
              </w:tcPr>
            </w:tcPrChange>
          </w:tcPr>
          <w:p w:rsidR="001933B5" w:rsidRPr="00562E17" w:rsidRDefault="001933B5" w:rsidP="001933B5">
            <w:pPr>
              <w:spacing w:before="0" w:line="240" w:lineRule="auto"/>
              <w:ind w:firstLine="0"/>
              <w:jc w:val="left"/>
              <w:rPr>
                <w:ins w:id="486" w:author="Šejnohová Hana" w:date="2018-12-11T10:03:00Z"/>
                <w:rFonts w:ascii="Calibri" w:hAnsi="Calibri" w:cs="Calibri"/>
                <w:color w:val="000000"/>
                <w:sz w:val="20"/>
                <w:szCs w:val="20"/>
                <w:rPrChange w:id="487" w:author="Šejnohová Hana" w:date="2018-12-11T10:10:00Z">
                  <w:rPr>
                    <w:ins w:id="488" w:author="Šejnohová Hana" w:date="2018-12-11T10:03:00Z"/>
                    <w:rFonts w:ascii="Calibri" w:hAnsi="Calibri" w:cs="Calibri"/>
                    <w:color w:val="000000"/>
                    <w:sz w:val="22"/>
                    <w:szCs w:val="22"/>
                  </w:rPr>
                </w:rPrChange>
              </w:rPr>
            </w:pPr>
          </w:p>
        </w:tc>
        <w:tc>
          <w:tcPr>
            <w:tcW w:w="10064" w:type="dxa"/>
            <w:tcBorders>
              <w:top w:val="nil"/>
              <w:left w:val="nil"/>
              <w:bottom w:val="single" w:sz="4" w:space="0" w:color="auto"/>
              <w:right w:val="single" w:sz="4" w:space="0" w:color="auto"/>
            </w:tcBorders>
            <w:shd w:val="clear" w:color="auto" w:fill="auto"/>
            <w:vAlign w:val="center"/>
            <w:hideMark/>
            <w:tcPrChange w:id="489" w:author="Šejnohová Hana" w:date="2018-12-11T10:04:00Z">
              <w:tcPr>
                <w:tcW w:w="5220" w:type="dxa"/>
                <w:tcBorders>
                  <w:top w:val="nil"/>
                  <w:left w:val="nil"/>
                  <w:bottom w:val="single" w:sz="4" w:space="0" w:color="auto"/>
                  <w:right w:val="single" w:sz="4" w:space="0" w:color="auto"/>
                </w:tcBorders>
                <w:shd w:val="clear" w:color="auto" w:fill="auto"/>
                <w:vAlign w:val="center"/>
                <w:hideMark/>
              </w:tcPr>
            </w:tcPrChange>
          </w:tcPr>
          <w:p w:rsidR="001933B5" w:rsidRPr="00562E17" w:rsidRDefault="001933B5" w:rsidP="001933B5">
            <w:pPr>
              <w:spacing w:before="0" w:line="240" w:lineRule="auto"/>
              <w:ind w:firstLine="0"/>
              <w:jc w:val="left"/>
              <w:rPr>
                <w:ins w:id="490" w:author="Šejnohová Hana" w:date="2018-12-11T10:03:00Z"/>
                <w:color w:val="000000"/>
                <w:sz w:val="20"/>
                <w:szCs w:val="20"/>
                <w:rPrChange w:id="491" w:author="Šejnohová Hana" w:date="2018-12-11T10:10:00Z">
                  <w:rPr>
                    <w:ins w:id="492" w:author="Šejnohová Hana" w:date="2018-12-11T10:03:00Z"/>
                    <w:color w:val="000000"/>
                    <w:sz w:val="22"/>
                    <w:szCs w:val="22"/>
                  </w:rPr>
                </w:rPrChange>
              </w:rPr>
            </w:pPr>
            <w:ins w:id="493" w:author="Šejnohová Hana" w:date="2018-12-11T10:03:00Z">
              <w:r w:rsidRPr="00562E17">
                <w:rPr>
                  <w:color w:val="000000"/>
                  <w:sz w:val="20"/>
                  <w:szCs w:val="20"/>
                  <w:rPrChange w:id="494" w:author="Šejnohová Hana" w:date="2018-12-11T10:10:00Z">
                    <w:rPr>
                      <w:color w:val="000000"/>
                      <w:sz w:val="22"/>
                      <w:szCs w:val="22"/>
                    </w:rPr>
                  </w:rPrChange>
                </w:rPr>
                <w:t>Predace</w:t>
              </w:r>
            </w:ins>
          </w:p>
        </w:tc>
        <w:tc>
          <w:tcPr>
            <w:tcW w:w="1559" w:type="dxa"/>
            <w:tcBorders>
              <w:top w:val="nil"/>
              <w:left w:val="nil"/>
              <w:bottom w:val="single" w:sz="4" w:space="0" w:color="auto"/>
              <w:right w:val="single" w:sz="4" w:space="0" w:color="auto"/>
            </w:tcBorders>
            <w:shd w:val="clear" w:color="auto" w:fill="auto"/>
            <w:noWrap/>
            <w:vAlign w:val="center"/>
            <w:hideMark/>
            <w:tcPrChange w:id="495" w:author="Šejnohová Hana" w:date="2018-12-11T10:04:00Z">
              <w:tcPr>
                <w:tcW w:w="2680" w:type="dxa"/>
                <w:tcBorders>
                  <w:top w:val="nil"/>
                  <w:left w:val="nil"/>
                  <w:bottom w:val="single" w:sz="4" w:space="0" w:color="auto"/>
                  <w:right w:val="single" w:sz="4" w:space="0" w:color="auto"/>
                </w:tcBorders>
                <w:shd w:val="clear" w:color="auto" w:fill="auto"/>
                <w:noWrap/>
                <w:vAlign w:val="center"/>
                <w:hideMark/>
              </w:tcPr>
            </w:tcPrChange>
          </w:tcPr>
          <w:p w:rsidR="001933B5" w:rsidRPr="00562E17" w:rsidRDefault="001933B5" w:rsidP="001933B5">
            <w:pPr>
              <w:spacing w:before="0" w:line="240" w:lineRule="auto"/>
              <w:ind w:firstLine="0"/>
              <w:jc w:val="center"/>
              <w:rPr>
                <w:ins w:id="496" w:author="Šejnohová Hana" w:date="2018-12-11T10:03:00Z"/>
                <w:rFonts w:ascii="Calibri" w:hAnsi="Calibri" w:cs="Calibri"/>
                <w:color w:val="000000"/>
                <w:sz w:val="20"/>
                <w:szCs w:val="20"/>
                <w:rPrChange w:id="497" w:author="Šejnohová Hana" w:date="2018-12-11T10:10:00Z">
                  <w:rPr>
                    <w:ins w:id="498" w:author="Šejnohová Hana" w:date="2018-12-11T10:03:00Z"/>
                    <w:rFonts w:ascii="Calibri" w:hAnsi="Calibri" w:cs="Calibri"/>
                    <w:color w:val="000000"/>
                    <w:sz w:val="22"/>
                    <w:szCs w:val="22"/>
                  </w:rPr>
                </w:rPrChange>
              </w:rPr>
            </w:pPr>
            <w:ins w:id="499" w:author="Šejnohová Hana" w:date="2018-12-11T10:03:00Z">
              <w:r w:rsidRPr="00562E17">
                <w:rPr>
                  <w:rFonts w:ascii="Calibri" w:hAnsi="Calibri" w:cs="Calibri"/>
                  <w:color w:val="000000"/>
                  <w:sz w:val="20"/>
                  <w:szCs w:val="20"/>
                  <w:rPrChange w:id="500" w:author="Šejnohová Hana" w:date="2018-12-11T10:10:00Z">
                    <w:rPr>
                      <w:rFonts w:ascii="Calibri" w:hAnsi="Calibri" w:cs="Calibri"/>
                      <w:color w:val="000000"/>
                      <w:sz w:val="22"/>
                      <w:szCs w:val="22"/>
                    </w:rPr>
                  </w:rPrChange>
                </w:rPr>
                <w:t>3</w:t>
              </w:r>
            </w:ins>
          </w:p>
        </w:tc>
      </w:tr>
    </w:tbl>
    <w:p w:rsidR="00CC7719" w:rsidRDefault="00CC7719" w:rsidP="00CC7719">
      <w:pPr>
        <w:spacing w:line="276" w:lineRule="auto"/>
        <w:ind w:firstLine="426"/>
        <w:rPr>
          <w:i/>
          <w:sz w:val="22"/>
          <w:szCs w:val="18"/>
        </w:rPr>
      </w:pPr>
    </w:p>
    <w:p w:rsidR="009734CD" w:rsidRDefault="009734CD" w:rsidP="00CC7719">
      <w:pPr>
        <w:spacing w:line="276" w:lineRule="auto"/>
        <w:ind w:firstLine="426"/>
        <w:rPr>
          <w:ins w:id="501" w:author="Šejnohová Hana" w:date="2018-12-11T10:20:00Z"/>
          <w:i/>
          <w:sz w:val="22"/>
          <w:szCs w:val="18"/>
        </w:rPr>
      </w:pPr>
    </w:p>
    <w:tbl>
      <w:tblPr>
        <w:tblW w:w="14317" w:type="dxa"/>
        <w:tblInd w:w="-5" w:type="dxa"/>
        <w:tblCellMar>
          <w:left w:w="70" w:type="dxa"/>
          <w:right w:w="70" w:type="dxa"/>
        </w:tblCellMar>
        <w:tblLook w:val="04A0" w:firstRow="1" w:lastRow="0" w:firstColumn="1" w:lastColumn="0" w:noHBand="0" w:noVBand="1"/>
      </w:tblPr>
      <w:tblGrid>
        <w:gridCol w:w="1556"/>
        <w:gridCol w:w="1196"/>
        <w:gridCol w:w="10006"/>
        <w:gridCol w:w="1559"/>
        <w:tblGridChange w:id="502">
          <w:tblGrid>
            <w:gridCol w:w="5"/>
            <w:gridCol w:w="1556"/>
            <w:gridCol w:w="619"/>
            <w:gridCol w:w="577"/>
            <w:gridCol w:w="1043"/>
            <w:gridCol w:w="3560"/>
            <w:gridCol w:w="1500"/>
            <w:gridCol w:w="3903"/>
            <w:gridCol w:w="1559"/>
          </w:tblGrid>
        </w:tblGridChange>
      </w:tblGrid>
      <w:tr w:rsidR="009734CD" w:rsidRPr="009734CD" w:rsidTr="009734CD">
        <w:trPr>
          <w:trHeight w:val="1260"/>
          <w:ins w:id="503" w:author="Šejnohová Hana" w:date="2018-12-11T10:20:00Z"/>
        </w:trPr>
        <w:tc>
          <w:tcPr>
            <w:tcW w:w="1560" w:type="dxa"/>
            <w:tcBorders>
              <w:top w:val="single" w:sz="4" w:space="0" w:color="auto"/>
              <w:left w:val="single" w:sz="4" w:space="0" w:color="auto"/>
              <w:bottom w:val="single" w:sz="4" w:space="0" w:color="auto"/>
              <w:right w:val="single" w:sz="4" w:space="0" w:color="auto"/>
            </w:tcBorders>
            <w:shd w:val="clear" w:color="000000" w:fill="BDD7EE"/>
            <w:vAlign w:val="center"/>
            <w:hideMark/>
          </w:tcPr>
          <w:p w:rsidR="009734CD" w:rsidRPr="009734CD" w:rsidRDefault="009734CD" w:rsidP="009734CD">
            <w:pPr>
              <w:spacing w:before="0" w:line="240" w:lineRule="auto"/>
              <w:ind w:firstLine="0"/>
              <w:jc w:val="center"/>
              <w:rPr>
                <w:ins w:id="504" w:author="Šejnohová Hana" w:date="2018-12-11T10:20:00Z"/>
                <w:b/>
                <w:bCs/>
                <w:color w:val="000000"/>
                <w:sz w:val="20"/>
                <w:szCs w:val="20"/>
              </w:rPr>
            </w:pPr>
            <w:ins w:id="505" w:author="Šejnohová Hana" w:date="2018-12-11T10:20:00Z">
              <w:r w:rsidRPr="009734CD">
                <w:rPr>
                  <w:b/>
                  <w:bCs/>
                  <w:color w:val="000000"/>
                  <w:sz w:val="20"/>
                  <w:szCs w:val="20"/>
                </w:rPr>
                <w:t>Problém</w:t>
              </w:r>
            </w:ins>
          </w:p>
        </w:tc>
        <w:tc>
          <w:tcPr>
            <w:tcW w:w="1134" w:type="dxa"/>
            <w:tcBorders>
              <w:top w:val="single" w:sz="4" w:space="0" w:color="auto"/>
              <w:left w:val="nil"/>
              <w:bottom w:val="single" w:sz="4" w:space="0" w:color="auto"/>
              <w:right w:val="single" w:sz="4" w:space="0" w:color="auto"/>
            </w:tcBorders>
            <w:shd w:val="clear" w:color="000000" w:fill="BDD7EE"/>
            <w:vAlign w:val="center"/>
            <w:hideMark/>
          </w:tcPr>
          <w:p w:rsidR="009734CD" w:rsidRPr="009734CD" w:rsidRDefault="009734CD" w:rsidP="009734CD">
            <w:pPr>
              <w:spacing w:before="0" w:line="240" w:lineRule="auto"/>
              <w:ind w:firstLine="0"/>
              <w:jc w:val="center"/>
              <w:rPr>
                <w:ins w:id="506" w:author="Šejnohová Hana" w:date="2018-12-11T10:20:00Z"/>
                <w:b/>
                <w:bCs/>
                <w:color w:val="000000"/>
                <w:sz w:val="20"/>
                <w:szCs w:val="20"/>
              </w:rPr>
            </w:pPr>
            <w:ins w:id="507" w:author="Šejnohová Hana" w:date="2018-12-11T10:20:00Z">
              <w:r w:rsidRPr="009734CD">
                <w:rPr>
                  <w:b/>
                  <w:bCs/>
                  <w:color w:val="000000"/>
                  <w:sz w:val="20"/>
                  <w:szCs w:val="20"/>
                </w:rPr>
                <w:t xml:space="preserve">Stanovení závažnosti jednotlivých problémů </w:t>
              </w:r>
              <w:r w:rsidRPr="009734CD">
                <w:rPr>
                  <w:i/>
                  <w:iCs/>
                  <w:color w:val="000000"/>
                  <w:sz w:val="20"/>
                  <w:szCs w:val="20"/>
                </w:rPr>
                <w:t>(1-5)*</w:t>
              </w:r>
              <w:r w:rsidRPr="009734CD">
                <w:rPr>
                  <w:color w:val="000000"/>
                  <w:sz w:val="20"/>
                  <w:szCs w:val="20"/>
                </w:rPr>
                <w:t> </w:t>
              </w:r>
            </w:ins>
          </w:p>
        </w:tc>
        <w:tc>
          <w:tcPr>
            <w:tcW w:w="10064" w:type="dxa"/>
            <w:tcBorders>
              <w:top w:val="single" w:sz="4" w:space="0" w:color="auto"/>
              <w:left w:val="nil"/>
              <w:bottom w:val="single" w:sz="4" w:space="0" w:color="auto"/>
              <w:right w:val="single" w:sz="4" w:space="0" w:color="auto"/>
            </w:tcBorders>
            <w:shd w:val="clear" w:color="000000" w:fill="BDD7EE"/>
            <w:vAlign w:val="center"/>
            <w:hideMark/>
          </w:tcPr>
          <w:p w:rsidR="009734CD" w:rsidRPr="009734CD" w:rsidRDefault="009734CD" w:rsidP="009734CD">
            <w:pPr>
              <w:spacing w:before="0" w:line="240" w:lineRule="auto"/>
              <w:ind w:firstLine="0"/>
              <w:jc w:val="center"/>
              <w:rPr>
                <w:ins w:id="508" w:author="Šejnohová Hana" w:date="2018-12-11T10:20:00Z"/>
                <w:b/>
                <w:bCs/>
                <w:color w:val="000000"/>
                <w:sz w:val="20"/>
                <w:szCs w:val="20"/>
              </w:rPr>
            </w:pPr>
            <w:ins w:id="509" w:author="Šejnohová Hana" w:date="2018-12-11T10:20:00Z">
              <w:r w:rsidRPr="009734CD">
                <w:rPr>
                  <w:b/>
                  <w:bCs/>
                  <w:color w:val="000000"/>
                  <w:sz w:val="20"/>
                  <w:szCs w:val="20"/>
                </w:rPr>
                <w:t>Stanovení příčin</w:t>
              </w:r>
            </w:ins>
          </w:p>
        </w:tc>
        <w:tc>
          <w:tcPr>
            <w:tcW w:w="1559" w:type="dxa"/>
            <w:tcBorders>
              <w:top w:val="single" w:sz="4" w:space="0" w:color="auto"/>
              <w:left w:val="nil"/>
              <w:bottom w:val="single" w:sz="4" w:space="0" w:color="auto"/>
              <w:right w:val="single" w:sz="4" w:space="0" w:color="auto"/>
            </w:tcBorders>
            <w:shd w:val="clear" w:color="000000" w:fill="BDD7EE"/>
            <w:vAlign w:val="bottom"/>
            <w:hideMark/>
          </w:tcPr>
          <w:p w:rsidR="009734CD" w:rsidRPr="009734CD" w:rsidRDefault="009734CD" w:rsidP="009734CD">
            <w:pPr>
              <w:spacing w:before="0" w:line="240" w:lineRule="auto"/>
              <w:ind w:firstLine="0"/>
              <w:jc w:val="center"/>
              <w:rPr>
                <w:ins w:id="510" w:author="Šejnohová Hana" w:date="2018-12-11T10:20:00Z"/>
                <w:b/>
                <w:bCs/>
                <w:color w:val="000000"/>
                <w:sz w:val="20"/>
                <w:szCs w:val="20"/>
              </w:rPr>
            </w:pPr>
            <w:ins w:id="511" w:author="Šejnohová Hana" w:date="2018-12-11T10:20:00Z">
              <w:r w:rsidRPr="009734CD">
                <w:rPr>
                  <w:b/>
                  <w:bCs/>
                  <w:color w:val="000000"/>
                  <w:sz w:val="20"/>
                  <w:szCs w:val="20"/>
                </w:rPr>
                <w:t xml:space="preserve">Stanovení míry podílu příčiny na vzniku problému </w:t>
              </w:r>
              <w:r w:rsidRPr="009734CD">
                <w:rPr>
                  <w:i/>
                  <w:iCs/>
                  <w:color w:val="000000"/>
                  <w:sz w:val="20"/>
                  <w:szCs w:val="20"/>
                </w:rPr>
                <w:t>(1-5)**</w:t>
              </w:r>
            </w:ins>
          </w:p>
        </w:tc>
      </w:tr>
      <w:tr w:rsidR="009734CD" w:rsidRPr="009734CD" w:rsidTr="009734CD">
        <w:tblPrEx>
          <w:tblW w:w="14317" w:type="dxa"/>
          <w:tblInd w:w="-5" w:type="dxa"/>
          <w:tblCellMar>
            <w:left w:w="70" w:type="dxa"/>
            <w:right w:w="70" w:type="dxa"/>
          </w:tblCellMar>
          <w:tblPrExChange w:id="512" w:author="Šejnohová Hana" w:date="2018-12-11T10:21:00Z">
            <w:tblPrEx>
              <w:tblW w:w="8860" w:type="dxa"/>
              <w:tblInd w:w="-5" w:type="dxa"/>
              <w:tblCellMar>
                <w:left w:w="70" w:type="dxa"/>
                <w:right w:w="70" w:type="dxa"/>
              </w:tblCellMar>
            </w:tblPrEx>
          </w:tblPrExChange>
        </w:tblPrEx>
        <w:trPr>
          <w:trHeight w:val="300"/>
          <w:ins w:id="513" w:author="Šejnohová Hana" w:date="2018-12-11T10:20:00Z"/>
          <w:trPrChange w:id="514" w:author="Šejnohová Hana" w:date="2018-12-11T10:21:00Z">
            <w:trPr>
              <w:gridAfter w:val="0"/>
              <w:trHeight w:val="300"/>
            </w:trPr>
          </w:trPrChange>
        </w:trPr>
        <w:tc>
          <w:tcPr>
            <w:tcW w:w="1560" w:type="dxa"/>
            <w:vMerge w:val="restart"/>
            <w:tcBorders>
              <w:top w:val="nil"/>
              <w:left w:val="single" w:sz="4" w:space="0" w:color="auto"/>
              <w:bottom w:val="single" w:sz="4" w:space="0" w:color="auto"/>
              <w:right w:val="single" w:sz="4" w:space="0" w:color="auto"/>
            </w:tcBorders>
            <w:shd w:val="clear" w:color="auto" w:fill="auto"/>
            <w:vAlign w:val="center"/>
            <w:hideMark/>
            <w:tcPrChange w:id="515" w:author="Šejnohová Hana" w:date="2018-12-11T10:21:00Z">
              <w:tcPr>
                <w:tcW w:w="2180" w:type="dxa"/>
                <w:gridSpan w:val="3"/>
                <w:vMerge w:val="restart"/>
                <w:tcBorders>
                  <w:top w:val="nil"/>
                  <w:left w:val="single" w:sz="4" w:space="0" w:color="auto"/>
                  <w:bottom w:val="single" w:sz="4" w:space="0" w:color="auto"/>
                  <w:right w:val="single" w:sz="4" w:space="0" w:color="auto"/>
                </w:tcBorders>
                <w:shd w:val="clear" w:color="auto" w:fill="auto"/>
                <w:vAlign w:val="center"/>
                <w:hideMark/>
              </w:tcPr>
            </w:tcPrChange>
          </w:tcPr>
          <w:p w:rsidR="009734CD" w:rsidRPr="009734CD" w:rsidRDefault="009734CD" w:rsidP="009734CD">
            <w:pPr>
              <w:spacing w:before="0" w:line="240" w:lineRule="auto"/>
              <w:ind w:firstLine="0"/>
              <w:jc w:val="center"/>
              <w:rPr>
                <w:ins w:id="516" w:author="Šejnohová Hana" w:date="2018-12-11T10:20:00Z"/>
                <w:color w:val="000000"/>
                <w:sz w:val="20"/>
                <w:szCs w:val="20"/>
              </w:rPr>
            </w:pPr>
            <w:ins w:id="517" w:author="Šejnohová Hana" w:date="2018-12-11T10:20:00Z">
              <w:r w:rsidRPr="009734CD">
                <w:rPr>
                  <w:color w:val="000000"/>
                  <w:sz w:val="20"/>
                  <w:szCs w:val="20"/>
                </w:rPr>
                <w:t>Změny v početnosti populací a diverzitě volně žijících druhů savců</w:t>
              </w:r>
            </w:ins>
          </w:p>
        </w:tc>
        <w:tc>
          <w:tcPr>
            <w:tcW w:w="1134" w:type="dxa"/>
            <w:vMerge w:val="restart"/>
            <w:tcBorders>
              <w:top w:val="nil"/>
              <w:left w:val="single" w:sz="4" w:space="0" w:color="auto"/>
              <w:bottom w:val="single" w:sz="4" w:space="0" w:color="auto"/>
              <w:right w:val="single" w:sz="4" w:space="0" w:color="auto"/>
            </w:tcBorders>
            <w:shd w:val="clear" w:color="auto" w:fill="auto"/>
            <w:vAlign w:val="center"/>
            <w:hideMark/>
            <w:tcPrChange w:id="518" w:author="Šejnohová Hana" w:date="2018-12-11T10:21:00Z">
              <w:tcPr>
                <w:tcW w:w="1620" w:type="dxa"/>
                <w:gridSpan w:val="2"/>
                <w:vMerge w:val="restart"/>
                <w:tcBorders>
                  <w:top w:val="nil"/>
                  <w:left w:val="single" w:sz="4" w:space="0" w:color="auto"/>
                  <w:bottom w:val="single" w:sz="4" w:space="0" w:color="auto"/>
                  <w:right w:val="single" w:sz="4" w:space="0" w:color="auto"/>
                </w:tcBorders>
                <w:shd w:val="clear" w:color="auto" w:fill="auto"/>
                <w:vAlign w:val="center"/>
                <w:hideMark/>
              </w:tcPr>
            </w:tcPrChange>
          </w:tcPr>
          <w:p w:rsidR="009734CD" w:rsidRPr="009734CD" w:rsidRDefault="009734CD" w:rsidP="009734CD">
            <w:pPr>
              <w:spacing w:before="0" w:line="240" w:lineRule="auto"/>
              <w:ind w:firstLine="0"/>
              <w:jc w:val="center"/>
              <w:rPr>
                <w:ins w:id="519" w:author="Šejnohová Hana" w:date="2018-12-11T10:20:00Z"/>
                <w:color w:val="000000"/>
                <w:sz w:val="20"/>
                <w:szCs w:val="20"/>
              </w:rPr>
            </w:pPr>
            <w:ins w:id="520" w:author="Šejnohová Hana" w:date="2018-12-11T10:20:00Z">
              <w:r w:rsidRPr="009734CD">
                <w:rPr>
                  <w:color w:val="000000"/>
                  <w:sz w:val="20"/>
                  <w:szCs w:val="20"/>
                </w:rPr>
                <w:t>2</w:t>
              </w:r>
            </w:ins>
          </w:p>
        </w:tc>
        <w:tc>
          <w:tcPr>
            <w:tcW w:w="10064" w:type="dxa"/>
            <w:tcBorders>
              <w:top w:val="nil"/>
              <w:left w:val="nil"/>
              <w:bottom w:val="single" w:sz="4" w:space="0" w:color="auto"/>
              <w:right w:val="single" w:sz="4" w:space="0" w:color="auto"/>
            </w:tcBorders>
            <w:shd w:val="clear" w:color="auto" w:fill="auto"/>
            <w:vAlign w:val="center"/>
            <w:hideMark/>
            <w:tcPrChange w:id="521" w:author="Šejnohová Hana" w:date="2018-12-11T10:21:00Z">
              <w:tcPr>
                <w:tcW w:w="3560" w:type="dxa"/>
                <w:tcBorders>
                  <w:top w:val="nil"/>
                  <w:left w:val="nil"/>
                  <w:bottom w:val="single" w:sz="4" w:space="0" w:color="auto"/>
                  <w:right w:val="single" w:sz="4" w:space="0" w:color="auto"/>
                </w:tcBorders>
                <w:shd w:val="clear" w:color="auto" w:fill="auto"/>
                <w:vAlign w:val="center"/>
                <w:hideMark/>
              </w:tcPr>
            </w:tcPrChange>
          </w:tcPr>
          <w:p w:rsidR="009734CD" w:rsidRPr="009734CD" w:rsidRDefault="009734CD" w:rsidP="009734CD">
            <w:pPr>
              <w:spacing w:before="0" w:line="240" w:lineRule="auto"/>
              <w:ind w:firstLine="0"/>
              <w:jc w:val="left"/>
              <w:rPr>
                <w:ins w:id="522" w:author="Šejnohová Hana" w:date="2018-12-11T10:20:00Z"/>
                <w:color w:val="000000"/>
                <w:sz w:val="20"/>
                <w:szCs w:val="20"/>
              </w:rPr>
            </w:pPr>
            <w:ins w:id="523" w:author="Šejnohová Hana" w:date="2018-12-11T10:20:00Z">
              <w:r w:rsidRPr="009734CD">
                <w:rPr>
                  <w:color w:val="000000"/>
                  <w:sz w:val="20"/>
                  <w:szCs w:val="20"/>
                </w:rPr>
                <w:t>Celoplošná seč</w:t>
              </w:r>
            </w:ins>
          </w:p>
        </w:tc>
        <w:tc>
          <w:tcPr>
            <w:tcW w:w="1559" w:type="dxa"/>
            <w:tcBorders>
              <w:top w:val="nil"/>
              <w:left w:val="nil"/>
              <w:bottom w:val="single" w:sz="4" w:space="0" w:color="auto"/>
              <w:right w:val="single" w:sz="4" w:space="0" w:color="auto"/>
            </w:tcBorders>
            <w:shd w:val="clear" w:color="auto" w:fill="auto"/>
            <w:vAlign w:val="center"/>
            <w:hideMark/>
            <w:tcPrChange w:id="524" w:author="Šejnohová Hana" w:date="2018-12-11T10:21:00Z">
              <w:tcPr>
                <w:tcW w:w="1500" w:type="dxa"/>
                <w:tcBorders>
                  <w:top w:val="nil"/>
                  <w:left w:val="nil"/>
                  <w:bottom w:val="single" w:sz="4" w:space="0" w:color="auto"/>
                  <w:right w:val="single" w:sz="4" w:space="0" w:color="auto"/>
                </w:tcBorders>
                <w:shd w:val="clear" w:color="auto" w:fill="auto"/>
                <w:vAlign w:val="center"/>
                <w:hideMark/>
              </w:tcPr>
            </w:tcPrChange>
          </w:tcPr>
          <w:p w:rsidR="009734CD" w:rsidRPr="009734CD" w:rsidRDefault="009734CD" w:rsidP="009734CD">
            <w:pPr>
              <w:spacing w:before="0" w:line="240" w:lineRule="auto"/>
              <w:ind w:firstLine="0"/>
              <w:jc w:val="center"/>
              <w:rPr>
                <w:ins w:id="525" w:author="Šejnohová Hana" w:date="2018-12-11T10:20:00Z"/>
                <w:color w:val="000000"/>
                <w:sz w:val="20"/>
                <w:szCs w:val="20"/>
              </w:rPr>
            </w:pPr>
            <w:ins w:id="526" w:author="Šejnohová Hana" w:date="2018-12-11T10:20:00Z">
              <w:r w:rsidRPr="009734CD">
                <w:rPr>
                  <w:color w:val="000000"/>
                  <w:sz w:val="20"/>
                  <w:szCs w:val="20"/>
                </w:rPr>
                <w:t>2</w:t>
              </w:r>
            </w:ins>
          </w:p>
        </w:tc>
      </w:tr>
      <w:tr w:rsidR="009734CD" w:rsidRPr="009734CD" w:rsidTr="009734CD">
        <w:tblPrEx>
          <w:tblW w:w="14317" w:type="dxa"/>
          <w:tblInd w:w="-5" w:type="dxa"/>
          <w:tblCellMar>
            <w:left w:w="70" w:type="dxa"/>
            <w:right w:w="70" w:type="dxa"/>
          </w:tblCellMar>
          <w:tblPrExChange w:id="527" w:author="Šejnohová Hana" w:date="2018-12-11T10:21:00Z">
            <w:tblPrEx>
              <w:tblW w:w="8860" w:type="dxa"/>
              <w:tblInd w:w="-5" w:type="dxa"/>
              <w:tblCellMar>
                <w:left w:w="70" w:type="dxa"/>
                <w:right w:w="70" w:type="dxa"/>
              </w:tblCellMar>
            </w:tblPrEx>
          </w:tblPrExChange>
        </w:tblPrEx>
        <w:trPr>
          <w:trHeight w:val="300"/>
          <w:ins w:id="528" w:author="Šejnohová Hana" w:date="2018-12-11T10:20:00Z"/>
          <w:trPrChange w:id="529" w:author="Šejnohová Hana" w:date="2018-12-11T10:21:00Z">
            <w:trPr>
              <w:gridAfter w:val="0"/>
              <w:trHeight w:val="300"/>
            </w:trPr>
          </w:trPrChange>
        </w:trPr>
        <w:tc>
          <w:tcPr>
            <w:tcW w:w="1560" w:type="dxa"/>
            <w:vMerge/>
            <w:tcBorders>
              <w:top w:val="nil"/>
              <w:left w:val="single" w:sz="4" w:space="0" w:color="auto"/>
              <w:bottom w:val="single" w:sz="4" w:space="0" w:color="auto"/>
              <w:right w:val="single" w:sz="4" w:space="0" w:color="auto"/>
            </w:tcBorders>
            <w:vAlign w:val="center"/>
            <w:hideMark/>
            <w:tcPrChange w:id="530" w:author="Šejnohová Hana" w:date="2018-12-11T10:21:00Z">
              <w:tcPr>
                <w:tcW w:w="2180" w:type="dxa"/>
                <w:gridSpan w:val="3"/>
                <w:vMerge/>
                <w:tcBorders>
                  <w:top w:val="nil"/>
                  <w:left w:val="single" w:sz="4" w:space="0" w:color="auto"/>
                  <w:bottom w:val="single" w:sz="4" w:space="0" w:color="auto"/>
                  <w:right w:val="single" w:sz="4" w:space="0" w:color="auto"/>
                </w:tcBorders>
                <w:vAlign w:val="center"/>
                <w:hideMark/>
              </w:tcPr>
            </w:tcPrChange>
          </w:tcPr>
          <w:p w:rsidR="009734CD" w:rsidRPr="009734CD" w:rsidRDefault="009734CD" w:rsidP="009734CD">
            <w:pPr>
              <w:spacing w:before="0" w:line="240" w:lineRule="auto"/>
              <w:ind w:firstLine="0"/>
              <w:jc w:val="left"/>
              <w:rPr>
                <w:ins w:id="531" w:author="Šejnohová Hana" w:date="2018-12-11T10:20:00Z"/>
                <w:color w:val="000000"/>
                <w:sz w:val="20"/>
                <w:szCs w:val="20"/>
              </w:rPr>
            </w:pPr>
          </w:p>
        </w:tc>
        <w:tc>
          <w:tcPr>
            <w:tcW w:w="1134" w:type="dxa"/>
            <w:vMerge/>
            <w:tcBorders>
              <w:top w:val="nil"/>
              <w:left w:val="single" w:sz="4" w:space="0" w:color="auto"/>
              <w:bottom w:val="single" w:sz="4" w:space="0" w:color="auto"/>
              <w:right w:val="single" w:sz="4" w:space="0" w:color="auto"/>
            </w:tcBorders>
            <w:vAlign w:val="center"/>
            <w:hideMark/>
            <w:tcPrChange w:id="532" w:author="Šejnohová Hana" w:date="2018-12-11T10:21:00Z">
              <w:tcPr>
                <w:tcW w:w="1620" w:type="dxa"/>
                <w:gridSpan w:val="2"/>
                <w:vMerge/>
                <w:tcBorders>
                  <w:top w:val="nil"/>
                  <w:left w:val="single" w:sz="4" w:space="0" w:color="auto"/>
                  <w:bottom w:val="single" w:sz="4" w:space="0" w:color="auto"/>
                  <w:right w:val="single" w:sz="4" w:space="0" w:color="auto"/>
                </w:tcBorders>
                <w:vAlign w:val="center"/>
                <w:hideMark/>
              </w:tcPr>
            </w:tcPrChange>
          </w:tcPr>
          <w:p w:rsidR="009734CD" w:rsidRPr="009734CD" w:rsidRDefault="009734CD" w:rsidP="009734CD">
            <w:pPr>
              <w:spacing w:before="0" w:line="240" w:lineRule="auto"/>
              <w:ind w:firstLine="0"/>
              <w:jc w:val="left"/>
              <w:rPr>
                <w:ins w:id="533" w:author="Šejnohová Hana" w:date="2018-12-11T10:20:00Z"/>
                <w:color w:val="000000"/>
                <w:sz w:val="20"/>
                <w:szCs w:val="20"/>
              </w:rPr>
            </w:pPr>
          </w:p>
        </w:tc>
        <w:tc>
          <w:tcPr>
            <w:tcW w:w="10064" w:type="dxa"/>
            <w:tcBorders>
              <w:top w:val="nil"/>
              <w:left w:val="nil"/>
              <w:bottom w:val="single" w:sz="4" w:space="0" w:color="auto"/>
              <w:right w:val="single" w:sz="4" w:space="0" w:color="auto"/>
            </w:tcBorders>
            <w:shd w:val="clear" w:color="auto" w:fill="auto"/>
            <w:vAlign w:val="center"/>
            <w:hideMark/>
            <w:tcPrChange w:id="534" w:author="Šejnohová Hana" w:date="2018-12-11T10:21:00Z">
              <w:tcPr>
                <w:tcW w:w="3560" w:type="dxa"/>
                <w:tcBorders>
                  <w:top w:val="nil"/>
                  <w:left w:val="nil"/>
                  <w:bottom w:val="single" w:sz="4" w:space="0" w:color="auto"/>
                  <w:right w:val="single" w:sz="4" w:space="0" w:color="auto"/>
                </w:tcBorders>
                <w:shd w:val="clear" w:color="auto" w:fill="auto"/>
                <w:vAlign w:val="center"/>
                <w:hideMark/>
              </w:tcPr>
            </w:tcPrChange>
          </w:tcPr>
          <w:p w:rsidR="009734CD" w:rsidRPr="009734CD" w:rsidRDefault="009734CD" w:rsidP="009734CD">
            <w:pPr>
              <w:spacing w:before="0" w:line="240" w:lineRule="auto"/>
              <w:ind w:firstLine="0"/>
              <w:jc w:val="left"/>
              <w:rPr>
                <w:ins w:id="535" w:author="Šejnohová Hana" w:date="2018-12-11T10:20:00Z"/>
                <w:color w:val="000000"/>
                <w:sz w:val="20"/>
                <w:szCs w:val="20"/>
              </w:rPr>
            </w:pPr>
            <w:ins w:id="536" w:author="Šejnohová Hana" w:date="2018-12-11T10:20:00Z">
              <w:r w:rsidRPr="009734CD">
                <w:rPr>
                  <w:color w:val="000000"/>
                  <w:sz w:val="20"/>
                  <w:szCs w:val="20"/>
                </w:rPr>
                <w:t>Použití mechanizace s velkým záběrem</w:t>
              </w:r>
            </w:ins>
          </w:p>
        </w:tc>
        <w:tc>
          <w:tcPr>
            <w:tcW w:w="1559" w:type="dxa"/>
            <w:tcBorders>
              <w:top w:val="nil"/>
              <w:left w:val="nil"/>
              <w:bottom w:val="single" w:sz="4" w:space="0" w:color="auto"/>
              <w:right w:val="single" w:sz="4" w:space="0" w:color="auto"/>
            </w:tcBorders>
            <w:shd w:val="clear" w:color="auto" w:fill="auto"/>
            <w:vAlign w:val="center"/>
            <w:hideMark/>
            <w:tcPrChange w:id="537" w:author="Šejnohová Hana" w:date="2018-12-11T10:21:00Z">
              <w:tcPr>
                <w:tcW w:w="1500" w:type="dxa"/>
                <w:tcBorders>
                  <w:top w:val="nil"/>
                  <w:left w:val="nil"/>
                  <w:bottom w:val="single" w:sz="4" w:space="0" w:color="auto"/>
                  <w:right w:val="single" w:sz="4" w:space="0" w:color="auto"/>
                </w:tcBorders>
                <w:shd w:val="clear" w:color="auto" w:fill="auto"/>
                <w:vAlign w:val="center"/>
                <w:hideMark/>
              </w:tcPr>
            </w:tcPrChange>
          </w:tcPr>
          <w:p w:rsidR="009734CD" w:rsidRPr="009734CD" w:rsidRDefault="009734CD" w:rsidP="009734CD">
            <w:pPr>
              <w:spacing w:before="0" w:line="240" w:lineRule="auto"/>
              <w:ind w:firstLine="0"/>
              <w:jc w:val="center"/>
              <w:rPr>
                <w:ins w:id="538" w:author="Šejnohová Hana" w:date="2018-12-11T10:20:00Z"/>
                <w:color w:val="000000"/>
                <w:sz w:val="20"/>
                <w:szCs w:val="20"/>
              </w:rPr>
            </w:pPr>
            <w:ins w:id="539" w:author="Šejnohová Hana" w:date="2018-12-11T10:20:00Z">
              <w:r w:rsidRPr="009734CD">
                <w:rPr>
                  <w:color w:val="000000"/>
                  <w:sz w:val="20"/>
                  <w:szCs w:val="20"/>
                </w:rPr>
                <w:t>2</w:t>
              </w:r>
            </w:ins>
          </w:p>
        </w:tc>
      </w:tr>
      <w:tr w:rsidR="009734CD" w:rsidRPr="009734CD" w:rsidTr="009734CD">
        <w:tblPrEx>
          <w:tblW w:w="14317" w:type="dxa"/>
          <w:tblInd w:w="-5" w:type="dxa"/>
          <w:tblCellMar>
            <w:left w:w="70" w:type="dxa"/>
            <w:right w:w="70" w:type="dxa"/>
          </w:tblCellMar>
          <w:tblPrExChange w:id="540" w:author="Šejnohová Hana" w:date="2018-12-11T10:21:00Z">
            <w:tblPrEx>
              <w:tblW w:w="8860" w:type="dxa"/>
              <w:tblInd w:w="-5" w:type="dxa"/>
              <w:tblCellMar>
                <w:left w:w="70" w:type="dxa"/>
                <w:right w:w="70" w:type="dxa"/>
              </w:tblCellMar>
            </w:tblPrEx>
          </w:tblPrExChange>
        </w:tblPrEx>
        <w:trPr>
          <w:trHeight w:val="300"/>
          <w:ins w:id="541" w:author="Šejnohová Hana" w:date="2018-12-11T10:20:00Z"/>
          <w:trPrChange w:id="542" w:author="Šejnohová Hana" w:date="2018-12-11T10:21:00Z">
            <w:trPr>
              <w:gridAfter w:val="0"/>
              <w:trHeight w:val="300"/>
            </w:trPr>
          </w:trPrChange>
        </w:trPr>
        <w:tc>
          <w:tcPr>
            <w:tcW w:w="1560" w:type="dxa"/>
            <w:vMerge/>
            <w:tcBorders>
              <w:top w:val="nil"/>
              <w:left w:val="single" w:sz="4" w:space="0" w:color="auto"/>
              <w:bottom w:val="single" w:sz="4" w:space="0" w:color="auto"/>
              <w:right w:val="single" w:sz="4" w:space="0" w:color="auto"/>
            </w:tcBorders>
            <w:vAlign w:val="center"/>
            <w:hideMark/>
            <w:tcPrChange w:id="543" w:author="Šejnohová Hana" w:date="2018-12-11T10:21:00Z">
              <w:tcPr>
                <w:tcW w:w="2180" w:type="dxa"/>
                <w:gridSpan w:val="3"/>
                <w:vMerge/>
                <w:tcBorders>
                  <w:top w:val="nil"/>
                  <w:left w:val="single" w:sz="4" w:space="0" w:color="auto"/>
                  <w:bottom w:val="single" w:sz="4" w:space="0" w:color="auto"/>
                  <w:right w:val="single" w:sz="4" w:space="0" w:color="auto"/>
                </w:tcBorders>
                <w:vAlign w:val="center"/>
                <w:hideMark/>
              </w:tcPr>
            </w:tcPrChange>
          </w:tcPr>
          <w:p w:rsidR="009734CD" w:rsidRPr="009734CD" w:rsidRDefault="009734CD" w:rsidP="009734CD">
            <w:pPr>
              <w:spacing w:before="0" w:line="240" w:lineRule="auto"/>
              <w:ind w:firstLine="0"/>
              <w:jc w:val="left"/>
              <w:rPr>
                <w:ins w:id="544" w:author="Šejnohová Hana" w:date="2018-12-11T10:20:00Z"/>
                <w:color w:val="000000"/>
                <w:sz w:val="20"/>
                <w:szCs w:val="20"/>
              </w:rPr>
            </w:pPr>
          </w:p>
        </w:tc>
        <w:tc>
          <w:tcPr>
            <w:tcW w:w="1134" w:type="dxa"/>
            <w:vMerge/>
            <w:tcBorders>
              <w:top w:val="nil"/>
              <w:left w:val="single" w:sz="4" w:space="0" w:color="auto"/>
              <w:bottom w:val="single" w:sz="4" w:space="0" w:color="auto"/>
              <w:right w:val="single" w:sz="4" w:space="0" w:color="auto"/>
            </w:tcBorders>
            <w:vAlign w:val="center"/>
            <w:hideMark/>
            <w:tcPrChange w:id="545" w:author="Šejnohová Hana" w:date="2018-12-11T10:21:00Z">
              <w:tcPr>
                <w:tcW w:w="1620" w:type="dxa"/>
                <w:gridSpan w:val="2"/>
                <w:vMerge/>
                <w:tcBorders>
                  <w:top w:val="nil"/>
                  <w:left w:val="single" w:sz="4" w:space="0" w:color="auto"/>
                  <w:bottom w:val="single" w:sz="4" w:space="0" w:color="auto"/>
                  <w:right w:val="single" w:sz="4" w:space="0" w:color="auto"/>
                </w:tcBorders>
                <w:vAlign w:val="center"/>
                <w:hideMark/>
              </w:tcPr>
            </w:tcPrChange>
          </w:tcPr>
          <w:p w:rsidR="009734CD" w:rsidRPr="009734CD" w:rsidRDefault="009734CD" w:rsidP="009734CD">
            <w:pPr>
              <w:spacing w:before="0" w:line="240" w:lineRule="auto"/>
              <w:ind w:firstLine="0"/>
              <w:jc w:val="left"/>
              <w:rPr>
                <w:ins w:id="546" w:author="Šejnohová Hana" w:date="2018-12-11T10:20:00Z"/>
                <w:color w:val="000000"/>
                <w:sz w:val="20"/>
                <w:szCs w:val="20"/>
              </w:rPr>
            </w:pPr>
          </w:p>
        </w:tc>
        <w:tc>
          <w:tcPr>
            <w:tcW w:w="10064" w:type="dxa"/>
            <w:tcBorders>
              <w:top w:val="nil"/>
              <w:left w:val="nil"/>
              <w:bottom w:val="single" w:sz="4" w:space="0" w:color="auto"/>
              <w:right w:val="single" w:sz="4" w:space="0" w:color="auto"/>
            </w:tcBorders>
            <w:shd w:val="clear" w:color="auto" w:fill="auto"/>
            <w:vAlign w:val="center"/>
            <w:hideMark/>
            <w:tcPrChange w:id="547" w:author="Šejnohová Hana" w:date="2018-12-11T10:21:00Z">
              <w:tcPr>
                <w:tcW w:w="3560" w:type="dxa"/>
                <w:tcBorders>
                  <w:top w:val="nil"/>
                  <w:left w:val="nil"/>
                  <w:bottom w:val="single" w:sz="4" w:space="0" w:color="auto"/>
                  <w:right w:val="single" w:sz="4" w:space="0" w:color="auto"/>
                </w:tcBorders>
                <w:shd w:val="clear" w:color="auto" w:fill="auto"/>
                <w:vAlign w:val="center"/>
                <w:hideMark/>
              </w:tcPr>
            </w:tcPrChange>
          </w:tcPr>
          <w:p w:rsidR="009734CD" w:rsidRPr="009734CD" w:rsidRDefault="009734CD" w:rsidP="009734CD">
            <w:pPr>
              <w:spacing w:before="0" w:line="240" w:lineRule="auto"/>
              <w:ind w:firstLine="0"/>
              <w:jc w:val="left"/>
              <w:rPr>
                <w:ins w:id="548" w:author="Šejnohová Hana" w:date="2018-12-11T10:20:00Z"/>
                <w:color w:val="000000"/>
                <w:sz w:val="20"/>
                <w:szCs w:val="20"/>
              </w:rPr>
            </w:pPr>
            <w:ins w:id="549" w:author="Šejnohová Hana" w:date="2018-12-11T10:20:00Z">
              <w:r w:rsidRPr="009734CD">
                <w:rPr>
                  <w:color w:val="000000"/>
                  <w:sz w:val="20"/>
                  <w:szCs w:val="20"/>
                </w:rPr>
                <w:t>Používání chemických prostředků</w:t>
              </w:r>
            </w:ins>
          </w:p>
        </w:tc>
        <w:tc>
          <w:tcPr>
            <w:tcW w:w="1559" w:type="dxa"/>
            <w:tcBorders>
              <w:top w:val="nil"/>
              <w:left w:val="nil"/>
              <w:bottom w:val="single" w:sz="4" w:space="0" w:color="auto"/>
              <w:right w:val="single" w:sz="4" w:space="0" w:color="auto"/>
            </w:tcBorders>
            <w:shd w:val="clear" w:color="auto" w:fill="auto"/>
            <w:noWrap/>
            <w:vAlign w:val="bottom"/>
            <w:hideMark/>
            <w:tcPrChange w:id="550" w:author="Šejnohová Hana" w:date="2018-12-11T10:21:00Z">
              <w:tcPr>
                <w:tcW w:w="1500" w:type="dxa"/>
                <w:tcBorders>
                  <w:top w:val="nil"/>
                  <w:left w:val="nil"/>
                  <w:bottom w:val="single" w:sz="4" w:space="0" w:color="auto"/>
                  <w:right w:val="single" w:sz="4" w:space="0" w:color="auto"/>
                </w:tcBorders>
                <w:shd w:val="clear" w:color="auto" w:fill="auto"/>
                <w:noWrap/>
                <w:vAlign w:val="bottom"/>
                <w:hideMark/>
              </w:tcPr>
            </w:tcPrChange>
          </w:tcPr>
          <w:p w:rsidR="009734CD" w:rsidRPr="009734CD" w:rsidRDefault="009734CD" w:rsidP="009734CD">
            <w:pPr>
              <w:spacing w:before="0" w:line="240" w:lineRule="auto"/>
              <w:ind w:firstLine="0"/>
              <w:jc w:val="center"/>
              <w:rPr>
                <w:ins w:id="551" w:author="Šejnohová Hana" w:date="2018-12-11T10:20:00Z"/>
                <w:color w:val="000000"/>
                <w:sz w:val="20"/>
                <w:szCs w:val="20"/>
              </w:rPr>
            </w:pPr>
            <w:ins w:id="552" w:author="Šejnohová Hana" w:date="2018-12-11T10:20:00Z">
              <w:r w:rsidRPr="009734CD">
                <w:rPr>
                  <w:color w:val="000000"/>
                  <w:sz w:val="20"/>
                  <w:szCs w:val="20"/>
                </w:rPr>
                <w:t>2</w:t>
              </w:r>
            </w:ins>
          </w:p>
        </w:tc>
      </w:tr>
      <w:tr w:rsidR="009734CD" w:rsidRPr="009734CD" w:rsidTr="009734CD">
        <w:tblPrEx>
          <w:tblW w:w="14317" w:type="dxa"/>
          <w:tblInd w:w="-5" w:type="dxa"/>
          <w:tblCellMar>
            <w:left w:w="70" w:type="dxa"/>
            <w:right w:w="70" w:type="dxa"/>
          </w:tblCellMar>
          <w:tblPrExChange w:id="553" w:author="Šejnohová Hana" w:date="2018-12-11T10:21:00Z">
            <w:tblPrEx>
              <w:tblW w:w="8860" w:type="dxa"/>
              <w:tblInd w:w="-5" w:type="dxa"/>
              <w:tblCellMar>
                <w:left w:w="70" w:type="dxa"/>
                <w:right w:w="70" w:type="dxa"/>
              </w:tblCellMar>
            </w:tblPrEx>
          </w:tblPrExChange>
        </w:tblPrEx>
        <w:trPr>
          <w:trHeight w:val="765"/>
          <w:ins w:id="554" w:author="Šejnohová Hana" w:date="2018-12-11T10:20:00Z"/>
          <w:trPrChange w:id="555" w:author="Šejnohová Hana" w:date="2018-12-11T10:21:00Z">
            <w:trPr>
              <w:gridAfter w:val="0"/>
              <w:trHeight w:val="765"/>
            </w:trPr>
          </w:trPrChange>
        </w:trPr>
        <w:tc>
          <w:tcPr>
            <w:tcW w:w="1560" w:type="dxa"/>
            <w:vMerge/>
            <w:tcBorders>
              <w:top w:val="nil"/>
              <w:left w:val="single" w:sz="4" w:space="0" w:color="auto"/>
              <w:bottom w:val="single" w:sz="4" w:space="0" w:color="auto"/>
              <w:right w:val="single" w:sz="4" w:space="0" w:color="auto"/>
            </w:tcBorders>
            <w:vAlign w:val="center"/>
            <w:hideMark/>
            <w:tcPrChange w:id="556" w:author="Šejnohová Hana" w:date="2018-12-11T10:21:00Z">
              <w:tcPr>
                <w:tcW w:w="2180" w:type="dxa"/>
                <w:gridSpan w:val="3"/>
                <w:vMerge/>
                <w:tcBorders>
                  <w:top w:val="nil"/>
                  <w:left w:val="single" w:sz="4" w:space="0" w:color="auto"/>
                  <w:bottom w:val="single" w:sz="4" w:space="0" w:color="auto"/>
                  <w:right w:val="single" w:sz="4" w:space="0" w:color="auto"/>
                </w:tcBorders>
                <w:vAlign w:val="center"/>
                <w:hideMark/>
              </w:tcPr>
            </w:tcPrChange>
          </w:tcPr>
          <w:p w:rsidR="009734CD" w:rsidRPr="009734CD" w:rsidRDefault="009734CD" w:rsidP="009734CD">
            <w:pPr>
              <w:spacing w:before="0" w:line="240" w:lineRule="auto"/>
              <w:ind w:firstLine="0"/>
              <w:jc w:val="left"/>
              <w:rPr>
                <w:ins w:id="557" w:author="Šejnohová Hana" w:date="2018-12-11T10:20:00Z"/>
                <w:color w:val="000000"/>
                <w:sz w:val="20"/>
                <w:szCs w:val="20"/>
              </w:rPr>
            </w:pPr>
          </w:p>
        </w:tc>
        <w:tc>
          <w:tcPr>
            <w:tcW w:w="1134" w:type="dxa"/>
            <w:vMerge/>
            <w:tcBorders>
              <w:top w:val="nil"/>
              <w:left w:val="single" w:sz="4" w:space="0" w:color="auto"/>
              <w:bottom w:val="single" w:sz="4" w:space="0" w:color="auto"/>
              <w:right w:val="single" w:sz="4" w:space="0" w:color="auto"/>
            </w:tcBorders>
            <w:vAlign w:val="center"/>
            <w:hideMark/>
            <w:tcPrChange w:id="558" w:author="Šejnohová Hana" w:date="2018-12-11T10:21:00Z">
              <w:tcPr>
                <w:tcW w:w="1620" w:type="dxa"/>
                <w:gridSpan w:val="2"/>
                <w:vMerge/>
                <w:tcBorders>
                  <w:top w:val="nil"/>
                  <w:left w:val="single" w:sz="4" w:space="0" w:color="auto"/>
                  <w:bottom w:val="single" w:sz="4" w:space="0" w:color="auto"/>
                  <w:right w:val="single" w:sz="4" w:space="0" w:color="auto"/>
                </w:tcBorders>
                <w:vAlign w:val="center"/>
                <w:hideMark/>
              </w:tcPr>
            </w:tcPrChange>
          </w:tcPr>
          <w:p w:rsidR="009734CD" w:rsidRPr="009734CD" w:rsidRDefault="009734CD" w:rsidP="009734CD">
            <w:pPr>
              <w:spacing w:before="0" w:line="240" w:lineRule="auto"/>
              <w:ind w:firstLine="0"/>
              <w:jc w:val="left"/>
              <w:rPr>
                <w:ins w:id="559" w:author="Šejnohová Hana" w:date="2018-12-11T10:20:00Z"/>
                <w:color w:val="000000"/>
                <w:sz w:val="20"/>
                <w:szCs w:val="20"/>
              </w:rPr>
            </w:pPr>
          </w:p>
        </w:tc>
        <w:tc>
          <w:tcPr>
            <w:tcW w:w="10064" w:type="dxa"/>
            <w:tcBorders>
              <w:top w:val="nil"/>
              <w:left w:val="nil"/>
              <w:bottom w:val="single" w:sz="4" w:space="0" w:color="auto"/>
              <w:right w:val="single" w:sz="4" w:space="0" w:color="auto"/>
            </w:tcBorders>
            <w:shd w:val="clear" w:color="auto" w:fill="auto"/>
            <w:vAlign w:val="center"/>
            <w:hideMark/>
            <w:tcPrChange w:id="560" w:author="Šejnohová Hana" w:date="2018-12-11T10:21:00Z">
              <w:tcPr>
                <w:tcW w:w="3560" w:type="dxa"/>
                <w:tcBorders>
                  <w:top w:val="nil"/>
                  <w:left w:val="nil"/>
                  <w:bottom w:val="single" w:sz="4" w:space="0" w:color="auto"/>
                  <w:right w:val="single" w:sz="4" w:space="0" w:color="auto"/>
                </w:tcBorders>
                <w:shd w:val="clear" w:color="auto" w:fill="auto"/>
                <w:vAlign w:val="center"/>
                <w:hideMark/>
              </w:tcPr>
            </w:tcPrChange>
          </w:tcPr>
          <w:p w:rsidR="009734CD" w:rsidRPr="009734CD" w:rsidRDefault="009734CD" w:rsidP="009734CD">
            <w:pPr>
              <w:spacing w:before="0" w:line="240" w:lineRule="auto"/>
              <w:ind w:firstLine="0"/>
              <w:jc w:val="left"/>
              <w:rPr>
                <w:ins w:id="561" w:author="Šejnohová Hana" w:date="2018-12-11T10:20:00Z"/>
                <w:color w:val="000000"/>
                <w:sz w:val="20"/>
                <w:szCs w:val="20"/>
              </w:rPr>
            </w:pPr>
            <w:ins w:id="562" w:author="Šejnohová Hana" w:date="2018-12-11T10:20:00Z">
              <w:r w:rsidRPr="009734CD">
                <w:rPr>
                  <w:color w:val="000000"/>
                  <w:sz w:val="20"/>
                  <w:szCs w:val="20"/>
                </w:rPr>
                <w:t>Monokulturní pěstování polních plodin ve velkých blocích a nedostatek úkrytů (ztráta vhodných stanovišť)</w:t>
              </w:r>
            </w:ins>
          </w:p>
        </w:tc>
        <w:tc>
          <w:tcPr>
            <w:tcW w:w="1559" w:type="dxa"/>
            <w:tcBorders>
              <w:top w:val="nil"/>
              <w:left w:val="nil"/>
              <w:bottom w:val="single" w:sz="4" w:space="0" w:color="auto"/>
              <w:right w:val="single" w:sz="4" w:space="0" w:color="auto"/>
            </w:tcBorders>
            <w:shd w:val="clear" w:color="auto" w:fill="auto"/>
            <w:noWrap/>
            <w:vAlign w:val="bottom"/>
            <w:hideMark/>
            <w:tcPrChange w:id="563" w:author="Šejnohová Hana" w:date="2018-12-11T10:21:00Z">
              <w:tcPr>
                <w:tcW w:w="1500" w:type="dxa"/>
                <w:tcBorders>
                  <w:top w:val="nil"/>
                  <w:left w:val="nil"/>
                  <w:bottom w:val="single" w:sz="4" w:space="0" w:color="auto"/>
                  <w:right w:val="single" w:sz="4" w:space="0" w:color="auto"/>
                </w:tcBorders>
                <w:shd w:val="clear" w:color="auto" w:fill="auto"/>
                <w:noWrap/>
                <w:vAlign w:val="bottom"/>
                <w:hideMark/>
              </w:tcPr>
            </w:tcPrChange>
          </w:tcPr>
          <w:p w:rsidR="009734CD" w:rsidRPr="009734CD" w:rsidRDefault="009734CD" w:rsidP="009734CD">
            <w:pPr>
              <w:spacing w:before="0" w:line="240" w:lineRule="auto"/>
              <w:ind w:firstLine="0"/>
              <w:jc w:val="center"/>
              <w:rPr>
                <w:ins w:id="564" w:author="Šejnohová Hana" w:date="2018-12-11T10:20:00Z"/>
                <w:color w:val="000000"/>
                <w:sz w:val="20"/>
                <w:szCs w:val="20"/>
              </w:rPr>
            </w:pPr>
            <w:ins w:id="565" w:author="Šejnohová Hana" w:date="2018-12-11T10:20:00Z">
              <w:r w:rsidRPr="009734CD">
                <w:rPr>
                  <w:color w:val="000000"/>
                  <w:sz w:val="20"/>
                  <w:szCs w:val="20"/>
                </w:rPr>
                <w:t>1</w:t>
              </w:r>
            </w:ins>
          </w:p>
        </w:tc>
      </w:tr>
      <w:tr w:rsidR="009734CD" w:rsidRPr="009734CD" w:rsidTr="009734CD">
        <w:tblPrEx>
          <w:tblW w:w="14317" w:type="dxa"/>
          <w:tblInd w:w="-5" w:type="dxa"/>
          <w:tblCellMar>
            <w:left w:w="70" w:type="dxa"/>
            <w:right w:w="70" w:type="dxa"/>
          </w:tblCellMar>
          <w:tblPrExChange w:id="566" w:author="Šejnohová Hana" w:date="2018-12-11T10:21:00Z">
            <w:tblPrEx>
              <w:tblW w:w="8860" w:type="dxa"/>
              <w:tblInd w:w="-5" w:type="dxa"/>
              <w:tblCellMar>
                <w:left w:w="70" w:type="dxa"/>
                <w:right w:w="70" w:type="dxa"/>
              </w:tblCellMar>
            </w:tblPrEx>
          </w:tblPrExChange>
        </w:tblPrEx>
        <w:trPr>
          <w:trHeight w:val="300"/>
          <w:ins w:id="567" w:author="Šejnohová Hana" w:date="2018-12-11T10:20:00Z"/>
          <w:trPrChange w:id="568" w:author="Šejnohová Hana" w:date="2018-12-11T10:21:00Z">
            <w:trPr>
              <w:gridAfter w:val="0"/>
              <w:trHeight w:val="300"/>
            </w:trPr>
          </w:trPrChange>
        </w:trPr>
        <w:tc>
          <w:tcPr>
            <w:tcW w:w="1560" w:type="dxa"/>
            <w:vMerge/>
            <w:tcBorders>
              <w:top w:val="nil"/>
              <w:left w:val="single" w:sz="4" w:space="0" w:color="auto"/>
              <w:bottom w:val="single" w:sz="4" w:space="0" w:color="auto"/>
              <w:right w:val="single" w:sz="4" w:space="0" w:color="auto"/>
            </w:tcBorders>
            <w:vAlign w:val="center"/>
            <w:hideMark/>
            <w:tcPrChange w:id="569" w:author="Šejnohová Hana" w:date="2018-12-11T10:21:00Z">
              <w:tcPr>
                <w:tcW w:w="2180" w:type="dxa"/>
                <w:gridSpan w:val="3"/>
                <w:vMerge/>
                <w:tcBorders>
                  <w:top w:val="nil"/>
                  <w:left w:val="single" w:sz="4" w:space="0" w:color="auto"/>
                  <w:bottom w:val="single" w:sz="4" w:space="0" w:color="auto"/>
                  <w:right w:val="single" w:sz="4" w:space="0" w:color="auto"/>
                </w:tcBorders>
                <w:vAlign w:val="center"/>
                <w:hideMark/>
              </w:tcPr>
            </w:tcPrChange>
          </w:tcPr>
          <w:p w:rsidR="009734CD" w:rsidRPr="009734CD" w:rsidRDefault="009734CD" w:rsidP="009734CD">
            <w:pPr>
              <w:spacing w:before="0" w:line="240" w:lineRule="auto"/>
              <w:ind w:firstLine="0"/>
              <w:jc w:val="left"/>
              <w:rPr>
                <w:ins w:id="570" w:author="Šejnohová Hana" w:date="2018-12-11T10:20:00Z"/>
                <w:color w:val="000000"/>
                <w:sz w:val="20"/>
                <w:szCs w:val="20"/>
              </w:rPr>
            </w:pPr>
          </w:p>
        </w:tc>
        <w:tc>
          <w:tcPr>
            <w:tcW w:w="1134" w:type="dxa"/>
            <w:vMerge/>
            <w:tcBorders>
              <w:top w:val="nil"/>
              <w:left w:val="single" w:sz="4" w:space="0" w:color="auto"/>
              <w:bottom w:val="single" w:sz="4" w:space="0" w:color="auto"/>
              <w:right w:val="single" w:sz="4" w:space="0" w:color="auto"/>
            </w:tcBorders>
            <w:vAlign w:val="center"/>
            <w:hideMark/>
            <w:tcPrChange w:id="571" w:author="Šejnohová Hana" w:date="2018-12-11T10:21:00Z">
              <w:tcPr>
                <w:tcW w:w="1620" w:type="dxa"/>
                <w:gridSpan w:val="2"/>
                <w:vMerge/>
                <w:tcBorders>
                  <w:top w:val="nil"/>
                  <w:left w:val="single" w:sz="4" w:space="0" w:color="auto"/>
                  <w:bottom w:val="single" w:sz="4" w:space="0" w:color="auto"/>
                  <w:right w:val="single" w:sz="4" w:space="0" w:color="auto"/>
                </w:tcBorders>
                <w:vAlign w:val="center"/>
                <w:hideMark/>
              </w:tcPr>
            </w:tcPrChange>
          </w:tcPr>
          <w:p w:rsidR="009734CD" w:rsidRPr="009734CD" w:rsidRDefault="009734CD" w:rsidP="009734CD">
            <w:pPr>
              <w:spacing w:before="0" w:line="240" w:lineRule="auto"/>
              <w:ind w:firstLine="0"/>
              <w:jc w:val="left"/>
              <w:rPr>
                <w:ins w:id="572" w:author="Šejnohová Hana" w:date="2018-12-11T10:20:00Z"/>
                <w:color w:val="000000"/>
                <w:sz w:val="20"/>
                <w:szCs w:val="20"/>
              </w:rPr>
            </w:pPr>
          </w:p>
        </w:tc>
        <w:tc>
          <w:tcPr>
            <w:tcW w:w="10064" w:type="dxa"/>
            <w:tcBorders>
              <w:top w:val="nil"/>
              <w:left w:val="nil"/>
              <w:bottom w:val="single" w:sz="4" w:space="0" w:color="auto"/>
              <w:right w:val="single" w:sz="4" w:space="0" w:color="auto"/>
            </w:tcBorders>
            <w:shd w:val="clear" w:color="auto" w:fill="auto"/>
            <w:vAlign w:val="center"/>
            <w:hideMark/>
            <w:tcPrChange w:id="573" w:author="Šejnohová Hana" w:date="2018-12-11T10:21:00Z">
              <w:tcPr>
                <w:tcW w:w="3560" w:type="dxa"/>
                <w:tcBorders>
                  <w:top w:val="nil"/>
                  <w:left w:val="nil"/>
                  <w:bottom w:val="single" w:sz="4" w:space="0" w:color="auto"/>
                  <w:right w:val="single" w:sz="4" w:space="0" w:color="auto"/>
                </w:tcBorders>
                <w:shd w:val="clear" w:color="auto" w:fill="auto"/>
                <w:vAlign w:val="center"/>
                <w:hideMark/>
              </w:tcPr>
            </w:tcPrChange>
          </w:tcPr>
          <w:p w:rsidR="009734CD" w:rsidRPr="009734CD" w:rsidRDefault="009734CD" w:rsidP="009734CD">
            <w:pPr>
              <w:spacing w:before="0" w:line="240" w:lineRule="auto"/>
              <w:ind w:firstLine="0"/>
              <w:jc w:val="left"/>
              <w:rPr>
                <w:ins w:id="574" w:author="Šejnohová Hana" w:date="2018-12-11T10:20:00Z"/>
                <w:color w:val="000000"/>
                <w:sz w:val="20"/>
                <w:szCs w:val="20"/>
              </w:rPr>
            </w:pPr>
            <w:ins w:id="575" w:author="Šejnohová Hana" w:date="2018-12-11T10:20:00Z">
              <w:r w:rsidRPr="009734CD">
                <w:rPr>
                  <w:color w:val="000000"/>
                  <w:sz w:val="20"/>
                  <w:szCs w:val="20"/>
                </w:rPr>
                <w:t>Monokulturní pěstování lesů (smrčiny)</w:t>
              </w:r>
            </w:ins>
          </w:p>
        </w:tc>
        <w:tc>
          <w:tcPr>
            <w:tcW w:w="1559" w:type="dxa"/>
            <w:tcBorders>
              <w:top w:val="nil"/>
              <w:left w:val="nil"/>
              <w:bottom w:val="single" w:sz="4" w:space="0" w:color="auto"/>
              <w:right w:val="single" w:sz="4" w:space="0" w:color="auto"/>
            </w:tcBorders>
            <w:shd w:val="clear" w:color="auto" w:fill="auto"/>
            <w:noWrap/>
            <w:vAlign w:val="bottom"/>
            <w:hideMark/>
            <w:tcPrChange w:id="576" w:author="Šejnohová Hana" w:date="2018-12-11T10:21:00Z">
              <w:tcPr>
                <w:tcW w:w="1500" w:type="dxa"/>
                <w:tcBorders>
                  <w:top w:val="nil"/>
                  <w:left w:val="nil"/>
                  <w:bottom w:val="single" w:sz="4" w:space="0" w:color="auto"/>
                  <w:right w:val="single" w:sz="4" w:space="0" w:color="auto"/>
                </w:tcBorders>
                <w:shd w:val="clear" w:color="auto" w:fill="auto"/>
                <w:noWrap/>
                <w:vAlign w:val="bottom"/>
                <w:hideMark/>
              </w:tcPr>
            </w:tcPrChange>
          </w:tcPr>
          <w:p w:rsidR="009734CD" w:rsidRPr="009734CD" w:rsidRDefault="009734CD" w:rsidP="009734CD">
            <w:pPr>
              <w:spacing w:before="0" w:line="240" w:lineRule="auto"/>
              <w:ind w:firstLine="0"/>
              <w:jc w:val="center"/>
              <w:rPr>
                <w:ins w:id="577" w:author="Šejnohová Hana" w:date="2018-12-11T10:20:00Z"/>
                <w:color w:val="000000"/>
                <w:sz w:val="20"/>
                <w:szCs w:val="20"/>
              </w:rPr>
            </w:pPr>
            <w:ins w:id="578" w:author="Šejnohová Hana" w:date="2018-12-11T10:20:00Z">
              <w:r w:rsidRPr="009734CD">
                <w:rPr>
                  <w:color w:val="000000"/>
                  <w:sz w:val="20"/>
                  <w:szCs w:val="20"/>
                </w:rPr>
                <w:t>L</w:t>
              </w:r>
            </w:ins>
          </w:p>
        </w:tc>
      </w:tr>
      <w:tr w:rsidR="009734CD" w:rsidRPr="009734CD" w:rsidTr="009734CD">
        <w:tblPrEx>
          <w:tblW w:w="14317" w:type="dxa"/>
          <w:tblInd w:w="-5" w:type="dxa"/>
          <w:tblCellMar>
            <w:left w:w="70" w:type="dxa"/>
            <w:right w:w="70" w:type="dxa"/>
          </w:tblCellMar>
          <w:tblPrExChange w:id="579" w:author="Šejnohová Hana" w:date="2018-12-11T10:21:00Z">
            <w:tblPrEx>
              <w:tblW w:w="8860" w:type="dxa"/>
              <w:tblInd w:w="-5" w:type="dxa"/>
              <w:tblCellMar>
                <w:left w:w="70" w:type="dxa"/>
                <w:right w:w="70" w:type="dxa"/>
              </w:tblCellMar>
            </w:tblPrEx>
          </w:tblPrExChange>
        </w:tblPrEx>
        <w:trPr>
          <w:trHeight w:val="300"/>
          <w:ins w:id="580" w:author="Šejnohová Hana" w:date="2018-12-11T10:20:00Z"/>
          <w:trPrChange w:id="581" w:author="Šejnohová Hana" w:date="2018-12-11T10:21:00Z">
            <w:trPr>
              <w:gridAfter w:val="0"/>
              <w:trHeight w:val="300"/>
            </w:trPr>
          </w:trPrChange>
        </w:trPr>
        <w:tc>
          <w:tcPr>
            <w:tcW w:w="1560" w:type="dxa"/>
            <w:vMerge/>
            <w:tcBorders>
              <w:top w:val="nil"/>
              <w:left w:val="single" w:sz="4" w:space="0" w:color="auto"/>
              <w:bottom w:val="single" w:sz="4" w:space="0" w:color="auto"/>
              <w:right w:val="single" w:sz="4" w:space="0" w:color="auto"/>
            </w:tcBorders>
            <w:vAlign w:val="center"/>
            <w:hideMark/>
            <w:tcPrChange w:id="582" w:author="Šejnohová Hana" w:date="2018-12-11T10:21:00Z">
              <w:tcPr>
                <w:tcW w:w="2180" w:type="dxa"/>
                <w:gridSpan w:val="3"/>
                <w:vMerge/>
                <w:tcBorders>
                  <w:top w:val="nil"/>
                  <w:left w:val="single" w:sz="4" w:space="0" w:color="auto"/>
                  <w:bottom w:val="single" w:sz="4" w:space="0" w:color="auto"/>
                  <w:right w:val="single" w:sz="4" w:space="0" w:color="auto"/>
                </w:tcBorders>
                <w:vAlign w:val="center"/>
                <w:hideMark/>
              </w:tcPr>
            </w:tcPrChange>
          </w:tcPr>
          <w:p w:rsidR="009734CD" w:rsidRPr="009734CD" w:rsidRDefault="009734CD" w:rsidP="009734CD">
            <w:pPr>
              <w:spacing w:before="0" w:line="240" w:lineRule="auto"/>
              <w:ind w:firstLine="0"/>
              <w:jc w:val="left"/>
              <w:rPr>
                <w:ins w:id="583" w:author="Šejnohová Hana" w:date="2018-12-11T10:20:00Z"/>
                <w:color w:val="000000"/>
                <w:sz w:val="20"/>
                <w:szCs w:val="20"/>
              </w:rPr>
            </w:pPr>
          </w:p>
        </w:tc>
        <w:tc>
          <w:tcPr>
            <w:tcW w:w="1134" w:type="dxa"/>
            <w:vMerge/>
            <w:tcBorders>
              <w:top w:val="nil"/>
              <w:left w:val="single" w:sz="4" w:space="0" w:color="auto"/>
              <w:bottom w:val="single" w:sz="4" w:space="0" w:color="auto"/>
              <w:right w:val="single" w:sz="4" w:space="0" w:color="auto"/>
            </w:tcBorders>
            <w:vAlign w:val="center"/>
            <w:hideMark/>
            <w:tcPrChange w:id="584" w:author="Šejnohová Hana" w:date="2018-12-11T10:21:00Z">
              <w:tcPr>
                <w:tcW w:w="1620" w:type="dxa"/>
                <w:gridSpan w:val="2"/>
                <w:vMerge/>
                <w:tcBorders>
                  <w:top w:val="nil"/>
                  <w:left w:val="single" w:sz="4" w:space="0" w:color="auto"/>
                  <w:bottom w:val="single" w:sz="4" w:space="0" w:color="auto"/>
                  <w:right w:val="single" w:sz="4" w:space="0" w:color="auto"/>
                </w:tcBorders>
                <w:vAlign w:val="center"/>
                <w:hideMark/>
              </w:tcPr>
            </w:tcPrChange>
          </w:tcPr>
          <w:p w:rsidR="009734CD" w:rsidRPr="009734CD" w:rsidRDefault="009734CD" w:rsidP="009734CD">
            <w:pPr>
              <w:spacing w:before="0" w:line="240" w:lineRule="auto"/>
              <w:ind w:firstLine="0"/>
              <w:jc w:val="left"/>
              <w:rPr>
                <w:ins w:id="585" w:author="Šejnohová Hana" w:date="2018-12-11T10:20:00Z"/>
                <w:color w:val="000000"/>
                <w:sz w:val="20"/>
                <w:szCs w:val="20"/>
              </w:rPr>
            </w:pPr>
          </w:p>
        </w:tc>
        <w:tc>
          <w:tcPr>
            <w:tcW w:w="10064" w:type="dxa"/>
            <w:tcBorders>
              <w:top w:val="nil"/>
              <w:left w:val="nil"/>
              <w:bottom w:val="single" w:sz="4" w:space="0" w:color="auto"/>
              <w:right w:val="single" w:sz="4" w:space="0" w:color="auto"/>
            </w:tcBorders>
            <w:shd w:val="clear" w:color="auto" w:fill="auto"/>
            <w:vAlign w:val="center"/>
            <w:hideMark/>
            <w:tcPrChange w:id="586" w:author="Šejnohová Hana" w:date="2018-12-11T10:21:00Z">
              <w:tcPr>
                <w:tcW w:w="3560" w:type="dxa"/>
                <w:tcBorders>
                  <w:top w:val="nil"/>
                  <w:left w:val="nil"/>
                  <w:bottom w:val="single" w:sz="4" w:space="0" w:color="auto"/>
                  <w:right w:val="single" w:sz="4" w:space="0" w:color="auto"/>
                </w:tcBorders>
                <w:shd w:val="clear" w:color="auto" w:fill="auto"/>
                <w:vAlign w:val="center"/>
                <w:hideMark/>
              </w:tcPr>
            </w:tcPrChange>
          </w:tcPr>
          <w:p w:rsidR="009734CD" w:rsidRPr="009734CD" w:rsidRDefault="009734CD" w:rsidP="009734CD">
            <w:pPr>
              <w:spacing w:before="0" w:line="240" w:lineRule="auto"/>
              <w:ind w:firstLine="0"/>
              <w:jc w:val="left"/>
              <w:rPr>
                <w:ins w:id="587" w:author="Šejnohová Hana" w:date="2018-12-11T10:20:00Z"/>
                <w:color w:val="000000"/>
                <w:sz w:val="20"/>
                <w:szCs w:val="20"/>
              </w:rPr>
            </w:pPr>
            <w:ins w:id="588" w:author="Šejnohová Hana" w:date="2018-12-11T10:20:00Z">
              <w:r w:rsidRPr="009734CD">
                <w:rPr>
                  <w:color w:val="000000"/>
                  <w:sz w:val="20"/>
                  <w:szCs w:val="20"/>
                </w:rPr>
                <w:t>Snížená průchodnost krajiny</w:t>
              </w:r>
            </w:ins>
          </w:p>
        </w:tc>
        <w:tc>
          <w:tcPr>
            <w:tcW w:w="1559" w:type="dxa"/>
            <w:tcBorders>
              <w:top w:val="nil"/>
              <w:left w:val="nil"/>
              <w:bottom w:val="single" w:sz="4" w:space="0" w:color="auto"/>
              <w:right w:val="single" w:sz="4" w:space="0" w:color="auto"/>
            </w:tcBorders>
            <w:shd w:val="clear" w:color="auto" w:fill="auto"/>
            <w:noWrap/>
            <w:vAlign w:val="bottom"/>
            <w:hideMark/>
            <w:tcPrChange w:id="589" w:author="Šejnohová Hana" w:date="2018-12-11T10:21:00Z">
              <w:tcPr>
                <w:tcW w:w="1500" w:type="dxa"/>
                <w:tcBorders>
                  <w:top w:val="nil"/>
                  <w:left w:val="nil"/>
                  <w:bottom w:val="single" w:sz="4" w:space="0" w:color="auto"/>
                  <w:right w:val="single" w:sz="4" w:space="0" w:color="auto"/>
                </w:tcBorders>
                <w:shd w:val="clear" w:color="auto" w:fill="auto"/>
                <w:noWrap/>
                <w:vAlign w:val="bottom"/>
                <w:hideMark/>
              </w:tcPr>
            </w:tcPrChange>
          </w:tcPr>
          <w:p w:rsidR="009734CD" w:rsidRPr="009734CD" w:rsidRDefault="009734CD" w:rsidP="009734CD">
            <w:pPr>
              <w:spacing w:before="0" w:line="240" w:lineRule="auto"/>
              <w:ind w:firstLine="0"/>
              <w:jc w:val="center"/>
              <w:rPr>
                <w:ins w:id="590" w:author="Šejnohová Hana" w:date="2018-12-11T10:20:00Z"/>
                <w:color w:val="000000"/>
                <w:sz w:val="20"/>
                <w:szCs w:val="20"/>
              </w:rPr>
            </w:pPr>
            <w:ins w:id="591" w:author="Šejnohová Hana" w:date="2018-12-11T10:20:00Z">
              <w:r w:rsidRPr="009734CD">
                <w:rPr>
                  <w:color w:val="000000"/>
                  <w:sz w:val="20"/>
                  <w:szCs w:val="20"/>
                </w:rPr>
                <w:t>2</w:t>
              </w:r>
            </w:ins>
          </w:p>
        </w:tc>
      </w:tr>
      <w:tr w:rsidR="009734CD" w:rsidRPr="009734CD" w:rsidTr="009734CD">
        <w:tblPrEx>
          <w:tblW w:w="14317" w:type="dxa"/>
          <w:tblInd w:w="-5" w:type="dxa"/>
          <w:tblCellMar>
            <w:left w:w="70" w:type="dxa"/>
            <w:right w:w="70" w:type="dxa"/>
          </w:tblCellMar>
          <w:tblPrExChange w:id="592" w:author="Šejnohová Hana" w:date="2018-12-11T10:21:00Z">
            <w:tblPrEx>
              <w:tblW w:w="8860" w:type="dxa"/>
              <w:tblInd w:w="-5" w:type="dxa"/>
              <w:tblCellMar>
                <w:left w:w="70" w:type="dxa"/>
                <w:right w:w="70" w:type="dxa"/>
              </w:tblCellMar>
            </w:tblPrEx>
          </w:tblPrExChange>
        </w:tblPrEx>
        <w:trPr>
          <w:trHeight w:val="510"/>
          <w:ins w:id="593" w:author="Šejnohová Hana" w:date="2018-12-11T10:20:00Z"/>
          <w:trPrChange w:id="594" w:author="Šejnohová Hana" w:date="2018-12-11T10:21:00Z">
            <w:trPr>
              <w:gridAfter w:val="0"/>
              <w:trHeight w:val="510"/>
            </w:trPr>
          </w:trPrChange>
        </w:trPr>
        <w:tc>
          <w:tcPr>
            <w:tcW w:w="1560" w:type="dxa"/>
            <w:vMerge/>
            <w:tcBorders>
              <w:top w:val="nil"/>
              <w:left w:val="single" w:sz="4" w:space="0" w:color="auto"/>
              <w:bottom w:val="single" w:sz="4" w:space="0" w:color="auto"/>
              <w:right w:val="single" w:sz="4" w:space="0" w:color="auto"/>
            </w:tcBorders>
            <w:vAlign w:val="center"/>
            <w:hideMark/>
            <w:tcPrChange w:id="595" w:author="Šejnohová Hana" w:date="2018-12-11T10:21:00Z">
              <w:tcPr>
                <w:tcW w:w="2180" w:type="dxa"/>
                <w:gridSpan w:val="3"/>
                <w:vMerge/>
                <w:tcBorders>
                  <w:top w:val="nil"/>
                  <w:left w:val="single" w:sz="4" w:space="0" w:color="auto"/>
                  <w:bottom w:val="single" w:sz="4" w:space="0" w:color="auto"/>
                  <w:right w:val="single" w:sz="4" w:space="0" w:color="auto"/>
                </w:tcBorders>
                <w:vAlign w:val="center"/>
                <w:hideMark/>
              </w:tcPr>
            </w:tcPrChange>
          </w:tcPr>
          <w:p w:rsidR="009734CD" w:rsidRPr="009734CD" w:rsidRDefault="009734CD" w:rsidP="009734CD">
            <w:pPr>
              <w:spacing w:before="0" w:line="240" w:lineRule="auto"/>
              <w:ind w:firstLine="0"/>
              <w:jc w:val="left"/>
              <w:rPr>
                <w:ins w:id="596" w:author="Šejnohová Hana" w:date="2018-12-11T10:20:00Z"/>
                <w:color w:val="000000"/>
                <w:sz w:val="20"/>
                <w:szCs w:val="20"/>
              </w:rPr>
            </w:pPr>
          </w:p>
        </w:tc>
        <w:tc>
          <w:tcPr>
            <w:tcW w:w="1134" w:type="dxa"/>
            <w:vMerge/>
            <w:tcBorders>
              <w:top w:val="nil"/>
              <w:left w:val="single" w:sz="4" w:space="0" w:color="auto"/>
              <w:bottom w:val="single" w:sz="4" w:space="0" w:color="auto"/>
              <w:right w:val="single" w:sz="4" w:space="0" w:color="auto"/>
            </w:tcBorders>
            <w:vAlign w:val="center"/>
            <w:hideMark/>
            <w:tcPrChange w:id="597" w:author="Šejnohová Hana" w:date="2018-12-11T10:21:00Z">
              <w:tcPr>
                <w:tcW w:w="1620" w:type="dxa"/>
                <w:gridSpan w:val="2"/>
                <w:vMerge/>
                <w:tcBorders>
                  <w:top w:val="nil"/>
                  <w:left w:val="single" w:sz="4" w:space="0" w:color="auto"/>
                  <w:bottom w:val="single" w:sz="4" w:space="0" w:color="auto"/>
                  <w:right w:val="single" w:sz="4" w:space="0" w:color="auto"/>
                </w:tcBorders>
                <w:vAlign w:val="center"/>
                <w:hideMark/>
              </w:tcPr>
            </w:tcPrChange>
          </w:tcPr>
          <w:p w:rsidR="009734CD" w:rsidRPr="009734CD" w:rsidRDefault="009734CD" w:rsidP="009734CD">
            <w:pPr>
              <w:spacing w:before="0" w:line="240" w:lineRule="auto"/>
              <w:ind w:firstLine="0"/>
              <w:jc w:val="left"/>
              <w:rPr>
                <w:ins w:id="598" w:author="Šejnohová Hana" w:date="2018-12-11T10:20:00Z"/>
                <w:color w:val="000000"/>
                <w:sz w:val="20"/>
                <w:szCs w:val="20"/>
              </w:rPr>
            </w:pPr>
          </w:p>
        </w:tc>
        <w:tc>
          <w:tcPr>
            <w:tcW w:w="10064" w:type="dxa"/>
            <w:tcBorders>
              <w:top w:val="nil"/>
              <w:left w:val="nil"/>
              <w:bottom w:val="single" w:sz="4" w:space="0" w:color="auto"/>
              <w:right w:val="single" w:sz="4" w:space="0" w:color="auto"/>
            </w:tcBorders>
            <w:shd w:val="clear" w:color="auto" w:fill="auto"/>
            <w:vAlign w:val="center"/>
            <w:hideMark/>
            <w:tcPrChange w:id="599" w:author="Šejnohová Hana" w:date="2018-12-11T10:21:00Z">
              <w:tcPr>
                <w:tcW w:w="3560" w:type="dxa"/>
                <w:tcBorders>
                  <w:top w:val="nil"/>
                  <w:left w:val="nil"/>
                  <w:bottom w:val="single" w:sz="4" w:space="0" w:color="auto"/>
                  <w:right w:val="single" w:sz="4" w:space="0" w:color="auto"/>
                </w:tcBorders>
                <w:shd w:val="clear" w:color="auto" w:fill="auto"/>
                <w:vAlign w:val="center"/>
                <w:hideMark/>
              </w:tcPr>
            </w:tcPrChange>
          </w:tcPr>
          <w:p w:rsidR="009734CD" w:rsidRPr="009734CD" w:rsidRDefault="009734CD" w:rsidP="009734CD">
            <w:pPr>
              <w:spacing w:before="0" w:line="240" w:lineRule="auto"/>
              <w:ind w:firstLine="0"/>
              <w:jc w:val="left"/>
              <w:rPr>
                <w:ins w:id="600" w:author="Šejnohová Hana" w:date="2018-12-11T10:20:00Z"/>
                <w:color w:val="000000"/>
                <w:sz w:val="20"/>
                <w:szCs w:val="20"/>
              </w:rPr>
            </w:pPr>
            <w:ins w:id="601" w:author="Šejnohová Hana" w:date="2018-12-11T10:20:00Z">
              <w:r w:rsidRPr="009734CD">
                <w:rPr>
                  <w:color w:val="000000"/>
                  <w:sz w:val="20"/>
                  <w:szCs w:val="20"/>
                </w:rPr>
                <w:t>Nevhodný management populací lovné zvěře</w:t>
              </w:r>
            </w:ins>
          </w:p>
        </w:tc>
        <w:tc>
          <w:tcPr>
            <w:tcW w:w="1559" w:type="dxa"/>
            <w:tcBorders>
              <w:top w:val="nil"/>
              <w:left w:val="nil"/>
              <w:bottom w:val="single" w:sz="4" w:space="0" w:color="auto"/>
              <w:right w:val="single" w:sz="4" w:space="0" w:color="auto"/>
            </w:tcBorders>
            <w:shd w:val="clear" w:color="auto" w:fill="auto"/>
            <w:noWrap/>
            <w:vAlign w:val="bottom"/>
            <w:hideMark/>
            <w:tcPrChange w:id="602" w:author="Šejnohová Hana" w:date="2018-12-11T10:21:00Z">
              <w:tcPr>
                <w:tcW w:w="1500" w:type="dxa"/>
                <w:tcBorders>
                  <w:top w:val="nil"/>
                  <w:left w:val="nil"/>
                  <w:bottom w:val="single" w:sz="4" w:space="0" w:color="auto"/>
                  <w:right w:val="single" w:sz="4" w:space="0" w:color="auto"/>
                </w:tcBorders>
                <w:shd w:val="clear" w:color="auto" w:fill="auto"/>
                <w:noWrap/>
                <w:vAlign w:val="bottom"/>
                <w:hideMark/>
              </w:tcPr>
            </w:tcPrChange>
          </w:tcPr>
          <w:p w:rsidR="009734CD" w:rsidRPr="009734CD" w:rsidRDefault="009734CD" w:rsidP="009734CD">
            <w:pPr>
              <w:spacing w:before="0" w:line="240" w:lineRule="auto"/>
              <w:ind w:firstLine="0"/>
              <w:jc w:val="center"/>
              <w:rPr>
                <w:ins w:id="603" w:author="Šejnohová Hana" w:date="2018-12-11T10:20:00Z"/>
                <w:color w:val="000000"/>
                <w:sz w:val="20"/>
                <w:szCs w:val="20"/>
              </w:rPr>
            </w:pPr>
            <w:ins w:id="604" w:author="Šejnohová Hana" w:date="2018-12-11T10:20:00Z">
              <w:r w:rsidRPr="009734CD">
                <w:rPr>
                  <w:color w:val="000000"/>
                  <w:sz w:val="20"/>
                  <w:szCs w:val="20"/>
                </w:rPr>
                <w:t>1</w:t>
              </w:r>
            </w:ins>
          </w:p>
        </w:tc>
      </w:tr>
      <w:tr w:rsidR="009734CD" w:rsidRPr="009734CD" w:rsidTr="009734CD">
        <w:tblPrEx>
          <w:tblW w:w="14317" w:type="dxa"/>
          <w:tblInd w:w="-5" w:type="dxa"/>
          <w:tblCellMar>
            <w:left w:w="70" w:type="dxa"/>
            <w:right w:w="70" w:type="dxa"/>
          </w:tblCellMar>
          <w:tblPrExChange w:id="605" w:author="Šejnohová Hana" w:date="2018-12-11T10:21:00Z">
            <w:tblPrEx>
              <w:tblW w:w="8860" w:type="dxa"/>
              <w:tblInd w:w="-5" w:type="dxa"/>
              <w:tblCellMar>
                <w:left w:w="70" w:type="dxa"/>
                <w:right w:w="70" w:type="dxa"/>
              </w:tblCellMar>
            </w:tblPrEx>
          </w:tblPrExChange>
        </w:tblPrEx>
        <w:trPr>
          <w:trHeight w:val="765"/>
          <w:ins w:id="606" w:author="Šejnohová Hana" w:date="2018-12-11T10:20:00Z"/>
          <w:trPrChange w:id="607" w:author="Šejnohová Hana" w:date="2018-12-11T10:21:00Z">
            <w:trPr>
              <w:gridAfter w:val="0"/>
              <w:trHeight w:val="765"/>
            </w:trPr>
          </w:trPrChange>
        </w:trPr>
        <w:tc>
          <w:tcPr>
            <w:tcW w:w="1560" w:type="dxa"/>
            <w:vMerge/>
            <w:tcBorders>
              <w:top w:val="nil"/>
              <w:left w:val="single" w:sz="4" w:space="0" w:color="auto"/>
              <w:bottom w:val="single" w:sz="4" w:space="0" w:color="auto"/>
              <w:right w:val="single" w:sz="4" w:space="0" w:color="auto"/>
            </w:tcBorders>
            <w:vAlign w:val="center"/>
            <w:hideMark/>
            <w:tcPrChange w:id="608" w:author="Šejnohová Hana" w:date="2018-12-11T10:21:00Z">
              <w:tcPr>
                <w:tcW w:w="2180" w:type="dxa"/>
                <w:gridSpan w:val="3"/>
                <w:vMerge/>
                <w:tcBorders>
                  <w:top w:val="nil"/>
                  <w:left w:val="single" w:sz="4" w:space="0" w:color="auto"/>
                  <w:bottom w:val="single" w:sz="4" w:space="0" w:color="auto"/>
                  <w:right w:val="single" w:sz="4" w:space="0" w:color="auto"/>
                </w:tcBorders>
                <w:vAlign w:val="center"/>
                <w:hideMark/>
              </w:tcPr>
            </w:tcPrChange>
          </w:tcPr>
          <w:p w:rsidR="009734CD" w:rsidRPr="009734CD" w:rsidRDefault="009734CD" w:rsidP="009734CD">
            <w:pPr>
              <w:spacing w:before="0" w:line="240" w:lineRule="auto"/>
              <w:ind w:firstLine="0"/>
              <w:jc w:val="left"/>
              <w:rPr>
                <w:ins w:id="609" w:author="Šejnohová Hana" w:date="2018-12-11T10:20:00Z"/>
                <w:color w:val="000000"/>
                <w:sz w:val="20"/>
                <w:szCs w:val="20"/>
              </w:rPr>
            </w:pPr>
          </w:p>
        </w:tc>
        <w:tc>
          <w:tcPr>
            <w:tcW w:w="1134" w:type="dxa"/>
            <w:vMerge/>
            <w:tcBorders>
              <w:top w:val="nil"/>
              <w:left w:val="single" w:sz="4" w:space="0" w:color="auto"/>
              <w:bottom w:val="single" w:sz="4" w:space="0" w:color="auto"/>
              <w:right w:val="single" w:sz="4" w:space="0" w:color="auto"/>
            </w:tcBorders>
            <w:vAlign w:val="center"/>
            <w:hideMark/>
            <w:tcPrChange w:id="610" w:author="Šejnohová Hana" w:date="2018-12-11T10:21:00Z">
              <w:tcPr>
                <w:tcW w:w="1620" w:type="dxa"/>
                <w:gridSpan w:val="2"/>
                <w:vMerge/>
                <w:tcBorders>
                  <w:top w:val="nil"/>
                  <w:left w:val="single" w:sz="4" w:space="0" w:color="auto"/>
                  <w:bottom w:val="single" w:sz="4" w:space="0" w:color="auto"/>
                  <w:right w:val="single" w:sz="4" w:space="0" w:color="auto"/>
                </w:tcBorders>
                <w:vAlign w:val="center"/>
                <w:hideMark/>
              </w:tcPr>
            </w:tcPrChange>
          </w:tcPr>
          <w:p w:rsidR="009734CD" w:rsidRPr="009734CD" w:rsidRDefault="009734CD" w:rsidP="009734CD">
            <w:pPr>
              <w:spacing w:before="0" w:line="240" w:lineRule="auto"/>
              <w:ind w:firstLine="0"/>
              <w:jc w:val="left"/>
              <w:rPr>
                <w:ins w:id="611" w:author="Šejnohová Hana" w:date="2018-12-11T10:20:00Z"/>
                <w:color w:val="000000"/>
                <w:sz w:val="20"/>
                <w:szCs w:val="20"/>
              </w:rPr>
            </w:pPr>
          </w:p>
        </w:tc>
        <w:tc>
          <w:tcPr>
            <w:tcW w:w="10064" w:type="dxa"/>
            <w:tcBorders>
              <w:top w:val="nil"/>
              <w:left w:val="nil"/>
              <w:bottom w:val="single" w:sz="4" w:space="0" w:color="auto"/>
              <w:right w:val="single" w:sz="4" w:space="0" w:color="auto"/>
            </w:tcBorders>
            <w:shd w:val="clear" w:color="auto" w:fill="auto"/>
            <w:vAlign w:val="center"/>
            <w:hideMark/>
            <w:tcPrChange w:id="612" w:author="Šejnohová Hana" w:date="2018-12-11T10:21:00Z">
              <w:tcPr>
                <w:tcW w:w="3560" w:type="dxa"/>
                <w:tcBorders>
                  <w:top w:val="nil"/>
                  <w:left w:val="nil"/>
                  <w:bottom w:val="single" w:sz="4" w:space="0" w:color="auto"/>
                  <w:right w:val="single" w:sz="4" w:space="0" w:color="auto"/>
                </w:tcBorders>
                <w:shd w:val="clear" w:color="auto" w:fill="auto"/>
                <w:vAlign w:val="center"/>
                <w:hideMark/>
              </w:tcPr>
            </w:tcPrChange>
          </w:tcPr>
          <w:p w:rsidR="009734CD" w:rsidRPr="009734CD" w:rsidRDefault="009734CD" w:rsidP="009734CD">
            <w:pPr>
              <w:spacing w:before="0" w:line="240" w:lineRule="auto"/>
              <w:ind w:firstLine="0"/>
              <w:jc w:val="left"/>
              <w:rPr>
                <w:ins w:id="613" w:author="Šejnohová Hana" w:date="2018-12-11T10:20:00Z"/>
                <w:color w:val="000000"/>
                <w:sz w:val="20"/>
                <w:szCs w:val="20"/>
              </w:rPr>
            </w:pPr>
            <w:ins w:id="614" w:author="Šejnohová Hana" w:date="2018-12-11T10:20:00Z">
              <w:r w:rsidRPr="009734CD">
                <w:rPr>
                  <w:color w:val="000000"/>
                  <w:sz w:val="20"/>
                  <w:szCs w:val="20"/>
                </w:rPr>
                <w:t>Nadměrná predace vybranými druhy obratlovců (liška, prase divoké, někteří draví ptáci)</w:t>
              </w:r>
            </w:ins>
          </w:p>
        </w:tc>
        <w:tc>
          <w:tcPr>
            <w:tcW w:w="1559" w:type="dxa"/>
            <w:tcBorders>
              <w:top w:val="nil"/>
              <w:left w:val="nil"/>
              <w:bottom w:val="single" w:sz="4" w:space="0" w:color="auto"/>
              <w:right w:val="single" w:sz="4" w:space="0" w:color="auto"/>
            </w:tcBorders>
            <w:shd w:val="clear" w:color="auto" w:fill="auto"/>
            <w:noWrap/>
            <w:vAlign w:val="center"/>
            <w:hideMark/>
            <w:tcPrChange w:id="615" w:author="Šejnohová Hana" w:date="2018-12-11T10:21:00Z">
              <w:tcPr>
                <w:tcW w:w="1500" w:type="dxa"/>
                <w:tcBorders>
                  <w:top w:val="nil"/>
                  <w:left w:val="nil"/>
                  <w:bottom w:val="single" w:sz="4" w:space="0" w:color="auto"/>
                  <w:right w:val="single" w:sz="4" w:space="0" w:color="auto"/>
                </w:tcBorders>
                <w:shd w:val="clear" w:color="auto" w:fill="auto"/>
                <w:noWrap/>
                <w:vAlign w:val="center"/>
                <w:hideMark/>
              </w:tcPr>
            </w:tcPrChange>
          </w:tcPr>
          <w:p w:rsidR="009734CD" w:rsidRPr="009734CD" w:rsidRDefault="009734CD" w:rsidP="009734CD">
            <w:pPr>
              <w:spacing w:before="0" w:line="240" w:lineRule="auto"/>
              <w:ind w:firstLine="0"/>
              <w:jc w:val="center"/>
              <w:rPr>
                <w:ins w:id="616" w:author="Šejnohová Hana" w:date="2018-12-11T10:20:00Z"/>
                <w:color w:val="000000"/>
                <w:sz w:val="20"/>
                <w:szCs w:val="20"/>
              </w:rPr>
            </w:pPr>
            <w:ins w:id="617" w:author="Šejnohová Hana" w:date="2018-12-11T10:20:00Z">
              <w:r w:rsidRPr="009734CD">
                <w:rPr>
                  <w:color w:val="000000"/>
                  <w:sz w:val="20"/>
                  <w:szCs w:val="20"/>
                </w:rPr>
                <w:t>3</w:t>
              </w:r>
            </w:ins>
          </w:p>
        </w:tc>
      </w:tr>
      <w:tr w:rsidR="009734CD" w:rsidRPr="009734CD" w:rsidTr="009734CD">
        <w:tblPrEx>
          <w:tblW w:w="14317" w:type="dxa"/>
          <w:tblInd w:w="-5" w:type="dxa"/>
          <w:tblCellMar>
            <w:left w:w="70" w:type="dxa"/>
            <w:right w:w="70" w:type="dxa"/>
          </w:tblCellMar>
          <w:tblPrExChange w:id="618" w:author="Šejnohová Hana" w:date="2018-12-11T10:21:00Z">
            <w:tblPrEx>
              <w:tblW w:w="8860" w:type="dxa"/>
              <w:tblInd w:w="-5" w:type="dxa"/>
              <w:tblCellMar>
                <w:left w:w="70" w:type="dxa"/>
                <w:right w:w="70" w:type="dxa"/>
              </w:tblCellMar>
            </w:tblPrEx>
          </w:tblPrExChange>
        </w:tblPrEx>
        <w:trPr>
          <w:trHeight w:val="510"/>
          <w:ins w:id="619" w:author="Šejnohová Hana" w:date="2018-12-11T10:20:00Z"/>
          <w:trPrChange w:id="620" w:author="Šejnohová Hana" w:date="2018-12-11T10:21:00Z">
            <w:trPr>
              <w:gridAfter w:val="0"/>
              <w:trHeight w:val="510"/>
            </w:trPr>
          </w:trPrChange>
        </w:trPr>
        <w:tc>
          <w:tcPr>
            <w:tcW w:w="1560" w:type="dxa"/>
            <w:vMerge/>
            <w:tcBorders>
              <w:top w:val="nil"/>
              <w:left w:val="single" w:sz="4" w:space="0" w:color="auto"/>
              <w:bottom w:val="single" w:sz="4" w:space="0" w:color="auto"/>
              <w:right w:val="single" w:sz="4" w:space="0" w:color="auto"/>
            </w:tcBorders>
            <w:vAlign w:val="center"/>
            <w:hideMark/>
            <w:tcPrChange w:id="621" w:author="Šejnohová Hana" w:date="2018-12-11T10:21:00Z">
              <w:tcPr>
                <w:tcW w:w="2180" w:type="dxa"/>
                <w:gridSpan w:val="3"/>
                <w:vMerge/>
                <w:tcBorders>
                  <w:top w:val="nil"/>
                  <w:left w:val="single" w:sz="4" w:space="0" w:color="auto"/>
                  <w:bottom w:val="single" w:sz="4" w:space="0" w:color="auto"/>
                  <w:right w:val="single" w:sz="4" w:space="0" w:color="auto"/>
                </w:tcBorders>
                <w:vAlign w:val="center"/>
                <w:hideMark/>
              </w:tcPr>
            </w:tcPrChange>
          </w:tcPr>
          <w:p w:rsidR="009734CD" w:rsidRPr="009734CD" w:rsidRDefault="009734CD" w:rsidP="009734CD">
            <w:pPr>
              <w:spacing w:before="0" w:line="240" w:lineRule="auto"/>
              <w:ind w:firstLine="0"/>
              <w:jc w:val="left"/>
              <w:rPr>
                <w:ins w:id="622" w:author="Šejnohová Hana" w:date="2018-12-11T10:20:00Z"/>
                <w:color w:val="000000"/>
                <w:sz w:val="20"/>
                <w:szCs w:val="20"/>
              </w:rPr>
            </w:pPr>
          </w:p>
        </w:tc>
        <w:tc>
          <w:tcPr>
            <w:tcW w:w="1134" w:type="dxa"/>
            <w:vMerge/>
            <w:tcBorders>
              <w:top w:val="nil"/>
              <w:left w:val="single" w:sz="4" w:space="0" w:color="auto"/>
              <w:bottom w:val="single" w:sz="4" w:space="0" w:color="auto"/>
              <w:right w:val="single" w:sz="4" w:space="0" w:color="auto"/>
            </w:tcBorders>
            <w:vAlign w:val="center"/>
            <w:hideMark/>
            <w:tcPrChange w:id="623" w:author="Šejnohová Hana" w:date="2018-12-11T10:21:00Z">
              <w:tcPr>
                <w:tcW w:w="1620" w:type="dxa"/>
                <w:gridSpan w:val="2"/>
                <w:vMerge/>
                <w:tcBorders>
                  <w:top w:val="nil"/>
                  <w:left w:val="single" w:sz="4" w:space="0" w:color="auto"/>
                  <w:bottom w:val="single" w:sz="4" w:space="0" w:color="auto"/>
                  <w:right w:val="single" w:sz="4" w:space="0" w:color="auto"/>
                </w:tcBorders>
                <w:vAlign w:val="center"/>
                <w:hideMark/>
              </w:tcPr>
            </w:tcPrChange>
          </w:tcPr>
          <w:p w:rsidR="009734CD" w:rsidRPr="009734CD" w:rsidRDefault="009734CD" w:rsidP="009734CD">
            <w:pPr>
              <w:spacing w:before="0" w:line="240" w:lineRule="auto"/>
              <w:ind w:firstLine="0"/>
              <w:jc w:val="left"/>
              <w:rPr>
                <w:ins w:id="624" w:author="Šejnohová Hana" w:date="2018-12-11T10:20:00Z"/>
                <w:color w:val="000000"/>
                <w:sz w:val="20"/>
                <w:szCs w:val="20"/>
              </w:rPr>
            </w:pPr>
          </w:p>
        </w:tc>
        <w:tc>
          <w:tcPr>
            <w:tcW w:w="10064" w:type="dxa"/>
            <w:tcBorders>
              <w:top w:val="nil"/>
              <w:left w:val="nil"/>
              <w:bottom w:val="single" w:sz="4" w:space="0" w:color="auto"/>
              <w:right w:val="single" w:sz="4" w:space="0" w:color="auto"/>
            </w:tcBorders>
            <w:shd w:val="clear" w:color="auto" w:fill="auto"/>
            <w:vAlign w:val="center"/>
            <w:hideMark/>
            <w:tcPrChange w:id="625" w:author="Šejnohová Hana" w:date="2018-12-11T10:21:00Z">
              <w:tcPr>
                <w:tcW w:w="3560" w:type="dxa"/>
                <w:tcBorders>
                  <w:top w:val="nil"/>
                  <w:left w:val="nil"/>
                  <w:bottom w:val="single" w:sz="4" w:space="0" w:color="auto"/>
                  <w:right w:val="single" w:sz="4" w:space="0" w:color="auto"/>
                </w:tcBorders>
                <w:shd w:val="clear" w:color="auto" w:fill="auto"/>
                <w:vAlign w:val="center"/>
                <w:hideMark/>
              </w:tcPr>
            </w:tcPrChange>
          </w:tcPr>
          <w:p w:rsidR="009734CD" w:rsidRPr="009734CD" w:rsidRDefault="009734CD" w:rsidP="009734CD">
            <w:pPr>
              <w:spacing w:before="0" w:line="240" w:lineRule="auto"/>
              <w:ind w:firstLine="0"/>
              <w:jc w:val="left"/>
              <w:rPr>
                <w:ins w:id="626" w:author="Šejnohová Hana" w:date="2018-12-11T10:20:00Z"/>
                <w:color w:val="000000"/>
                <w:sz w:val="20"/>
                <w:szCs w:val="20"/>
              </w:rPr>
            </w:pPr>
            <w:ins w:id="627" w:author="Šejnohová Hana" w:date="2018-12-11T10:20:00Z">
              <w:r w:rsidRPr="009734CD">
                <w:rPr>
                  <w:color w:val="000000"/>
                  <w:sz w:val="20"/>
                  <w:szCs w:val="20"/>
                </w:rPr>
                <w:t>Existence vhodných podmínek pro šíření invazních druhů savců</w:t>
              </w:r>
            </w:ins>
          </w:p>
        </w:tc>
        <w:tc>
          <w:tcPr>
            <w:tcW w:w="1559" w:type="dxa"/>
            <w:tcBorders>
              <w:top w:val="nil"/>
              <w:left w:val="nil"/>
              <w:bottom w:val="single" w:sz="4" w:space="0" w:color="auto"/>
              <w:right w:val="single" w:sz="4" w:space="0" w:color="auto"/>
            </w:tcBorders>
            <w:shd w:val="clear" w:color="auto" w:fill="auto"/>
            <w:noWrap/>
            <w:vAlign w:val="center"/>
            <w:hideMark/>
            <w:tcPrChange w:id="628" w:author="Šejnohová Hana" w:date="2018-12-11T10:21:00Z">
              <w:tcPr>
                <w:tcW w:w="1500" w:type="dxa"/>
                <w:tcBorders>
                  <w:top w:val="nil"/>
                  <w:left w:val="nil"/>
                  <w:bottom w:val="single" w:sz="4" w:space="0" w:color="auto"/>
                  <w:right w:val="single" w:sz="4" w:space="0" w:color="auto"/>
                </w:tcBorders>
                <w:shd w:val="clear" w:color="auto" w:fill="auto"/>
                <w:noWrap/>
                <w:vAlign w:val="center"/>
                <w:hideMark/>
              </w:tcPr>
            </w:tcPrChange>
          </w:tcPr>
          <w:p w:rsidR="009734CD" w:rsidRPr="009734CD" w:rsidRDefault="009734CD" w:rsidP="009734CD">
            <w:pPr>
              <w:spacing w:before="0" w:line="240" w:lineRule="auto"/>
              <w:ind w:firstLine="0"/>
              <w:jc w:val="center"/>
              <w:rPr>
                <w:ins w:id="629" w:author="Šejnohová Hana" w:date="2018-12-11T10:20:00Z"/>
                <w:color w:val="000000"/>
                <w:sz w:val="20"/>
                <w:szCs w:val="20"/>
              </w:rPr>
            </w:pPr>
            <w:ins w:id="630" w:author="Šejnohová Hana" w:date="2018-12-11T10:20:00Z">
              <w:r w:rsidRPr="009734CD">
                <w:rPr>
                  <w:color w:val="000000"/>
                  <w:sz w:val="20"/>
                  <w:szCs w:val="20"/>
                </w:rPr>
                <w:t>2</w:t>
              </w:r>
            </w:ins>
          </w:p>
        </w:tc>
      </w:tr>
      <w:tr w:rsidR="009734CD" w:rsidRPr="009734CD" w:rsidTr="009734CD">
        <w:tblPrEx>
          <w:tblW w:w="14317" w:type="dxa"/>
          <w:tblInd w:w="-5" w:type="dxa"/>
          <w:tblCellMar>
            <w:left w:w="70" w:type="dxa"/>
            <w:right w:w="70" w:type="dxa"/>
          </w:tblCellMar>
          <w:tblPrExChange w:id="631" w:author="Šejnohová Hana" w:date="2018-12-11T10:21:00Z">
            <w:tblPrEx>
              <w:tblW w:w="8860" w:type="dxa"/>
              <w:tblInd w:w="-5" w:type="dxa"/>
              <w:tblCellMar>
                <w:left w:w="70" w:type="dxa"/>
                <w:right w:w="70" w:type="dxa"/>
              </w:tblCellMar>
            </w:tblPrEx>
          </w:tblPrExChange>
        </w:tblPrEx>
        <w:trPr>
          <w:trHeight w:val="765"/>
          <w:ins w:id="632" w:author="Šejnohová Hana" w:date="2018-12-11T10:20:00Z"/>
          <w:trPrChange w:id="633" w:author="Šejnohová Hana" w:date="2018-12-11T10:21:00Z">
            <w:trPr>
              <w:gridAfter w:val="0"/>
              <w:trHeight w:val="765"/>
            </w:trPr>
          </w:trPrChange>
        </w:trPr>
        <w:tc>
          <w:tcPr>
            <w:tcW w:w="1560" w:type="dxa"/>
            <w:vMerge/>
            <w:tcBorders>
              <w:top w:val="nil"/>
              <w:left w:val="single" w:sz="4" w:space="0" w:color="auto"/>
              <w:bottom w:val="single" w:sz="4" w:space="0" w:color="auto"/>
              <w:right w:val="single" w:sz="4" w:space="0" w:color="auto"/>
            </w:tcBorders>
            <w:vAlign w:val="center"/>
            <w:hideMark/>
            <w:tcPrChange w:id="634" w:author="Šejnohová Hana" w:date="2018-12-11T10:21:00Z">
              <w:tcPr>
                <w:tcW w:w="2180" w:type="dxa"/>
                <w:gridSpan w:val="3"/>
                <w:vMerge/>
                <w:tcBorders>
                  <w:top w:val="nil"/>
                  <w:left w:val="single" w:sz="4" w:space="0" w:color="auto"/>
                  <w:bottom w:val="single" w:sz="4" w:space="0" w:color="auto"/>
                  <w:right w:val="single" w:sz="4" w:space="0" w:color="auto"/>
                </w:tcBorders>
                <w:vAlign w:val="center"/>
                <w:hideMark/>
              </w:tcPr>
            </w:tcPrChange>
          </w:tcPr>
          <w:p w:rsidR="009734CD" w:rsidRPr="009734CD" w:rsidRDefault="009734CD" w:rsidP="009734CD">
            <w:pPr>
              <w:spacing w:before="0" w:line="240" w:lineRule="auto"/>
              <w:ind w:firstLine="0"/>
              <w:jc w:val="left"/>
              <w:rPr>
                <w:ins w:id="635" w:author="Šejnohová Hana" w:date="2018-12-11T10:20:00Z"/>
                <w:color w:val="000000"/>
                <w:sz w:val="20"/>
                <w:szCs w:val="20"/>
              </w:rPr>
            </w:pPr>
          </w:p>
        </w:tc>
        <w:tc>
          <w:tcPr>
            <w:tcW w:w="1134" w:type="dxa"/>
            <w:vMerge/>
            <w:tcBorders>
              <w:top w:val="nil"/>
              <w:left w:val="single" w:sz="4" w:space="0" w:color="auto"/>
              <w:bottom w:val="single" w:sz="4" w:space="0" w:color="auto"/>
              <w:right w:val="single" w:sz="4" w:space="0" w:color="auto"/>
            </w:tcBorders>
            <w:vAlign w:val="center"/>
            <w:hideMark/>
            <w:tcPrChange w:id="636" w:author="Šejnohová Hana" w:date="2018-12-11T10:21:00Z">
              <w:tcPr>
                <w:tcW w:w="1620" w:type="dxa"/>
                <w:gridSpan w:val="2"/>
                <w:vMerge/>
                <w:tcBorders>
                  <w:top w:val="nil"/>
                  <w:left w:val="single" w:sz="4" w:space="0" w:color="auto"/>
                  <w:bottom w:val="single" w:sz="4" w:space="0" w:color="auto"/>
                  <w:right w:val="single" w:sz="4" w:space="0" w:color="auto"/>
                </w:tcBorders>
                <w:vAlign w:val="center"/>
                <w:hideMark/>
              </w:tcPr>
            </w:tcPrChange>
          </w:tcPr>
          <w:p w:rsidR="009734CD" w:rsidRPr="009734CD" w:rsidRDefault="009734CD" w:rsidP="009734CD">
            <w:pPr>
              <w:spacing w:before="0" w:line="240" w:lineRule="auto"/>
              <w:ind w:firstLine="0"/>
              <w:jc w:val="left"/>
              <w:rPr>
                <w:ins w:id="637" w:author="Šejnohová Hana" w:date="2018-12-11T10:20:00Z"/>
                <w:color w:val="000000"/>
                <w:sz w:val="20"/>
                <w:szCs w:val="20"/>
              </w:rPr>
            </w:pPr>
          </w:p>
        </w:tc>
        <w:tc>
          <w:tcPr>
            <w:tcW w:w="10064" w:type="dxa"/>
            <w:tcBorders>
              <w:top w:val="nil"/>
              <w:left w:val="nil"/>
              <w:bottom w:val="single" w:sz="4" w:space="0" w:color="auto"/>
              <w:right w:val="single" w:sz="4" w:space="0" w:color="auto"/>
            </w:tcBorders>
            <w:shd w:val="clear" w:color="auto" w:fill="auto"/>
            <w:vAlign w:val="center"/>
            <w:hideMark/>
            <w:tcPrChange w:id="638" w:author="Šejnohová Hana" w:date="2018-12-11T10:21:00Z">
              <w:tcPr>
                <w:tcW w:w="3560" w:type="dxa"/>
                <w:tcBorders>
                  <w:top w:val="nil"/>
                  <w:left w:val="nil"/>
                  <w:bottom w:val="single" w:sz="4" w:space="0" w:color="auto"/>
                  <w:right w:val="single" w:sz="4" w:space="0" w:color="auto"/>
                </w:tcBorders>
                <w:shd w:val="clear" w:color="auto" w:fill="auto"/>
                <w:vAlign w:val="center"/>
                <w:hideMark/>
              </w:tcPr>
            </w:tcPrChange>
          </w:tcPr>
          <w:p w:rsidR="009734CD" w:rsidRPr="009734CD" w:rsidRDefault="009734CD" w:rsidP="009734CD">
            <w:pPr>
              <w:spacing w:before="0" w:line="240" w:lineRule="auto"/>
              <w:ind w:firstLine="0"/>
              <w:jc w:val="left"/>
              <w:rPr>
                <w:ins w:id="639" w:author="Šejnohová Hana" w:date="2018-12-11T10:20:00Z"/>
                <w:sz w:val="20"/>
                <w:szCs w:val="20"/>
              </w:rPr>
            </w:pPr>
            <w:ins w:id="640" w:author="Šejnohová Hana" w:date="2018-12-11T10:20:00Z">
              <w:r w:rsidRPr="009734CD">
                <w:rPr>
                  <w:sz w:val="20"/>
                  <w:szCs w:val="20"/>
                </w:rPr>
                <w:t>Existence vhodných podmínek pro nárůst populací v</w:t>
              </w:r>
            </w:ins>
            <w:ins w:id="641" w:author="Šejnohová Hana" w:date="2018-12-11T10:21:00Z">
              <w:r>
                <w:rPr>
                  <w:sz w:val="20"/>
                  <w:szCs w:val="20"/>
                </w:rPr>
                <w:t>e</w:t>
              </w:r>
            </w:ins>
            <w:ins w:id="642" w:author="Šejnohová Hana" w:date="2018-12-11T10:20:00Z">
              <w:r w:rsidRPr="009734CD">
                <w:rPr>
                  <w:sz w:val="20"/>
                  <w:szCs w:val="20"/>
                </w:rPr>
                <w:t>lkých šelem v kulturní krajině (týká se zejména vlka)</w:t>
              </w:r>
            </w:ins>
          </w:p>
        </w:tc>
        <w:tc>
          <w:tcPr>
            <w:tcW w:w="1559" w:type="dxa"/>
            <w:tcBorders>
              <w:top w:val="nil"/>
              <w:left w:val="nil"/>
              <w:bottom w:val="single" w:sz="4" w:space="0" w:color="auto"/>
              <w:right w:val="single" w:sz="4" w:space="0" w:color="auto"/>
            </w:tcBorders>
            <w:shd w:val="clear" w:color="auto" w:fill="auto"/>
            <w:noWrap/>
            <w:vAlign w:val="center"/>
            <w:hideMark/>
            <w:tcPrChange w:id="643" w:author="Šejnohová Hana" w:date="2018-12-11T10:21:00Z">
              <w:tcPr>
                <w:tcW w:w="1500" w:type="dxa"/>
                <w:tcBorders>
                  <w:top w:val="nil"/>
                  <w:left w:val="nil"/>
                  <w:bottom w:val="single" w:sz="4" w:space="0" w:color="auto"/>
                  <w:right w:val="single" w:sz="4" w:space="0" w:color="auto"/>
                </w:tcBorders>
                <w:shd w:val="clear" w:color="auto" w:fill="auto"/>
                <w:noWrap/>
                <w:vAlign w:val="center"/>
                <w:hideMark/>
              </w:tcPr>
            </w:tcPrChange>
          </w:tcPr>
          <w:p w:rsidR="009734CD" w:rsidRPr="009734CD" w:rsidRDefault="009734CD" w:rsidP="009734CD">
            <w:pPr>
              <w:spacing w:before="0" w:line="240" w:lineRule="auto"/>
              <w:ind w:firstLine="0"/>
              <w:jc w:val="center"/>
              <w:rPr>
                <w:ins w:id="644" w:author="Šejnohová Hana" w:date="2018-12-11T10:20:00Z"/>
                <w:color w:val="000000"/>
                <w:sz w:val="20"/>
                <w:szCs w:val="20"/>
              </w:rPr>
            </w:pPr>
            <w:ins w:id="645" w:author="Šejnohová Hana" w:date="2018-12-11T10:20:00Z">
              <w:r w:rsidRPr="009734CD">
                <w:rPr>
                  <w:color w:val="000000"/>
                  <w:sz w:val="20"/>
                  <w:szCs w:val="20"/>
                </w:rPr>
                <w:t>3</w:t>
              </w:r>
            </w:ins>
          </w:p>
        </w:tc>
      </w:tr>
    </w:tbl>
    <w:p w:rsidR="009734CD" w:rsidRDefault="009734CD" w:rsidP="00CC7719">
      <w:pPr>
        <w:spacing w:line="276" w:lineRule="auto"/>
        <w:ind w:firstLine="426"/>
        <w:rPr>
          <w:ins w:id="646" w:author="Šejnohová Hana" w:date="2018-12-11T10:20:00Z"/>
          <w:i/>
          <w:sz w:val="22"/>
          <w:szCs w:val="18"/>
        </w:rPr>
      </w:pPr>
    </w:p>
    <w:p w:rsidR="00CC7719" w:rsidRPr="00052CDA" w:rsidRDefault="00CC7719" w:rsidP="00CC7719">
      <w:pPr>
        <w:spacing w:line="276" w:lineRule="auto"/>
        <w:ind w:firstLine="426"/>
        <w:rPr>
          <w:i/>
          <w:sz w:val="22"/>
          <w:szCs w:val="18"/>
        </w:rPr>
      </w:pPr>
      <w:r w:rsidRPr="00052CDA">
        <w:rPr>
          <w:i/>
          <w:sz w:val="22"/>
          <w:szCs w:val="18"/>
        </w:rPr>
        <w:t>Zdroj: Pracovní skupina Biodiverzita, 2018</w:t>
      </w:r>
    </w:p>
    <w:p w:rsidR="00CC7719" w:rsidRPr="00052CDA" w:rsidRDefault="00CC7719" w:rsidP="00CC7719">
      <w:pPr>
        <w:spacing w:line="276" w:lineRule="auto"/>
        <w:ind w:firstLine="426"/>
        <w:rPr>
          <w:i/>
          <w:sz w:val="22"/>
          <w:szCs w:val="18"/>
        </w:rPr>
      </w:pPr>
      <w:r w:rsidRPr="00052CDA">
        <w:rPr>
          <w:i/>
          <w:sz w:val="22"/>
          <w:szCs w:val="18"/>
        </w:rPr>
        <w:t>Pozn.: *1 = velmi závažný problém ze všech uvedených; 5= nejméně závažný problém ze všech uvedených</w:t>
      </w:r>
    </w:p>
    <w:p w:rsidR="00CC7719" w:rsidRDefault="00CC7719" w:rsidP="00CC7719">
      <w:pPr>
        <w:pStyle w:val="Odstavecseseznamem"/>
        <w:ind w:left="426" w:firstLine="426"/>
        <w:jc w:val="left"/>
        <w:rPr>
          <w:i/>
          <w:sz w:val="22"/>
          <w:szCs w:val="18"/>
        </w:rPr>
      </w:pPr>
      <w:r w:rsidRPr="00052CDA">
        <w:rPr>
          <w:i/>
          <w:sz w:val="22"/>
          <w:szCs w:val="18"/>
        </w:rPr>
        <w:t>** 1= příčina má zásadní vliv na vznik problému; 5 – příčina má velmi nízký podíl na vzniku problému</w:t>
      </w:r>
    </w:p>
    <w:p w:rsidR="00CC7719" w:rsidRDefault="00CC7719" w:rsidP="00CC7719">
      <w:pPr>
        <w:pStyle w:val="Odstavecseseznamem"/>
        <w:ind w:left="426" w:firstLine="426"/>
        <w:jc w:val="left"/>
        <w:rPr>
          <w:i/>
          <w:sz w:val="18"/>
          <w:szCs w:val="18"/>
        </w:rPr>
      </w:pPr>
      <w:r>
        <w:rPr>
          <w:i/>
          <w:sz w:val="22"/>
          <w:szCs w:val="18"/>
        </w:rPr>
        <w:t>Stanovení závažnosti jednotlivých problémů je pouze velmi orientační. Stanovení míry podílu příčiny na vzniku problému je stanoveno dle subjektivního názoru odborníků na danou problematiku (případně doplnil ÚZEI).</w:t>
      </w:r>
    </w:p>
    <w:bookmarkEnd w:id="73"/>
    <w:p w:rsidR="00CC7719" w:rsidRDefault="00CC7719" w:rsidP="00CC7719">
      <w:pPr>
        <w:ind w:left="360" w:firstLine="0"/>
        <w:jc w:val="left"/>
      </w:pPr>
    </w:p>
    <w:p w:rsidR="00C05669" w:rsidRDefault="00C05669" w:rsidP="00CC7719">
      <w:pPr>
        <w:ind w:left="360" w:firstLine="0"/>
        <w:jc w:val="left"/>
      </w:pPr>
    </w:p>
    <w:p w:rsidR="00C05669" w:rsidRDefault="00C05669" w:rsidP="00CC7719">
      <w:pPr>
        <w:ind w:left="360" w:firstLine="0"/>
        <w:jc w:val="left"/>
      </w:pPr>
    </w:p>
    <w:p w:rsidR="00C05669" w:rsidRDefault="00C05669" w:rsidP="00CC7719">
      <w:pPr>
        <w:ind w:left="360" w:firstLine="0"/>
        <w:jc w:val="left"/>
      </w:pPr>
    </w:p>
    <w:p w:rsidR="00C05669" w:rsidRDefault="00C05669" w:rsidP="00CC7719">
      <w:pPr>
        <w:ind w:left="360" w:firstLine="0"/>
        <w:jc w:val="left"/>
      </w:pPr>
    </w:p>
    <w:p w:rsidR="001933B5" w:rsidRDefault="00C05669" w:rsidP="001933B5">
      <w:pPr>
        <w:rPr>
          <w:ins w:id="647" w:author="Šejnohová Hana" w:date="2018-12-11T09:54:00Z"/>
          <w:sz w:val="22"/>
          <w:szCs w:val="22"/>
        </w:rPr>
      </w:pPr>
      <w:r>
        <w:br w:type="page"/>
      </w:r>
    </w:p>
    <w:p w:rsidR="00C05669" w:rsidRDefault="00C05669" w:rsidP="00CC7719">
      <w:pPr>
        <w:ind w:left="360" w:firstLine="0"/>
        <w:jc w:val="left"/>
        <w:sectPr w:rsidR="00C05669" w:rsidSect="00C05669">
          <w:footerReference w:type="default" r:id="rId14"/>
          <w:pgSz w:w="16838" w:h="11906" w:orient="landscape"/>
          <w:pgMar w:top="1417" w:right="1417" w:bottom="1417" w:left="1417" w:header="708" w:footer="708" w:gutter="0"/>
          <w:cols w:space="708"/>
          <w:titlePg/>
          <w:docGrid w:linePitch="360"/>
        </w:sectPr>
      </w:pPr>
    </w:p>
    <w:p w:rsidR="00F245B1" w:rsidRDefault="00E326BC" w:rsidP="00E4113A">
      <w:pPr>
        <w:pStyle w:val="Nadpis1"/>
        <w:numPr>
          <w:ilvl w:val="0"/>
          <w:numId w:val="1"/>
        </w:numPr>
      </w:pPr>
      <w:bookmarkStart w:id="648" w:name="_Toc532287657"/>
      <w:r>
        <w:t>Závažnost problému</w:t>
      </w:r>
      <w:bookmarkEnd w:id="648"/>
      <w:r w:rsidR="00E4113A">
        <w:t xml:space="preserve"> </w:t>
      </w:r>
    </w:p>
    <w:p w:rsidR="00CC7719" w:rsidRDefault="00CC7719" w:rsidP="00CC7719">
      <w:pPr>
        <w:ind w:firstLine="0"/>
        <w:rPr>
          <w:lang w:val="x-none" w:eastAsia="x-none"/>
        </w:rPr>
      </w:pPr>
    </w:p>
    <w:p w:rsidR="00CC7719" w:rsidRPr="001E5FFA" w:rsidRDefault="00CC7719" w:rsidP="00CC7719">
      <w:pPr>
        <w:spacing w:line="276" w:lineRule="auto"/>
        <w:rPr>
          <w:b/>
          <w:szCs w:val="24"/>
        </w:rPr>
      </w:pPr>
      <w:r w:rsidRPr="001E5FFA">
        <w:rPr>
          <w:b/>
          <w:szCs w:val="24"/>
        </w:rPr>
        <w:t>Klesající ekologická stabilita a nepříznivá struktura krajiny</w:t>
      </w:r>
    </w:p>
    <w:p w:rsidR="00CC7719" w:rsidRDefault="00CC7719" w:rsidP="00CC7719">
      <w:pPr>
        <w:spacing w:line="276" w:lineRule="auto"/>
        <w:rPr>
          <w:szCs w:val="24"/>
        </w:rPr>
      </w:pPr>
      <w:r>
        <w:rPr>
          <w:szCs w:val="24"/>
        </w:rPr>
        <w:t xml:space="preserve">Problém ekologické stability a struktury krajiny hodnotíme jako závažný svým rozsahem a významem. V rámci EU má ČR jednoznačně největší průměrnou velikost zemědělských podniků (v </w:t>
      </w:r>
      <w:r>
        <w:t>roce 2013 činila 133 ha),</w:t>
      </w:r>
      <w:r w:rsidRPr="001E6AFD">
        <w:rPr>
          <w:color w:val="FF0000"/>
          <w:szCs w:val="24"/>
        </w:rPr>
        <w:t xml:space="preserve"> </w:t>
      </w:r>
      <w:r>
        <w:rPr>
          <w:szCs w:val="24"/>
        </w:rPr>
        <w:t>s čímž úzce souvisí další funkční a strukturní charakteristiky zemědělské krajiny (viz Obrázek x v příloze).</w:t>
      </w:r>
    </w:p>
    <w:p w:rsidR="00CC7719" w:rsidRDefault="00CC7719" w:rsidP="00CC7719">
      <w:pPr>
        <w:spacing w:line="276" w:lineRule="auto"/>
        <w:rPr>
          <w:szCs w:val="24"/>
        </w:rPr>
      </w:pPr>
      <w:r>
        <w:rPr>
          <w:szCs w:val="24"/>
        </w:rPr>
        <w:t xml:space="preserve">Průměrná velikost DPB orné půdy je v ČR 10,3 ha. Z hlediska výměry však zaujímají pozemky orné půdy do 10 ha celkem 23 %, stejnou souhrnnou výměru pak zaujímají DPB s výměrou nad 50 %. Zhruba polovinu celkové výměry orné půdy v ČR pak představují pozemky s výměrou nad 25 ha. Výměra 25 ha představuje čtverec o straně 0,5 km a při homogenním obhospodařování již lze </w:t>
      </w:r>
      <w:del w:id="649" w:author="Šejnohová Hana" w:date="2018-12-04T11:03:00Z">
        <w:r w:rsidDel="00483D5D">
          <w:rPr>
            <w:szCs w:val="24"/>
          </w:rPr>
          <w:delText>takto velký</w:delText>
        </w:r>
      </w:del>
      <w:ins w:id="650" w:author="Šejnohová Hana" w:date="2018-12-04T11:03:00Z">
        <w:r w:rsidR="00483D5D">
          <w:rPr>
            <w:szCs w:val="24"/>
          </w:rPr>
          <w:t>t</w:t>
        </w:r>
        <w:commentRangeStart w:id="651"/>
        <w:r w:rsidR="00483D5D">
          <w:rPr>
            <w:szCs w:val="24"/>
          </w:rPr>
          <w:t>ento</w:t>
        </w:r>
        <w:commentRangeEnd w:id="651"/>
        <w:r w:rsidR="00483D5D">
          <w:rPr>
            <w:rStyle w:val="Odkaznakoment"/>
            <w:rFonts w:asciiTheme="minorHAnsi" w:eastAsiaTheme="minorEastAsia" w:hAnsiTheme="minorHAnsi" w:cstheme="minorBidi"/>
            <w:lang w:eastAsia="en-US"/>
          </w:rPr>
          <w:commentReference w:id="651"/>
        </w:r>
      </w:ins>
      <w:r>
        <w:rPr>
          <w:szCs w:val="24"/>
        </w:rPr>
        <w:t xml:space="preserve"> DPB považovat za problematický vzhledem k ekologické stabilitě krajiny. Základní údaje o velikostní struktuře DPB na orné půdě shrnuje </w:t>
      </w:r>
      <w:r>
        <w:rPr>
          <w:szCs w:val="24"/>
        </w:rPr>
        <w:fldChar w:fldCharType="begin"/>
      </w:r>
      <w:r>
        <w:rPr>
          <w:szCs w:val="24"/>
        </w:rPr>
        <w:instrText xml:space="preserve"> REF _Ref522701047 </w:instrText>
      </w:r>
      <w:r>
        <w:rPr>
          <w:szCs w:val="24"/>
        </w:rPr>
        <w:fldChar w:fldCharType="separate"/>
      </w:r>
      <w:r>
        <w:t xml:space="preserve">Obrázek </w:t>
      </w:r>
      <w:ins w:id="652" w:author="Šejnohová Hana" w:date="2018-12-04T11:06:00Z">
        <w:r w:rsidR="00483D5D">
          <w:t>1</w:t>
        </w:r>
      </w:ins>
      <w:del w:id="653" w:author="Šejnohová Hana" w:date="2018-12-04T11:06:00Z">
        <w:r w:rsidDel="00483D5D">
          <w:delText>x</w:delText>
        </w:r>
      </w:del>
      <w:r>
        <w:t xml:space="preserve"> </w:t>
      </w:r>
      <w:r>
        <w:rPr>
          <w:szCs w:val="24"/>
        </w:rPr>
        <w:fldChar w:fldCharType="end"/>
      </w:r>
      <w:r>
        <w:rPr>
          <w:szCs w:val="24"/>
        </w:rPr>
        <w:t>.</w:t>
      </w:r>
    </w:p>
    <w:p w:rsidR="00CC7719" w:rsidRDefault="00CC7719" w:rsidP="00CC7719">
      <w:pPr>
        <w:spacing w:line="276" w:lineRule="auto"/>
        <w:ind w:firstLine="0"/>
        <w:rPr>
          <w:szCs w:val="24"/>
        </w:rPr>
      </w:pPr>
      <w:r>
        <w:rPr>
          <w:noProof/>
        </w:rPr>
        <w:drawing>
          <wp:inline distT="0" distB="0" distL="0" distR="0" wp14:anchorId="2DC9862B" wp14:editId="272CE36F">
            <wp:extent cx="5824858" cy="1962150"/>
            <wp:effectExtent l="0" t="0" r="4445" b="0"/>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07925" cy="1990132"/>
                    </a:xfrm>
                    <a:prstGeom prst="rect">
                      <a:avLst/>
                    </a:prstGeom>
                    <a:noFill/>
                  </pic:spPr>
                </pic:pic>
              </a:graphicData>
            </a:graphic>
          </wp:inline>
        </w:drawing>
      </w:r>
    </w:p>
    <w:p w:rsidR="00CC7719" w:rsidRPr="009A0190" w:rsidRDefault="00CC7719" w:rsidP="00CC7719">
      <w:pPr>
        <w:pStyle w:val="Titulek"/>
        <w:rPr>
          <w:noProof/>
          <w:sz w:val="22"/>
          <w:szCs w:val="22"/>
        </w:rPr>
      </w:pPr>
      <w:bookmarkStart w:id="654" w:name="_Ref522701047"/>
      <w:r w:rsidRPr="009A0190">
        <w:rPr>
          <w:sz w:val="22"/>
          <w:szCs w:val="22"/>
        </w:rPr>
        <w:t xml:space="preserve">Obrázek </w:t>
      </w:r>
      <w:r w:rsidRPr="009A0190">
        <w:rPr>
          <w:noProof/>
          <w:sz w:val="22"/>
          <w:szCs w:val="22"/>
        </w:rPr>
        <w:fldChar w:fldCharType="begin"/>
      </w:r>
      <w:r w:rsidRPr="009A0190">
        <w:rPr>
          <w:noProof/>
          <w:sz w:val="22"/>
          <w:szCs w:val="22"/>
        </w:rPr>
        <w:instrText xml:space="preserve"> SEQ Obrázek \* ARABIC </w:instrText>
      </w:r>
      <w:r w:rsidRPr="009A0190">
        <w:rPr>
          <w:noProof/>
          <w:sz w:val="22"/>
          <w:szCs w:val="22"/>
        </w:rPr>
        <w:fldChar w:fldCharType="separate"/>
      </w:r>
      <w:r w:rsidRPr="009A0190">
        <w:rPr>
          <w:noProof/>
          <w:sz w:val="22"/>
          <w:szCs w:val="22"/>
        </w:rPr>
        <w:t>1</w:t>
      </w:r>
      <w:r w:rsidRPr="009A0190">
        <w:rPr>
          <w:noProof/>
          <w:sz w:val="22"/>
          <w:szCs w:val="22"/>
        </w:rPr>
        <w:fldChar w:fldCharType="end"/>
      </w:r>
      <w:bookmarkEnd w:id="654"/>
      <w:r w:rsidRPr="009A0190">
        <w:rPr>
          <w:noProof/>
          <w:sz w:val="22"/>
          <w:szCs w:val="22"/>
        </w:rPr>
        <w:t xml:space="preserve"> Podíl jednotlivých velikostních kategorií DPB na celkové výměře orné půdy v ČR.</w:t>
      </w:r>
    </w:p>
    <w:p w:rsidR="00CC7719" w:rsidRPr="009A0190" w:rsidRDefault="00CC7719" w:rsidP="00CC7719">
      <w:pPr>
        <w:pStyle w:val="Titulek"/>
        <w:rPr>
          <w:iCs w:val="0"/>
          <w:sz w:val="22"/>
          <w:szCs w:val="22"/>
        </w:rPr>
      </w:pPr>
      <w:r w:rsidRPr="009A0190">
        <w:rPr>
          <w:iCs w:val="0"/>
          <w:sz w:val="22"/>
          <w:szCs w:val="22"/>
        </w:rPr>
        <w:t>Zdroj: Interní analýza ÚZEI, 2018</w:t>
      </w:r>
    </w:p>
    <w:p w:rsidR="00CC7719" w:rsidRPr="00712074" w:rsidRDefault="00CC7719" w:rsidP="00CC7719">
      <w:pPr>
        <w:spacing w:line="276" w:lineRule="auto"/>
        <w:rPr>
          <w:szCs w:val="24"/>
        </w:rPr>
      </w:pPr>
      <w:r>
        <w:rPr>
          <w:szCs w:val="24"/>
        </w:rPr>
        <w:t xml:space="preserve">Vedle nepříznivé velikostní struktury půdních bloků je dalším problematickým faktorem velmi nízké zastoupení krajinných prvků. </w:t>
      </w:r>
    </w:p>
    <w:p w:rsidR="00CC7719" w:rsidRPr="004B6411" w:rsidRDefault="00CC7719" w:rsidP="00CC7719">
      <w:pPr>
        <w:spacing w:line="276" w:lineRule="auto"/>
        <w:rPr>
          <w:szCs w:val="24"/>
        </w:rPr>
      </w:pPr>
      <w:r>
        <w:rPr>
          <w:szCs w:val="24"/>
        </w:rPr>
        <w:t xml:space="preserve">Současné výměry a počty krajinných prvků jsou velmi nízké. Dle deklarace krajinných prvků na orné půdě jako součást podmínek greeningu je z hlediska výměry nejzastoupenější kategorie „mez“, a to výměrou kolem 125 ha, což z celkové výměry orné půdy v ČR představuje 0,005 %. Přestože se nejedná o všechny existující meze na orné půdě, ale pouze ty, které si zemědělci deklarují v rámci podmínek greeningu jako EFA, lze si udělat představu o stavu krajinných prvků v ČR. U dalších kategorií krajinných prvků je celkový podíl na výměře orné půdy ještě nižší. Statistiky deklarovaných krajinných prvků na orné půdě shrnuje </w:t>
      </w:r>
      <w:r w:rsidRPr="004B6411">
        <w:rPr>
          <w:szCs w:val="24"/>
        </w:rPr>
        <w:fldChar w:fldCharType="begin"/>
      </w:r>
      <w:r w:rsidRPr="004B6411">
        <w:rPr>
          <w:szCs w:val="24"/>
        </w:rPr>
        <w:instrText xml:space="preserve"> REF _Ref522701803  \* MERGEFORMAT </w:instrText>
      </w:r>
      <w:r w:rsidRPr="004B6411">
        <w:rPr>
          <w:szCs w:val="24"/>
        </w:rPr>
        <w:fldChar w:fldCharType="separate"/>
      </w:r>
      <w:r w:rsidRPr="004B6411">
        <w:rPr>
          <w:bCs/>
          <w:szCs w:val="24"/>
        </w:rPr>
        <w:t>Tabulka 8.</w:t>
      </w:r>
      <w:r w:rsidRPr="004B6411">
        <w:rPr>
          <w:szCs w:val="24"/>
        </w:rPr>
        <w:fldChar w:fldCharType="end"/>
      </w:r>
    </w:p>
    <w:p w:rsidR="00CC7719" w:rsidRPr="000406AF" w:rsidRDefault="00CC7719" w:rsidP="00CC7719">
      <w:pPr>
        <w:spacing w:line="276" w:lineRule="auto"/>
        <w:rPr>
          <w:color w:val="FF00FF"/>
          <w:sz w:val="20"/>
        </w:rPr>
      </w:pPr>
    </w:p>
    <w:p w:rsidR="00CC7719" w:rsidRPr="00052CDA" w:rsidRDefault="00CC7719" w:rsidP="00CC7719">
      <w:pPr>
        <w:pStyle w:val="Titulek"/>
        <w:keepNext/>
        <w:ind w:firstLine="0"/>
        <w:rPr>
          <w:sz w:val="22"/>
        </w:rPr>
      </w:pPr>
      <w:r w:rsidRPr="00052CDA">
        <w:rPr>
          <w:sz w:val="22"/>
        </w:rPr>
        <w:t xml:space="preserve">Tabulka </w:t>
      </w:r>
      <w:ins w:id="655" w:author="Šejnohová Hana" w:date="2018-12-11T10:30:00Z">
        <w:r w:rsidR="001762D1">
          <w:rPr>
            <w:sz w:val="22"/>
          </w:rPr>
          <w:t>2</w:t>
        </w:r>
      </w:ins>
      <w:del w:id="656" w:author="Šejnohová Hana" w:date="2018-12-11T10:30:00Z">
        <w:r w:rsidRPr="00052CDA" w:rsidDel="001762D1">
          <w:rPr>
            <w:sz w:val="22"/>
          </w:rPr>
          <w:fldChar w:fldCharType="begin"/>
        </w:r>
        <w:r w:rsidRPr="00052CDA" w:rsidDel="001762D1">
          <w:rPr>
            <w:sz w:val="22"/>
          </w:rPr>
          <w:delInstrText xml:space="preserve"> SEQ Tabulka \* ARABIC </w:delInstrText>
        </w:r>
        <w:r w:rsidRPr="00052CDA" w:rsidDel="001762D1">
          <w:rPr>
            <w:sz w:val="22"/>
          </w:rPr>
          <w:fldChar w:fldCharType="separate"/>
        </w:r>
        <w:r w:rsidDel="001762D1">
          <w:rPr>
            <w:noProof/>
            <w:sz w:val="22"/>
          </w:rPr>
          <w:delText>8</w:delText>
        </w:r>
        <w:r w:rsidRPr="00052CDA" w:rsidDel="001762D1">
          <w:rPr>
            <w:sz w:val="22"/>
          </w:rPr>
          <w:fldChar w:fldCharType="end"/>
        </w:r>
      </w:del>
      <w:r w:rsidRPr="00052CDA">
        <w:rPr>
          <w:sz w:val="22"/>
        </w:rPr>
        <w:t>: Výměry krajinných prvků na orné půdě (</w:t>
      </w:r>
      <w:r>
        <w:rPr>
          <w:sz w:val="22"/>
        </w:rPr>
        <w:t xml:space="preserve">deklarované </w:t>
      </w:r>
      <w:r w:rsidRPr="00052CDA">
        <w:rPr>
          <w:sz w:val="22"/>
        </w:rPr>
        <w:t>kraji</w:t>
      </w:r>
      <w:r>
        <w:rPr>
          <w:sz w:val="22"/>
        </w:rPr>
        <w:t>nné prvky uplatněné v žádosti o </w:t>
      </w:r>
      <w:r w:rsidRPr="00052CDA">
        <w:rPr>
          <w:sz w:val="22"/>
        </w:rPr>
        <w:t>greening</w:t>
      </w:r>
      <w:r>
        <w:rPr>
          <w:sz w:val="22"/>
        </w:rPr>
        <w:t xml:space="preserve"> – EFA</w:t>
      </w:r>
      <w:r w:rsidRPr="00052CDA">
        <w:rPr>
          <w:sz w:val="22"/>
        </w:rPr>
        <w:t>)</w:t>
      </w:r>
    </w:p>
    <w:p w:rsidR="00CC7719" w:rsidRPr="000406AF" w:rsidRDefault="00CC7719" w:rsidP="00CC7719">
      <w:pPr>
        <w:spacing w:line="276" w:lineRule="auto"/>
        <w:ind w:firstLine="0"/>
        <w:rPr>
          <w:color w:val="FF00FF"/>
          <w:sz w:val="20"/>
        </w:rPr>
      </w:pPr>
      <w:r w:rsidRPr="000406AF">
        <w:rPr>
          <w:noProof/>
          <w:color w:val="FF00FF"/>
          <w:sz w:val="20"/>
        </w:rPr>
        <w:drawing>
          <wp:inline distT="0" distB="0" distL="0" distR="0" wp14:anchorId="001DDB91" wp14:editId="147CECAC">
            <wp:extent cx="5759450" cy="1729019"/>
            <wp:effectExtent l="0" t="0" r="0" b="508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9450" cy="1729019"/>
                    </a:xfrm>
                    <a:prstGeom prst="rect">
                      <a:avLst/>
                    </a:prstGeom>
                    <a:noFill/>
                    <a:ln>
                      <a:noFill/>
                    </a:ln>
                  </pic:spPr>
                </pic:pic>
              </a:graphicData>
            </a:graphic>
          </wp:inline>
        </w:drawing>
      </w:r>
    </w:p>
    <w:p w:rsidR="00CC7719" w:rsidRPr="00052CDA" w:rsidRDefault="00CC7719" w:rsidP="00CC7719">
      <w:pPr>
        <w:spacing w:line="276" w:lineRule="auto"/>
        <w:ind w:firstLine="0"/>
        <w:rPr>
          <w:i/>
          <w:sz w:val="22"/>
        </w:rPr>
      </w:pPr>
      <w:r w:rsidRPr="00052CDA">
        <w:rPr>
          <w:i/>
          <w:sz w:val="22"/>
        </w:rPr>
        <w:t>Zdroj: SZIF, září 2017</w:t>
      </w:r>
    </w:p>
    <w:p w:rsidR="00CC7719" w:rsidRDefault="00CC7719" w:rsidP="00CC7719">
      <w:pPr>
        <w:spacing w:line="276" w:lineRule="auto"/>
        <w:rPr>
          <w:b/>
          <w:szCs w:val="24"/>
        </w:rPr>
      </w:pPr>
      <w:r>
        <w:t>K roku 2010 klesla rozloha oblastí nefragmentované krajiny (oblasti větší než 100 km</w:t>
      </w:r>
      <w:r w:rsidRPr="00ED406F">
        <w:rPr>
          <w:vertAlign w:val="superscript"/>
        </w:rPr>
        <w:t>2</w:t>
      </w:r>
      <w:r>
        <w:t xml:space="preserve">, nepřerušeny silnicemi s intenzitou dopravy vyšší než 1000 vozidel/24 h nebo vícekolejnými železnicemi) na 63 % celkové rozlohy ČR </w:t>
      </w:r>
      <w:r>
        <w:fldChar w:fldCharType="begin" w:fldLock="1"/>
      </w:r>
      <w:r>
        <w:instrText>ADDIN CSL_CITATION { "citationItems" : [ { "id" : "ITEM-1", "itemData" : { "ISBN" : "9788087770290", "author" : [ { "dropping-particle" : "", "family" : "CENIA", "given" : "", "non-dropping-particle" : "", "parse-names" : false, "suffix" : "" } ], "edition" : "1.", "id" : "ITEM-1", "issued" : { "date-parts" : [ [ "2017" ] ] }, "number-of-pages" : "321", "publisher" : "CENIA", "publisher-place" : "Praha", "title" : "Zpr\u00e1va o \u017eivotn\u00edm prost\u0159ed\u00ed \u010cR 2016", "type" : "book" }, "uris" : [ "http://www.mendeley.com/documents/?uuid=53c9f9e7-e31b-402d-b92d-03a99cb597bd" ] } ], "mendeley" : { "formattedCitation" : "(CENIA, 2017b)", "plainTextFormattedCitation" : "(CENIA, 2017b)", "previouslyFormattedCitation" : "(Mertl &lt;i&gt;et al.&lt;/i&gt;, 2017)" }, "properties" : {  }, "schema" : "https://github.com/citation-style-language/schema/raw/master/csl-citation.json" }</w:instrText>
      </w:r>
      <w:r>
        <w:fldChar w:fldCharType="separate"/>
      </w:r>
      <w:r w:rsidRPr="00D11814">
        <w:rPr>
          <w:noProof/>
        </w:rPr>
        <w:t>(CENIA, 2017b)</w:t>
      </w:r>
      <w:r>
        <w:fldChar w:fldCharType="end"/>
      </w:r>
      <w:r>
        <w:t>.</w:t>
      </w:r>
    </w:p>
    <w:p w:rsidR="00CC7719" w:rsidRDefault="00CC7719" w:rsidP="00CC7719">
      <w:pPr>
        <w:rPr>
          <w:b/>
        </w:rPr>
      </w:pPr>
      <w:bookmarkStart w:id="657" w:name="_Hlk522795135"/>
    </w:p>
    <w:p w:rsidR="00CC7719" w:rsidRPr="00AC739C" w:rsidRDefault="00CC7719" w:rsidP="00CC7719">
      <w:pPr>
        <w:rPr>
          <w:b/>
        </w:rPr>
      </w:pPr>
      <w:r>
        <w:rPr>
          <w:b/>
        </w:rPr>
        <w:t>Zhoršující se</w:t>
      </w:r>
      <w:r w:rsidRPr="00AC739C">
        <w:rPr>
          <w:b/>
        </w:rPr>
        <w:t xml:space="preserve"> stav přírodních stanovišť </w:t>
      </w:r>
    </w:p>
    <w:p w:rsidR="00CC7719" w:rsidRPr="000406AF" w:rsidRDefault="00CC7719" w:rsidP="00CC7719">
      <w:pPr>
        <w:spacing w:line="276" w:lineRule="auto"/>
        <w:rPr>
          <w:szCs w:val="24"/>
        </w:rPr>
      </w:pPr>
      <w:r w:rsidRPr="000406AF">
        <w:rPr>
          <w:szCs w:val="24"/>
        </w:rPr>
        <w:t>Na 17 % rozlohy ČR jsou zachována tzv. přírodní stanoviště ve smyslu Směrnice Rady 92/43/EHS o ochraně přírodních stanovišť, volně žijících živočichů a planě rostoucích rostlin (např. polopřirozené travní porosty, lesní porosty s přírodní skladbou, vodní a mokřadní stanoviště aj)</w:t>
      </w:r>
      <w:r>
        <w:rPr>
          <w:szCs w:val="24"/>
        </w:rPr>
        <w:t xml:space="preserve"> (Chobot, 2013)</w:t>
      </w:r>
      <w:r w:rsidRPr="000406AF">
        <w:rPr>
          <w:szCs w:val="24"/>
        </w:rPr>
        <w:t xml:space="preserve">. Hodnocení stavu přírodních stanovišť a druhů je povinné a provádí se na základě </w:t>
      </w:r>
      <w:r w:rsidRPr="000406AF">
        <w:rPr>
          <w:rFonts w:eastAsia="Calibri"/>
          <w:szCs w:val="24"/>
        </w:rPr>
        <w:t xml:space="preserve">dat </w:t>
      </w:r>
      <w:r w:rsidRPr="000406AF">
        <w:rPr>
          <w:szCs w:val="24"/>
        </w:rPr>
        <w:t>z Nálezové databáze ochrany přírody, z vrstvy mapování biotopů, mapování výskytu evropsky významných druhů a monitorování druhů i biotopů na trvalých lokalitách.</w:t>
      </w:r>
      <w:r>
        <w:rPr>
          <w:szCs w:val="24"/>
        </w:rPr>
        <w:t xml:space="preserve"> Jsou k dispozici dvě hodnotící zprávy z let 2007 a 2013, třetí bude zveřejněna v roce 2019. </w:t>
      </w:r>
      <w:r w:rsidRPr="000406AF">
        <w:rPr>
          <w:szCs w:val="24"/>
        </w:rPr>
        <w:t>Hodnocení v roce 2013 proběhlo na základě tzv. hodnotících zpráv. N</w:t>
      </w:r>
      <w:r w:rsidRPr="000406AF">
        <w:rPr>
          <w:rFonts w:eastAsia="Calibri"/>
          <w:szCs w:val="24"/>
        </w:rPr>
        <w:t>ejvýraznější změnu v hodnocení oproti roku 2007 představuje výrazné snížení přírodních stanovišť hodnocených v nepříznivém stavu (z 63 pokles na 26), která reflektuje především metodickou změnu v</w:t>
      </w:r>
      <w:r w:rsidRPr="000406AF">
        <w:rPr>
          <w:szCs w:val="24"/>
        </w:rPr>
        <w:t> </w:t>
      </w:r>
      <w:r w:rsidRPr="000406AF">
        <w:rPr>
          <w:rFonts w:eastAsia="Calibri"/>
          <w:szCs w:val="24"/>
        </w:rPr>
        <w:t>hodnocení</w:t>
      </w:r>
      <w:r w:rsidRPr="000406AF">
        <w:rPr>
          <w:szCs w:val="24"/>
        </w:rPr>
        <w:t>, nikoliv zlepšení faktického stavu</w:t>
      </w:r>
      <w:r w:rsidRPr="000406AF">
        <w:rPr>
          <w:rStyle w:val="Znakapoznpodarou"/>
          <w:szCs w:val="24"/>
        </w:rPr>
        <w:footnoteReference w:id="2"/>
      </w:r>
      <w:r w:rsidRPr="000406AF">
        <w:rPr>
          <w:rFonts w:eastAsia="Calibri"/>
          <w:szCs w:val="24"/>
        </w:rPr>
        <w:t>. Počet příznivých hodnocení se zvýšil z 12 % na 16 %. V odpovídajícím poměru se tedy změnil počet hodnocení v méně příznivém stavu, který se navýšil na 27 %.</w:t>
      </w:r>
      <w:r w:rsidRPr="000406AF">
        <w:rPr>
          <w:szCs w:val="24"/>
        </w:rPr>
        <w:t xml:space="preserve"> </w:t>
      </w:r>
    </w:p>
    <w:bookmarkEnd w:id="657"/>
    <w:p w:rsidR="00CC7719" w:rsidRDefault="00CC7719" w:rsidP="00CC7719">
      <w:pPr>
        <w:autoSpaceDE w:val="0"/>
        <w:autoSpaceDN w:val="0"/>
        <w:adjustRightInd w:val="0"/>
        <w:spacing w:line="276" w:lineRule="auto"/>
      </w:pPr>
      <w:r w:rsidRPr="000406AF">
        <w:rPr>
          <w:szCs w:val="24"/>
        </w:rPr>
        <w:t xml:space="preserve">Zřejmě nejzávažnější je stav v případě vodních stanovišť. Pouze na 6 % z rozlohy všech vodních stanovišť na území ČR lze identifikovat dochovaná přírodní stanoviště (1 % na tekoucích vodách, 5 % v rámci stojatých vod), přičemž z 86 % se nacházelo v r. 2013 v nepříznivém nebo méně příznivém stavu, mokřadů (86 %) a rašelinišť (100 % v nepříznivém nebo méně příznivém stavu). V případě lesů, které zaujímají přibližně 34 % rozlohy ČR, je možné na základě dochované skladby stromového a bylinného patra mezi některý z typů </w:t>
      </w:r>
      <w:r w:rsidRPr="00CA400C">
        <w:rPr>
          <w:szCs w:val="24"/>
        </w:rPr>
        <w:t>přírodních s</w:t>
      </w:r>
      <w:r w:rsidRPr="000406AF">
        <w:rPr>
          <w:szCs w:val="24"/>
        </w:rPr>
        <w:t>tanovišť řadit porosty pouze na 30 % této rozlohy, ale stav těchto stanovišť je z 96 % nepříznivý nebo méně příznivý. O něco lepší je situace v </w:t>
      </w:r>
      <w:r>
        <w:rPr>
          <w:szCs w:val="24"/>
        </w:rPr>
        <w:t>případě sekundárních trávníků a </w:t>
      </w:r>
      <w:r w:rsidRPr="000406AF">
        <w:rPr>
          <w:szCs w:val="24"/>
        </w:rPr>
        <w:t>vřesovišť –  z bezmála 1</w:t>
      </w:r>
      <w:r>
        <w:rPr>
          <w:szCs w:val="24"/>
        </w:rPr>
        <w:t xml:space="preserve"> 00</w:t>
      </w:r>
      <w:r w:rsidRPr="000406AF">
        <w:rPr>
          <w:szCs w:val="24"/>
        </w:rPr>
        <w:t xml:space="preserve">0 000 </w:t>
      </w:r>
      <w:r>
        <w:rPr>
          <w:szCs w:val="24"/>
        </w:rPr>
        <w:t>ha</w:t>
      </w:r>
      <w:r w:rsidRPr="000406AF">
        <w:rPr>
          <w:szCs w:val="24"/>
        </w:rPr>
        <w:t xml:space="preserve"> travních porostů na území ČR je necelých 3</w:t>
      </w:r>
      <w:r>
        <w:rPr>
          <w:szCs w:val="24"/>
        </w:rPr>
        <w:t xml:space="preserve">00 </w:t>
      </w:r>
      <w:r w:rsidRPr="000406AF">
        <w:rPr>
          <w:szCs w:val="24"/>
        </w:rPr>
        <w:t xml:space="preserve">000 </w:t>
      </w:r>
      <w:r>
        <w:rPr>
          <w:szCs w:val="24"/>
        </w:rPr>
        <w:t>ha</w:t>
      </w:r>
      <w:r w:rsidRPr="000406AF">
        <w:rPr>
          <w:szCs w:val="24"/>
        </w:rPr>
        <w:t xml:space="preserve"> (cca 3,8 % rozlohy ČR) vnímáno jako polopřirozené a přirozené travní formace. Stav těchto typů stanovišť je nepříznivý či méně příznivý z 87 %. Situace u ostatních typů stanovišť je velmi rozdílná – nejméně jsou dotčena stanoviště, která nejsou nebo v minulosti nebyla příliš </w:t>
      </w:r>
      <w:r>
        <w:rPr>
          <w:szCs w:val="24"/>
        </w:rPr>
        <w:t>v</w:t>
      </w:r>
      <w:r w:rsidRPr="000406AF">
        <w:rPr>
          <w:szCs w:val="24"/>
        </w:rPr>
        <w:t>ystavena vlivům intenzivního hospodaření a jeho důsledkům, jako stanoviště skal a sutí, alpinská bezlesí atp</w:t>
      </w:r>
      <w:r>
        <w:rPr>
          <w:szCs w:val="24"/>
        </w:rPr>
        <w:t>.</w:t>
      </w:r>
    </w:p>
    <w:p w:rsidR="00CC7719" w:rsidRPr="00B90BFA" w:rsidRDefault="00CC7719" w:rsidP="00CC7719">
      <w:pPr>
        <w:spacing w:line="276" w:lineRule="auto"/>
        <w:rPr>
          <w:szCs w:val="24"/>
        </w:rPr>
      </w:pPr>
      <w:r w:rsidRPr="00B90BFA">
        <w:rPr>
          <w:szCs w:val="24"/>
        </w:rPr>
        <w:t>Rozsah problémů je celorepublikový, s vyšší intenzitou v chráněných územích. Vývojový trend je dle Chobota (2013) mírně se zlepšující zejména na travních porostech, nicméně pozorované zlepšení je dáno především metodickými změnami hodnoce</w:t>
      </w:r>
      <w:r>
        <w:rPr>
          <w:szCs w:val="24"/>
        </w:rPr>
        <w:t>ní. Ex post hodnocení PRV 2007-2</w:t>
      </w:r>
      <w:r w:rsidRPr="00B90BFA">
        <w:rPr>
          <w:szCs w:val="24"/>
        </w:rPr>
        <w:t xml:space="preserve">013 uvedlo mírné zlepšení stavu přírodních stanovišť s managementem podporovaným z Agroenvironmentálních opatření PRV (Ekotoxa, Ireas 2017). </w:t>
      </w:r>
    </w:p>
    <w:p w:rsidR="00CC7719" w:rsidRPr="00B90BFA" w:rsidRDefault="00CC7719" w:rsidP="00CC7719">
      <w:pPr>
        <w:spacing w:line="276" w:lineRule="auto"/>
        <w:rPr>
          <w:szCs w:val="24"/>
        </w:rPr>
      </w:pPr>
      <w:r w:rsidRPr="00B90BFA">
        <w:rPr>
          <w:szCs w:val="24"/>
        </w:rPr>
        <w:t>Kvalita lučních porostů se liší podle jednotlivých oblastí ČR</w:t>
      </w:r>
      <w:r>
        <w:rPr>
          <w:szCs w:val="24"/>
        </w:rPr>
        <w:t>. J</w:t>
      </w:r>
      <w:r w:rsidRPr="00B90BFA">
        <w:rPr>
          <w:szCs w:val="24"/>
        </w:rPr>
        <w:t>e to způsobeno intenzitou využívání, přírodními podmínkami, historickými skutečnostmi a kontinuitou kvalitního managementu, který je pro zachovalost a druhovou pestrost luk zásadní. Vlivem podpory zatravnění orné půdy se v průběhu cca 20 let zvýšil podíl průměrných luk se základní sadou lučních druhů. V těchto mladých lučních společenstvech chybějí vzácnější a náročnější druhy s vazbou na specifické ekologické faktory (např. mykorhiza). Zásadním rizikem managementu luk je velmi rychlá degradace a vymírání citlivých druhů.</w:t>
      </w:r>
    </w:p>
    <w:p w:rsidR="00CC7719" w:rsidRDefault="00CC7719" w:rsidP="00CC7719">
      <w:pPr>
        <w:spacing w:line="276" w:lineRule="auto"/>
        <w:rPr>
          <w:szCs w:val="24"/>
        </w:rPr>
      </w:pPr>
      <w:r w:rsidRPr="00B90BFA">
        <w:rPr>
          <w:szCs w:val="24"/>
        </w:rPr>
        <w:t xml:space="preserve">Stále se nelepší stav vodních a mokřadních, ani lesních stanovišť. Příčiny problémů zůstávají nebo spíše zesilují. </w:t>
      </w:r>
    </w:p>
    <w:p w:rsidR="00CC7719" w:rsidRPr="00B90BFA" w:rsidRDefault="00CC7719" w:rsidP="00CC7719">
      <w:pPr>
        <w:spacing w:line="276" w:lineRule="auto"/>
        <w:rPr>
          <w:szCs w:val="24"/>
        </w:rPr>
      </w:pPr>
    </w:p>
    <w:p w:rsidR="00CC7719" w:rsidRDefault="00CC7719" w:rsidP="00CC7719">
      <w:pPr>
        <w:spacing w:line="276" w:lineRule="auto"/>
        <w:rPr>
          <w:b/>
          <w:szCs w:val="24"/>
          <w:u w:val="single"/>
        </w:rPr>
      </w:pPr>
      <w:r w:rsidRPr="009738FA">
        <w:rPr>
          <w:b/>
          <w:szCs w:val="24"/>
          <w:u w:val="single"/>
        </w:rPr>
        <w:t>Druhová různorodost u jednotlivých skupin organismů</w:t>
      </w:r>
    </w:p>
    <w:p w:rsidR="00CC7719" w:rsidRDefault="00CC7719" w:rsidP="00CC7719">
      <w:pPr>
        <w:spacing w:line="276" w:lineRule="auto"/>
        <w:rPr>
          <w:szCs w:val="24"/>
        </w:rPr>
      </w:pPr>
      <w:r w:rsidRPr="000406AF">
        <w:rPr>
          <w:szCs w:val="24"/>
        </w:rPr>
        <w:t>V roce 2013 bylo pro hodnocení (evropsky významných) druhů a přírodních stanovišť odevzdáno celkem 273 hodnotících zpráv pro druhy rostlin a živočichů. V celkovém hodnocení je možné sledovat zlepšení stavu druhů rostlin a živočichů, kdy v roce 2013 bylo hodnoceno příznivě o 20 druhů více. Více jak třetina (37 %) druhů rostlin a živočichů zůstává v obou hodnotících obdobích</w:t>
      </w:r>
      <w:r w:rsidRPr="000406AF">
        <w:rPr>
          <w:b/>
          <w:szCs w:val="24"/>
        </w:rPr>
        <w:t xml:space="preserve"> </w:t>
      </w:r>
      <w:r w:rsidRPr="000406AF">
        <w:rPr>
          <w:szCs w:val="24"/>
        </w:rPr>
        <w:t xml:space="preserve">hodnocených ve stavu méně příznivém, počet nepříznivých hodnocení klesl z 91 na 78 (Chobot 2013). </w:t>
      </w:r>
    </w:p>
    <w:p w:rsidR="00CC7719" w:rsidRDefault="00CC7719" w:rsidP="00CC7719">
      <w:pPr>
        <w:spacing w:line="276" w:lineRule="auto"/>
      </w:pPr>
      <w:r>
        <w:t>Vedle červených seznamů existuje i detailnější hodnocení stavu evropsky významných druhů z hlediska jejich ochrany, a to v šestiletých cyklech daných směrnicí o stanovištích. V souhrnu je celkový stav druhů v ČR varovný, počet druhů hodnocených jako ohrožené stále roste. Třetina z evropsky významných druhů je v nepříznivém stavu. Významný podíl (a v čase rostoucí) všech druhů spadá do některé z kategorie ohrožených v červeném seznamu.</w:t>
      </w:r>
    </w:p>
    <w:p w:rsidR="00CC7719" w:rsidRPr="009738FA" w:rsidRDefault="00CC7719" w:rsidP="00CC7719">
      <w:pPr>
        <w:spacing w:line="276" w:lineRule="auto"/>
        <w:rPr>
          <w:b/>
          <w:szCs w:val="24"/>
          <w:u w:val="single"/>
        </w:rPr>
      </w:pPr>
    </w:p>
    <w:p w:rsidR="00CC7719" w:rsidRPr="00AC739C" w:rsidRDefault="00CC7719" w:rsidP="00CC7719">
      <w:pPr>
        <w:rPr>
          <w:b/>
        </w:rPr>
      </w:pPr>
      <w:r w:rsidRPr="00AC739C">
        <w:rPr>
          <w:b/>
        </w:rPr>
        <w:t>Trvající nepříznivý stav rostlinných druhů</w:t>
      </w:r>
    </w:p>
    <w:p w:rsidR="00CC7719" w:rsidRPr="000406AF" w:rsidRDefault="00CC7719" w:rsidP="00CC7719">
      <w:pPr>
        <w:spacing w:line="276" w:lineRule="auto"/>
        <w:rPr>
          <w:szCs w:val="24"/>
        </w:rPr>
      </w:pPr>
      <w:r w:rsidRPr="000406AF">
        <w:rPr>
          <w:szCs w:val="24"/>
        </w:rPr>
        <w:t xml:space="preserve">Dle aktuálních červených seznamů (IUCN, bez ohledu </w:t>
      </w:r>
      <w:r>
        <w:rPr>
          <w:szCs w:val="24"/>
        </w:rPr>
        <w:t>na rozdělování na zemědělskou a </w:t>
      </w:r>
      <w:r w:rsidRPr="000406AF">
        <w:rPr>
          <w:szCs w:val="24"/>
        </w:rPr>
        <w:t xml:space="preserve">lesní půdu) se nachází více než 45,5 % druhů vyšších rostlin v nějakém stupni ohrožení (Grulich </w:t>
      </w:r>
      <w:r>
        <w:rPr>
          <w:szCs w:val="24"/>
        </w:rPr>
        <w:t xml:space="preserve">et Chobot, </w:t>
      </w:r>
      <w:r w:rsidRPr="000406AF">
        <w:rPr>
          <w:szCs w:val="24"/>
        </w:rPr>
        <w:t>2017</w:t>
      </w:r>
      <w:r>
        <w:rPr>
          <w:szCs w:val="24"/>
        </w:rPr>
        <w:t>).</w:t>
      </w:r>
    </w:p>
    <w:p w:rsidR="00CC7719" w:rsidRPr="000406AF" w:rsidRDefault="00CC7719" w:rsidP="00CC7719">
      <w:pPr>
        <w:autoSpaceDE w:val="0"/>
        <w:autoSpaceDN w:val="0"/>
        <w:adjustRightInd w:val="0"/>
        <w:spacing w:line="276" w:lineRule="auto"/>
        <w:rPr>
          <w:szCs w:val="24"/>
        </w:rPr>
      </w:pPr>
      <w:r w:rsidRPr="000406AF">
        <w:rPr>
          <w:szCs w:val="24"/>
        </w:rPr>
        <w:t>Stav rostlin lze demonstrovat na hodnocení evropsky významných druhů (Chobot</w:t>
      </w:r>
      <w:r>
        <w:rPr>
          <w:szCs w:val="24"/>
        </w:rPr>
        <w:t>, 2013)</w:t>
      </w:r>
      <w:r w:rsidRPr="000406AF">
        <w:rPr>
          <w:szCs w:val="24"/>
        </w:rPr>
        <w:t>. Stav 41 druhů evropsky významných cévnatých rostlin je ve většině z podaných 49 zpráv hodnocen jako méně příznivý (59%) nebo nepříznivý (27%) a jen ve 14 % se jeví jako příznivý. Při srovnání dvou hodnotících období (2006, 2012) nedo</w:t>
      </w:r>
      <w:r>
        <w:rPr>
          <w:szCs w:val="24"/>
        </w:rPr>
        <w:t>šlo k příliš významným změnám v </w:t>
      </w:r>
      <w:r w:rsidRPr="000406AF">
        <w:rPr>
          <w:szCs w:val="24"/>
        </w:rPr>
        <w:t>hodnocení stavu, i když se na mnoha lokalitách provádí kvalitnější management. U nižších rostlin, mechorostů a lišejníků je situace obdobná.</w:t>
      </w:r>
    </w:p>
    <w:p w:rsidR="00CC7719" w:rsidRPr="00B90BFA" w:rsidRDefault="00CC7719" w:rsidP="00CC7719">
      <w:pPr>
        <w:spacing w:line="276" w:lineRule="auto"/>
        <w:rPr>
          <w:szCs w:val="24"/>
        </w:rPr>
      </w:pPr>
      <w:r w:rsidRPr="00B90BFA">
        <w:rPr>
          <w:szCs w:val="24"/>
        </w:rPr>
        <w:t>Rozsah problémů je celorepublikový. Vývojový trend je dle Chobota (2013) mírně se zlepšující zejména na travních porostech, nicméně pozorované zlepšení je dáno především metodickými změnami hodnocení. Stále se nelepší stav druhů vodních a mokřadních stanovišť. Příčiny problémů zůstávají nebo spíše zesilují.</w:t>
      </w:r>
    </w:p>
    <w:p w:rsidR="00CC7719" w:rsidRDefault="00CC7719" w:rsidP="00CC7719">
      <w:pPr>
        <w:spacing w:line="276" w:lineRule="auto"/>
        <w:rPr>
          <w:szCs w:val="24"/>
        </w:rPr>
      </w:pPr>
      <w:r w:rsidRPr="00B90BFA">
        <w:rPr>
          <w:szCs w:val="24"/>
        </w:rPr>
        <w:t xml:space="preserve">Problematika rostlinných druhů je podobná jako u přírodních stanovišť.  U některých druhů jsou potřebná velmi speciální opatření s kvalitním monitoringem. </w:t>
      </w:r>
    </w:p>
    <w:p w:rsidR="00CC7719" w:rsidRPr="000406AF" w:rsidRDefault="00CC7719" w:rsidP="00CC7719">
      <w:pPr>
        <w:spacing w:line="276" w:lineRule="auto"/>
        <w:rPr>
          <w:szCs w:val="24"/>
        </w:rPr>
      </w:pPr>
      <w:r w:rsidRPr="000406AF">
        <w:rPr>
          <w:szCs w:val="24"/>
        </w:rPr>
        <w:t>V případě rostlin je nejméně 78 považováno za silně invazní s prioritní potřebou sledování a aktivních zásahů – mezi nejznámější a nejproblematičtější druhy rostlin patří křídlatky, netýkavka žlaznatá, bolševník velkolepý, zlatobýly, topinambur a v některých oblastech i vlčí bob nebo šťovík alpský, z dřevin pak trnovník akát, pajasan žlaznatý, javor jasanolistý, dub červený nebo borovice vejmutovka (v pískovcových oblastech)</w:t>
      </w:r>
      <w:r>
        <w:rPr>
          <w:szCs w:val="24"/>
        </w:rPr>
        <w:t xml:space="preserve"> (Pergl et al., 2016)</w:t>
      </w:r>
      <w:r w:rsidRPr="000406AF">
        <w:rPr>
          <w:szCs w:val="24"/>
        </w:rPr>
        <w:t>.</w:t>
      </w:r>
    </w:p>
    <w:p w:rsidR="00CC7719" w:rsidRPr="008F20EE" w:rsidRDefault="00CC7719" w:rsidP="00CC7719">
      <w:pPr>
        <w:rPr>
          <w:b/>
        </w:rPr>
      </w:pPr>
      <w:r w:rsidRPr="008F20EE">
        <w:rPr>
          <w:b/>
        </w:rPr>
        <w:t>Pokles početnosti a diverzity hmyzu a ostatních bezobratlých</w:t>
      </w:r>
    </w:p>
    <w:p w:rsidR="00CC7719" w:rsidRPr="000406AF" w:rsidRDefault="00CC7719" w:rsidP="00CC7719">
      <w:pPr>
        <w:spacing w:line="276" w:lineRule="auto"/>
        <w:rPr>
          <w:szCs w:val="24"/>
        </w:rPr>
      </w:pPr>
      <w:r w:rsidRPr="000406AF">
        <w:rPr>
          <w:szCs w:val="24"/>
        </w:rPr>
        <w:t>Dle aktuálního červeného seznamu dle IUCN bylo bez ohledu na obývané stanoviště identifikováno téměř 20 % druhů bezobratlých v nějakém stupni ohrožení, včetně 2-3 % druhů vyhynulých. Tento údaj se zdá být v porovnání s většinou skupin obratlovců, cévnatých rostlin nebo lišejníků relativně optimistický, ale celkový údaj je zkreslen právě v důsledku nedostatečného poznání převážné části fauny bezobratlých. Tento vliv potvrzuje zjištěný stav u relativně intenzivněji studovaných skupin bezobratlých, jako jsou měkkýši, denní motýli, vážky, rovnokřídlí, křísy, řada skupin blanokřídlých nebo některé čeledi brouků, kde je podíl vyhynulých nebo ohrožených druhů srovnatelný (cca 40 %) nebo dokonce vyšší, než je tomu v případě nejohroženějších skupin obratlovců nebo vyšších rostlin.</w:t>
      </w:r>
    </w:p>
    <w:p w:rsidR="00CC7719" w:rsidRDefault="00CC7719" w:rsidP="00CC7719">
      <w:pPr>
        <w:spacing w:line="276" w:lineRule="auto"/>
        <w:rPr>
          <w:szCs w:val="24"/>
        </w:rPr>
      </w:pPr>
      <w:r w:rsidRPr="000006A5">
        <w:rPr>
          <w:szCs w:val="24"/>
        </w:rPr>
        <w:t>Příkladem jsou denní motýli, kteří Č</w:t>
      </w:r>
      <w:r>
        <w:rPr>
          <w:szCs w:val="24"/>
        </w:rPr>
        <w:t>R</w:t>
      </w:r>
      <w:r w:rsidRPr="000006A5">
        <w:rPr>
          <w:szCs w:val="24"/>
        </w:rPr>
        <w:t xml:space="preserve"> s více než 11 % vyhynulých druhů denních motýlů </w:t>
      </w:r>
      <w:r>
        <w:rPr>
          <w:szCs w:val="24"/>
        </w:rPr>
        <w:t>(Beneš</w:t>
      </w:r>
      <w:r w:rsidRPr="000406AF">
        <w:rPr>
          <w:szCs w:val="24"/>
        </w:rPr>
        <w:t xml:space="preserve"> a </w:t>
      </w:r>
      <w:r>
        <w:rPr>
          <w:szCs w:val="24"/>
        </w:rPr>
        <w:t xml:space="preserve">Konvička 2017) </w:t>
      </w:r>
      <w:r w:rsidRPr="000006A5">
        <w:rPr>
          <w:szCs w:val="24"/>
        </w:rPr>
        <w:t xml:space="preserve">řadí na 4. místo v Evropě v relativním, respektive dokonce na 1. místo v absolutním počtu ztrát (Miko &amp; Hošek, 2009). V některé z kategorií ohroženosti dle červeného seznamu přitom figuruje téměř 50 % fauny denních motýlů, vřetenušek nebo hřbetozubců a přástevníků. </w:t>
      </w:r>
      <w:r>
        <w:rPr>
          <w:szCs w:val="24"/>
        </w:rPr>
        <w:t>Oproti předchozímu červenému seznamu se zvýšil počet ohrožených druhů o 7 % (ze 45 %), důvodem je snižování populací dříve hojných druhů.</w:t>
      </w:r>
    </w:p>
    <w:p w:rsidR="00CC7719" w:rsidRDefault="00CC7719" w:rsidP="00CC7719">
      <w:pPr>
        <w:spacing w:before="0" w:after="120" w:line="264" w:lineRule="auto"/>
        <w:rPr>
          <w:i/>
          <w:szCs w:val="24"/>
        </w:rPr>
      </w:pPr>
      <w:r>
        <w:rPr>
          <w:szCs w:val="24"/>
        </w:rPr>
        <w:t>M</w:t>
      </w:r>
      <w:r w:rsidRPr="000006A5">
        <w:rPr>
          <w:szCs w:val="24"/>
        </w:rPr>
        <w:t xml:space="preserve">ezi roky 1990 a 2013 </w:t>
      </w:r>
      <w:r>
        <w:rPr>
          <w:szCs w:val="24"/>
        </w:rPr>
        <w:t xml:space="preserve">se </w:t>
      </w:r>
      <w:r w:rsidRPr="000006A5">
        <w:rPr>
          <w:szCs w:val="24"/>
        </w:rPr>
        <w:t>snížil</w:t>
      </w:r>
      <w:r>
        <w:rPr>
          <w:szCs w:val="24"/>
        </w:rPr>
        <w:t xml:space="preserve">o zastoupení lučních motýlů </w:t>
      </w:r>
      <w:r w:rsidRPr="000006A5">
        <w:rPr>
          <w:szCs w:val="24"/>
        </w:rPr>
        <w:t>o cca 30 %</w:t>
      </w:r>
      <w:r>
        <w:rPr>
          <w:szCs w:val="24"/>
        </w:rPr>
        <w:t xml:space="preserve"> (</w:t>
      </w:r>
      <w:r>
        <w:rPr>
          <w:i/>
          <w:szCs w:val="24"/>
        </w:rPr>
        <w:t>Zpráva o </w:t>
      </w:r>
      <w:r w:rsidRPr="000006A5">
        <w:rPr>
          <w:i/>
          <w:szCs w:val="24"/>
        </w:rPr>
        <w:t>životním prostředí České republiky 2016</w:t>
      </w:r>
      <w:r>
        <w:rPr>
          <w:i/>
          <w:szCs w:val="24"/>
        </w:rPr>
        <w:t>).</w:t>
      </w:r>
    </w:p>
    <w:p w:rsidR="00CC7719" w:rsidRPr="000406AF" w:rsidRDefault="00CC7719" w:rsidP="00CC7719">
      <w:pPr>
        <w:spacing w:line="276" w:lineRule="auto"/>
        <w:rPr>
          <w:szCs w:val="24"/>
        </w:rPr>
      </w:pPr>
      <w:r w:rsidRPr="000406AF">
        <w:rPr>
          <w:szCs w:val="24"/>
        </w:rPr>
        <w:t xml:space="preserve">Dle Straka a Bogusch (2017) je v ČR </w:t>
      </w:r>
      <w:r w:rsidRPr="001B04CF">
        <w:rPr>
          <w:szCs w:val="24"/>
        </w:rPr>
        <w:t xml:space="preserve">zhruba 600 druhů </w:t>
      </w:r>
      <w:r>
        <w:rPr>
          <w:szCs w:val="24"/>
        </w:rPr>
        <w:t xml:space="preserve">samotářských </w:t>
      </w:r>
      <w:r w:rsidRPr="001B04CF">
        <w:rPr>
          <w:szCs w:val="24"/>
        </w:rPr>
        <w:t>včel</w:t>
      </w:r>
      <w:r>
        <w:rPr>
          <w:szCs w:val="24"/>
        </w:rPr>
        <w:t xml:space="preserve"> </w:t>
      </w:r>
      <w:r w:rsidRPr="000406AF">
        <w:rPr>
          <w:szCs w:val="24"/>
        </w:rPr>
        <w:t>(Hymenoptera: Anthophila)</w:t>
      </w:r>
      <w:r>
        <w:rPr>
          <w:szCs w:val="24"/>
        </w:rPr>
        <w:t>, z toho</w:t>
      </w:r>
      <w:r w:rsidRPr="001B04CF">
        <w:rPr>
          <w:szCs w:val="24"/>
        </w:rPr>
        <w:t xml:space="preserve"> více než 14 % druhů vymizel</w:t>
      </w:r>
      <w:r>
        <w:rPr>
          <w:szCs w:val="24"/>
        </w:rPr>
        <w:t>ých</w:t>
      </w:r>
      <w:r w:rsidRPr="001B04CF">
        <w:rPr>
          <w:szCs w:val="24"/>
        </w:rPr>
        <w:t xml:space="preserve"> a dalších 43 % druhů fi</w:t>
      </w:r>
      <w:r>
        <w:rPr>
          <w:szCs w:val="24"/>
        </w:rPr>
        <w:t>guruje v jedné z </w:t>
      </w:r>
      <w:r w:rsidRPr="001B04CF">
        <w:rPr>
          <w:szCs w:val="24"/>
        </w:rPr>
        <w:t>kategorií ohroženosti dle červeného seznamu</w:t>
      </w:r>
      <w:r w:rsidRPr="000406AF">
        <w:rPr>
          <w:szCs w:val="24"/>
        </w:rPr>
        <w:t xml:space="preserve">, </w:t>
      </w:r>
      <w:r>
        <w:rPr>
          <w:szCs w:val="24"/>
        </w:rPr>
        <w:t>i když</w:t>
      </w:r>
      <w:r w:rsidRPr="000406AF">
        <w:rPr>
          <w:szCs w:val="24"/>
        </w:rPr>
        <w:t xml:space="preserve"> u části druhů jsou příčinou dlouhodobé populační cykly druhů. </w:t>
      </w:r>
      <w:r w:rsidRPr="000C5288">
        <w:rPr>
          <w:szCs w:val="24"/>
        </w:rPr>
        <w:t>Z dalších blanokřídlých je například ohroženo cca 50 % druhů zlatěnek, kutilek nebo vos.</w:t>
      </w:r>
      <w:r>
        <w:rPr>
          <w:szCs w:val="24"/>
        </w:rPr>
        <w:t xml:space="preserve"> </w:t>
      </w:r>
      <w:r w:rsidRPr="000406AF">
        <w:rPr>
          <w:szCs w:val="24"/>
        </w:rPr>
        <w:t>Extrémním případem je stupeň ohrožení některých čeledí brouků. A</w:t>
      </w:r>
      <w:r>
        <w:rPr>
          <w:szCs w:val="24"/>
        </w:rPr>
        <w:t>ktuálně evidujeme 85 </w:t>
      </w:r>
      <w:r w:rsidRPr="000406AF">
        <w:rPr>
          <w:szCs w:val="24"/>
        </w:rPr>
        <w:t xml:space="preserve">% různou měrou ohrožených nebo vymřelých druhů krasců, 70 % ohrožených druhů potemníků, více než 60 % ohrožených druhů kovaříků nebo cca 35 % ohrožených druhů tesaříků, </w:t>
      </w:r>
      <w:r>
        <w:rPr>
          <w:szCs w:val="24"/>
        </w:rPr>
        <w:t xml:space="preserve">velmi </w:t>
      </w:r>
      <w:r w:rsidRPr="000406AF">
        <w:rPr>
          <w:szCs w:val="24"/>
        </w:rPr>
        <w:t>často v souvislosti s nepříznivým stavem lesního hospodaření. Se zemědělským hospodařením bezprostředně souvisí zařazení prakticky 100 % druhů majkovitých, dále 65 % druhů listorohých brouků, 45 % počtu druhů mandelinek nebo 40 % počtu druhů nosatců. Z listorohých brouků jsou přitom nejvíce ohroženi koprofágní druhy, které kromě dlouhodobých změn hospodaření decimuje</w:t>
      </w:r>
      <w:r>
        <w:rPr>
          <w:szCs w:val="24"/>
        </w:rPr>
        <w:t xml:space="preserve"> zejména </w:t>
      </w:r>
      <w:r w:rsidRPr="000406AF">
        <w:rPr>
          <w:szCs w:val="24"/>
        </w:rPr>
        <w:t xml:space="preserve">aplikace antiparazitálních přípravků. V neposlední řadě je v aktuálním červeném seznamu uvedeno 48 % drabčíkovitých a 33 % střevlíkovitých. Z již zmiňovaných měkkýšů červený seznam obsahuje cca 30 % druhů suchozemských plžů a více než 50 % druhů vodních měkkýšů (Hejda, </w:t>
      </w:r>
      <w:r>
        <w:rPr>
          <w:szCs w:val="24"/>
        </w:rPr>
        <w:t>F</w:t>
      </w:r>
      <w:r w:rsidRPr="000406AF">
        <w:rPr>
          <w:szCs w:val="24"/>
        </w:rPr>
        <w:t>arkač &amp; Chobot, 2017).</w:t>
      </w:r>
    </w:p>
    <w:p w:rsidR="00CC7719" w:rsidRPr="00B90BFA" w:rsidRDefault="00CC7719" w:rsidP="00CC7719">
      <w:pPr>
        <w:spacing w:line="276" w:lineRule="auto"/>
        <w:rPr>
          <w:szCs w:val="24"/>
        </w:rPr>
      </w:pPr>
      <w:r w:rsidRPr="00B90BFA">
        <w:rPr>
          <w:szCs w:val="24"/>
        </w:rPr>
        <w:t xml:space="preserve">Rozsah problému, který spočívá v poklesu početnosti a druhové pestrosti hmyzu, je celorepublikový a nadto zatížený nedostatkem komplexních informací o stavu populací naprosté většiny volně žijících druhů bezobratlých, včetně druhů ohrožených či jinak významných, především ve volné krajině. </w:t>
      </w:r>
    </w:p>
    <w:p w:rsidR="00CC7719" w:rsidRPr="00B90BFA" w:rsidRDefault="00CC7719" w:rsidP="00CC7719">
      <w:pPr>
        <w:spacing w:line="276" w:lineRule="auto"/>
        <w:rPr>
          <w:szCs w:val="24"/>
        </w:rPr>
      </w:pPr>
      <w:r w:rsidRPr="00B90BFA">
        <w:rPr>
          <w:szCs w:val="24"/>
        </w:rPr>
        <w:t>Stav populací bezobratlých na travních porostech je závislý na způsobu hospodaření, přírodních podmínkách a kontinuitou kvalitního manageme</w:t>
      </w:r>
      <w:r>
        <w:rPr>
          <w:szCs w:val="24"/>
        </w:rPr>
        <w:t>ntu, který je pro zachovalost a </w:t>
      </w:r>
      <w:r w:rsidRPr="00B90BFA">
        <w:rPr>
          <w:szCs w:val="24"/>
        </w:rPr>
        <w:t xml:space="preserve">druhovou pestrost luk zásadní. Z tohoto důvodu existují značné rozdíly mezi jednotlivými oblastmi i konkrétními uživateli pozemků. Podobná situace panuje v sadech nebo vinicích, kde je stupeň oživení dán především mírou uplatnění intenzivních technologií. </w:t>
      </w:r>
    </w:p>
    <w:p w:rsidR="00CC7719" w:rsidRDefault="00CC7719" w:rsidP="00CC7719">
      <w:pPr>
        <w:spacing w:line="276" w:lineRule="auto"/>
        <w:rPr>
          <w:szCs w:val="24"/>
        </w:rPr>
      </w:pPr>
      <w:r w:rsidRPr="00B90BFA">
        <w:rPr>
          <w:szCs w:val="24"/>
        </w:rPr>
        <w:t>Úbytek početnosti v důsledku změn využití krajiny a aplikace intenzivních technologií se přitom týká nejen vzácných a ohrožených druhů, často potravně nebo stanoviště specializovaných a vázaných na zanikající prostředí, ale i běžných druhů včetně generalistů. Přitom řada z nich hraje velmi významnou roli v ekosystémech, kulturní krajinu nevyjímaje, což lze demonstrovat na příkladu opylovačů a jejich vlivu na zemědělskou produkci a další funkce krajiny. Systematicky je téměř opomíjen význam hmyzu jako potravní základny pro všechny hmyzožravé skupiny živočichů. Dramatický pokles početnosti i druhové diverzity hmyzu, mj. v souvislosti s aplikací intenzivních technologií v rámci zemědělského, lesnického a rybářského hospodaření, je jednou z příčin destrukce při</w:t>
      </w:r>
      <w:r>
        <w:rPr>
          <w:szCs w:val="24"/>
        </w:rPr>
        <w:t>rozeného fungování přírodních i </w:t>
      </w:r>
      <w:r w:rsidRPr="00B90BFA">
        <w:rPr>
          <w:szCs w:val="24"/>
        </w:rPr>
        <w:t>kulturních ekosystémů.</w:t>
      </w:r>
    </w:p>
    <w:p w:rsidR="00CC7719" w:rsidRDefault="00CC7719" w:rsidP="00CC7719">
      <w:pPr>
        <w:spacing w:line="276" w:lineRule="auto"/>
        <w:rPr>
          <w:i/>
          <w:szCs w:val="24"/>
        </w:rPr>
      </w:pPr>
      <w:r>
        <w:rPr>
          <w:szCs w:val="24"/>
        </w:rPr>
        <w:t xml:space="preserve">Mizí druhy vázané na ranně sukcesní stádia (ubývá potravy dospělců (plané druhy kvetoucích rostlin a jeteloviny). Zánik mozaikové seče lučních porostů násobí problém nedostatku potravy a úbytek shromažďovacích ploch v určité části roku a je bezprostřední příčinou úbytku početnosti a druhové diverzity hmyzu, včetně denních motýlů.  </w:t>
      </w:r>
    </w:p>
    <w:p w:rsidR="00CC7719" w:rsidRDefault="00CC7719" w:rsidP="00CC7719">
      <w:pPr>
        <w:spacing w:line="276" w:lineRule="auto"/>
        <w:rPr>
          <w:szCs w:val="24"/>
        </w:rPr>
      </w:pPr>
    </w:p>
    <w:p w:rsidR="00CC7719" w:rsidRPr="00AC739C" w:rsidRDefault="00CC7719" w:rsidP="00CC7719">
      <w:pPr>
        <w:rPr>
          <w:b/>
        </w:rPr>
      </w:pPr>
      <w:r>
        <w:rPr>
          <w:b/>
        </w:rPr>
        <w:t>Změny</w:t>
      </w:r>
      <w:r w:rsidRPr="00AC739C">
        <w:rPr>
          <w:b/>
        </w:rPr>
        <w:t xml:space="preserve"> v početnosti populací a diverzitě obojživelníků a plazů</w:t>
      </w:r>
    </w:p>
    <w:p w:rsidR="00CC7719" w:rsidRPr="000406AF" w:rsidRDefault="00CC7719" w:rsidP="00CC7719">
      <w:pPr>
        <w:spacing w:line="276" w:lineRule="auto"/>
        <w:rPr>
          <w:szCs w:val="24"/>
        </w:rPr>
      </w:pPr>
      <w:r w:rsidRPr="000406AF">
        <w:rPr>
          <w:szCs w:val="24"/>
        </w:rPr>
        <w:t>V aktuálním červeném seznamu (IUCN, bez ohledu na obývané stanoviště) je v současnosti více než 60 % druhů obojživelníků a 60 % druhů plazů vedeno v některé z kategorií ohrožených druhů. Zároveň je 16 z celkem 21 u náš žijících druhů obojživelníků zařazeno mezi evropsky významné druhy, v případě plazů je do evropského seznamu zařazena polovina z celkem 12 v ČR se přirozeně vyskyt</w:t>
      </w:r>
      <w:r>
        <w:rPr>
          <w:szCs w:val="24"/>
        </w:rPr>
        <w:t xml:space="preserve">ujících druhů (Hejda, Farkač &amp; </w:t>
      </w:r>
      <w:r w:rsidRPr="000406AF">
        <w:rPr>
          <w:szCs w:val="24"/>
        </w:rPr>
        <w:t>Chobot, 2017).</w:t>
      </w:r>
    </w:p>
    <w:p w:rsidR="00CC7719" w:rsidRPr="000406AF" w:rsidRDefault="00CC7719" w:rsidP="00CC7719">
      <w:pPr>
        <w:spacing w:line="276" w:lineRule="auto"/>
        <w:rPr>
          <w:szCs w:val="24"/>
        </w:rPr>
      </w:pPr>
      <w:r w:rsidRPr="000406AF">
        <w:rPr>
          <w:szCs w:val="24"/>
        </w:rPr>
        <w:t>Stav populací obojživelníků a plazů lze dále demonstrovat na hodnocení evropsky významných druhů. V případě obojživelníků bylo odevzdáno celkem 29 hodnotících zpráv pro jednotlivé druhy a biogeografické oblasti. V 8 případech (27,6%) byl stav hodnocen jako nepříznivý</w:t>
      </w:r>
      <w:r>
        <w:rPr>
          <w:szCs w:val="24"/>
        </w:rPr>
        <w:t xml:space="preserve">. </w:t>
      </w:r>
      <w:r w:rsidRPr="000406AF">
        <w:rPr>
          <w:szCs w:val="24"/>
        </w:rPr>
        <w:t>Celkem 10 hodnotících zpráv (34,4 %) konstatuje dlouhodobě méně příznivý stav, přičemž příčiny ohrožení jsou přibližně totožné jako výše. Oproti předchozímu hodnocení ale 11 zpráv (37,9%) vyhodnotilo stav jako příznivý (dříve méně příznivý), což přinejmenším v případě dvou nebo tří druhů odráží faktické zlepšení a skutečný nárůst početnosti nebo šíření do dalších oblastí. Jindy půjde spíše o zlepšení metodické, například o důsledek doplnění znalostí o výskytu na základě intenzivnějšího monitoringu.</w:t>
      </w:r>
    </w:p>
    <w:p w:rsidR="00CC7719" w:rsidRPr="000406AF" w:rsidRDefault="00CC7719" w:rsidP="00CC7719">
      <w:pPr>
        <w:spacing w:line="276" w:lineRule="auto"/>
        <w:rPr>
          <w:szCs w:val="24"/>
        </w:rPr>
      </w:pPr>
      <w:r w:rsidRPr="000406AF">
        <w:rPr>
          <w:szCs w:val="24"/>
        </w:rPr>
        <w:t>Celkem 10 z 11 v roce 2013 odevzdaných zpráv vyhodnotilo stav 6 monitorovaných druhů plazů jako méně příznivý, v jednom případě byl stav druhu vyhodnocen jako příznivý. Lze tedy konstatovat, že na rozdíl od obojživelníků</w:t>
      </w:r>
      <w:r>
        <w:rPr>
          <w:szCs w:val="24"/>
        </w:rPr>
        <w:t xml:space="preserve"> zde není situace tak kritická </w:t>
      </w:r>
      <w:r w:rsidRPr="000406AF">
        <w:rPr>
          <w:szCs w:val="24"/>
        </w:rPr>
        <w:t>(Chobot, 2013).</w:t>
      </w:r>
    </w:p>
    <w:p w:rsidR="00CC7719" w:rsidRPr="00B90BFA" w:rsidRDefault="00CC7719" w:rsidP="00CC7719">
      <w:pPr>
        <w:spacing w:line="276" w:lineRule="auto"/>
        <w:rPr>
          <w:szCs w:val="24"/>
        </w:rPr>
      </w:pPr>
    </w:p>
    <w:p w:rsidR="00CC7719" w:rsidRPr="00AC739C" w:rsidRDefault="00CC7719" w:rsidP="00CC7719">
      <w:pPr>
        <w:spacing w:line="360" w:lineRule="auto"/>
        <w:rPr>
          <w:b/>
        </w:rPr>
      </w:pPr>
      <w:bookmarkStart w:id="658" w:name="_Hlk525812061"/>
      <w:r w:rsidRPr="00AC739C">
        <w:rPr>
          <w:b/>
        </w:rPr>
        <w:t>Změny v početnosti populací a diverzitě volně žijících druhů ptáků</w:t>
      </w:r>
    </w:p>
    <w:p w:rsidR="00CC7719" w:rsidRDefault="00CC7719" w:rsidP="00CC7719">
      <w:pPr>
        <w:spacing w:line="276" w:lineRule="auto"/>
        <w:rPr>
          <w:szCs w:val="24"/>
        </w:rPr>
      </w:pPr>
      <w:r w:rsidRPr="00B90BFA">
        <w:rPr>
          <w:szCs w:val="24"/>
        </w:rPr>
        <w:t>Od roku 2004 funguje české zemědělství v systému S</w:t>
      </w:r>
      <w:r>
        <w:rPr>
          <w:szCs w:val="24"/>
        </w:rPr>
        <w:t>ZP</w:t>
      </w:r>
      <w:r w:rsidRPr="00B90BFA">
        <w:rPr>
          <w:szCs w:val="24"/>
        </w:rPr>
        <w:t xml:space="preserve"> a je nesporné, že dopady této politiky nejen na ekonomiku zemědělských podniků, ale i na celkovou biodiverzitu včetně avifauny jsou významné</w:t>
      </w:r>
      <w:r w:rsidR="008C70DE">
        <w:rPr>
          <w:szCs w:val="24"/>
        </w:rPr>
        <w:t xml:space="preserve"> (účinnější používání hnojiv a pesticidů, mizí hnízdní biotopy, dochází k přímé likvidaci hnízd, omezuje se potravní nabídka)</w:t>
      </w:r>
      <w:r w:rsidRPr="00B90BFA">
        <w:rPr>
          <w:szCs w:val="24"/>
        </w:rPr>
        <w:t>.</w:t>
      </w:r>
      <w:r w:rsidR="008C70DE">
        <w:rPr>
          <w:szCs w:val="24"/>
        </w:rPr>
        <w:t xml:space="preserve"> SZP podnítila intenzifikační procesy, které mají na populace ptáků zemědělské krajiny negativní vliv.</w:t>
      </w:r>
      <w:r w:rsidRPr="00B90BFA">
        <w:rPr>
          <w:szCs w:val="24"/>
        </w:rPr>
        <w:t xml:space="preserve"> </w:t>
      </w:r>
      <w:commentRangeStart w:id="659"/>
      <w:del w:id="660" w:author="Šejnohová Hana" w:date="2018-12-11T10:26:00Z">
        <w:r w:rsidRPr="00B90BFA" w:rsidDel="009734CD">
          <w:rPr>
            <w:szCs w:val="24"/>
          </w:rPr>
          <w:delText xml:space="preserve">Celkově jsou </w:delText>
        </w:r>
      </w:del>
      <w:commentRangeEnd w:id="659"/>
      <w:r w:rsidR="009734CD">
        <w:rPr>
          <w:rStyle w:val="Odkaznakoment"/>
          <w:rFonts w:asciiTheme="minorHAnsi" w:eastAsiaTheme="minorEastAsia" w:hAnsiTheme="minorHAnsi" w:cstheme="minorBidi"/>
          <w:lang w:eastAsia="en-US"/>
        </w:rPr>
        <w:commentReference w:id="659"/>
      </w:r>
      <w:del w:id="661" w:author="Šejnohová Hana" w:date="2018-12-11T10:26:00Z">
        <w:r w:rsidRPr="00B90BFA" w:rsidDel="009734CD">
          <w:rPr>
            <w:szCs w:val="24"/>
          </w:rPr>
          <w:delText xml:space="preserve">změny početnosti </w:delText>
        </w:r>
        <w:r w:rsidDel="009734CD">
          <w:rPr>
            <w:szCs w:val="24"/>
          </w:rPr>
          <w:delText xml:space="preserve">ptáků </w:delText>
        </w:r>
        <w:r w:rsidRPr="00B90BFA" w:rsidDel="009734CD">
          <w:rPr>
            <w:szCs w:val="24"/>
          </w:rPr>
          <w:delText xml:space="preserve">v letech 2008—2017 nejhorší ze všech sledovaných období, byť alespoň u některých druhů dochází v posledních letech ke zpomalování poklesů početnosti. </w:delText>
        </w:r>
      </w:del>
    </w:p>
    <w:bookmarkEnd w:id="658"/>
    <w:p w:rsidR="00CC7719" w:rsidRDefault="00CC7719" w:rsidP="00CC7719">
      <w:pPr>
        <w:spacing w:line="276" w:lineRule="auto"/>
        <w:rPr>
          <w:szCs w:val="24"/>
        </w:rPr>
      </w:pPr>
      <w:r>
        <w:rPr>
          <w:szCs w:val="24"/>
        </w:rPr>
        <w:t xml:space="preserve">Nejmarkantnějším příkladem úbytku ptáků je koroptev. Současná početnost je odhadována na 12 000—24 000 párů a početnost se nadále snižuje (ŠŤASTNÝ ET AL. 2017). Za zcela vymizelé z území Česka považuje aktuální Červený seznam dva ptáky zemědělské krajiny, dropa velkého a dytíka úhorního, jejichž centrem výskytu bývala jižní Morava, zejména širší oblast Znojemska. Alespoň návrat dropa lze považovat za možný, protože nedaleko od českých hranic v Rakousku stále žije životaschopná populace. Předpokladem je ovšem cílená změna hospodaření v souladu s opatřeními, která jsou detailně popsána v návrhu záchranného programu pro tento druh. </w:t>
      </w:r>
    </w:p>
    <w:p w:rsidR="00CC7719" w:rsidRDefault="00CC7719" w:rsidP="00CC7719">
      <w:pPr>
        <w:spacing w:line="276" w:lineRule="auto"/>
        <w:rPr>
          <w:szCs w:val="24"/>
        </w:rPr>
      </w:pPr>
      <w:r>
        <w:rPr>
          <w:szCs w:val="24"/>
        </w:rPr>
        <w:t xml:space="preserve">Několik dalších dříve běžných druhů zemědělské krajiny snižovalo svoji početnost natolik, že se z běžných druhů staly vzácnými až kriticky ohroženými. Příkladem může být chocholouš obecný, který prakticky vymizel z Čech a poslední zbytky hnízdící populace se udržují zejména na jižní Moravě (předběžné výsledky mapování hnízdního rozšíření ptáků v Česku v letech 2014—2017, ČSO, unpubl.), sýček obecný, kdysi nejběžnější sova vyskytující se plošně v nižších a středních polohách, dnes přežívající ve stále se zmenšující populaci 100—130 párů v severozápadních Čechách (CHRENKOVÁ ET AL. 2017) nebo linduška luční či bekasina otavní vykazující pokles početnosti pod 10 % stavů z počátku 80. </w:t>
      </w:r>
      <w:r w:rsidRPr="00B3740A">
        <w:rPr>
          <w:szCs w:val="24"/>
        </w:rPr>
        <w:t>let 20. století (oba druhy 4 % v roce 2017 oproti roku 1982, zdroj: ČSO/JPSP, unpubl. data).</w:t>
      </w:r>
      <w:r>
        <w:rPr>
          <w:szCs w:val="24"/>
        </w:rPr>
        <w:t xml:space="preserve"> </w:t>
      </w:r>
    </w:p>
    <w:p w:rsidR="00CC7719" w:rsidRPr="00B90BFA" w:rsidRDefault="00CC7719" w:rsidP="00CC7719">
      <w:pPr>
        <w:spacing w:line="276" w:lineRule="auto"/>
        <w:rPr>
          <w:szCs w:val="24"/>
        </w:rPr>
      </w:pPr>
      <w:r>
        <w:rPr>
          <w:noProof/>
        </w:rPr>
        <w:drawing>
          <wp:inline distT="0" distB="0" distL="0" distR="0" wp14:anchorId="17902F4C" wp14:editId="117329EB">
            <wp:extent cx="4781550" cy="3267075"/>
            <wp:effectExtent l="0" t="0" r="0" b="0"/>
            <wp:docPr id="1" name="Graf 1">
              <a:extLst xmlns:a="http://schemas.openxmlformats.org/drawingml/2006/main">
                <a:ext uri="{FF2B5EF4-FFF2-40B4-BE49-F238E27FC236}">
                  <a16:creationId xmlns:a16="http://schemas.microsoft.com/office/drawing/2014/main" id="{E055561B-A3D3-48AF-BEAB-93C28C8946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CC7719" w:rsidRPr="009A0190" w:rsidRDefault="00CC7719" w:rsidP="00CC7719">
      <w:pPr>
        <w:pStyle w:val="Titulek"/>
        <w:rPr>
          <w:sz w:val="22"/>
          <w:szCs w:val="22"/>
        </w:rPr>
      </w:pPr>
      <w:r w:rsidRPr="009A0190">
        <w:rPr>
          <w:sz w:val="22"/>
          <w:szCs w:val="22"/>
        </w:rPr>
        <w:t xml:space="preserve">Obrázek </w:t>
      </w:r>
      <w:r w:rsidRPr="009A0190">
        <w:rPr>
          <w:sz w:val="22"/>
          <w:szCs w:val="22"/>
        </w:rPr>
        <w:fldChar w:fldCharType="begin"/>
      </w:r>
      <w:r w:rsidRPr="009A0190">
        <w:rPr>
          <w:sz w:val="22"/>
          <w:szCs w:val="22"/>
        </w:rPr>
        <w:instrText xml:space="preserve"> SEQ Obrázek \* ARABIC </w:instrText>
      </w:r>
      <w:r w:rsidRPr="009A0190">
        <w:rPr>
          <w:sz w:val="22"/>
          <w:szCs w:val="22"/>
        </w:rPr>
        <w:fldChar w:fldCharType="separate"/>
      </w:r>
      <w:r w:rsidRPr="009A0190">
        <w:rPr>
          <w:noProof/>
          <w:sz w:val="22"/>
          <w:szCs w:val="22"/>
        </w:rPr>
        <w:t>2</w:t>
      </w:r>
      <w:r w:rsidRPr="009A0190">
        <w:rPr>
          <w:sz w:val="22"/>
          <w:szCs w:val="22"/>
        </w:rPr>
        <w:fldChar w:fldCharType="end"/>
      </w:r>
      <w:ins w:id="662" w:author="Šejnohová Hana" w:date="2018-12-11T10:31:00Z">
        <w:r w:rsidR="001762D1">
          <w:rPr>
            <w:sz w:val="22"/>
            <w:szCs w:val="22"/>
          </w:rPr>
          <w:t xml:space="preserve"> </w:t>
        </w:r>
      </w:ins>
      <w:r w:rsidRPr="009A0190">
        <w:rPr>
          <w:sz w:val="22"/>
          <w:szCs w:val="22"/>
        </w:rPr>
        <w:t>Vývoj Indikátoru ptáků zemědělské krajiny od začátku sledování v roce 1982. Po nárůstu počtu ptáků začátkem 90. let je viditelný pokračující úbytek na současnou hodnotu 67 % v roce 2017.</w:t>
      </w:r>
    </w:p>
    <w:p w:rsidR="00CC7719" w:rsidRPr="009A0190" w:rsidRDefault="00CC7719" w:rsidP="00CC7719">
      <w:pPr>
        <w:pStyle w:val="Titulek"/>
        <w:rPr>
          <w:sz w:val="22"/>
          <w:szCs w:val="22"/>
        </w:rPr>
      </w:pPr>
      <w:r w:rsidRPr="009A0190">
        <w:rPr>
          <w:sz w:val="22"/>
          <w:szCs w:val="22"/>
        </w:rPr>
        <w:t>Zdroj: VERMOUZEK 2017.</w:t>
      </w:r>
    </w:p>
    <w:p w:rsidR="00CC7719" w:rsidRDefault="00CC7719" w:rsidP="00CC7719">
      <w:pPr>
        <w:spacing w:line="276" w:lineRule="auto"/>
        <w:rPr>
          <w:szCs w:val="24"/>
        </w:rPr>
      </w:pPr>
    </w:p>
    <w:p w:rsidR="00CC7719" w:rsidRDefault="00CC7719" w:rsidP="00CC7719">
      <w:pPr>
        <w:spacing w:line="276" w:lineRule="auto"/>
        <w:rPr>
          <w:szCs w:val="24"/>
        </w:rPr>
      </w:pPr>
      <w:r>
        <w:rPr>
          <w:noProof/>
        </w:rPr>
        <w:drawing>
          <wp:inline distT="0" distB="0" distL="0" distR="0" wp14:anchorId="0A1BE7F5" wp14:editId="6B9E67E4">
            <wp:extent cx="5105400" cy="3228975"/>
            <wp:effectExtent l="19050" t="0" r="19050" b="0"/>
            <wp:docPr id="10" name="Graf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CC7719" w:rsidRDefault="00CC7719" w:rsidP="00CC7719">
      <w:pPr>
        <w:spacing w:line="276" w:lineRule="auto"/>
        <w:rPr>
          <w:szCs w:val="24"/>
        </w:rPr>
      </w:pPr>
    </w:p>
    <w:p w:rsidR="00CC7719" w:rsidRPr="009A0190" w:rsidRDefault="00CC7719" w:rsidP="00CC7719">
      <w:pPr>
        <w:pStyle w:val="Titulek"/>
        <w:rPr>
          <w:sz w:val="22"/>
          <w:szCs w:val="22"/>
        </w:rPr>
      </w:pPr>
      <w:r w:rsidRPr="009A0190">
        <w:rPr>
          <w:sz w:val="22"/>
          <w:szCs w:val="22"/>
        </w:rPr>
        <w:t xml:space="preserve">Obrázek </w:t>
      </w:r>
      <w:r w:rsidRPr="009A0190">
        <w:rPr>
          <w:sz w:val="22"/>
          <w:szCs w:val="22"/>
        </w:rPr>
        <w:fldChar w:fldCharType="begin"/>
      </w:r>
      <w:r w:rsidRPr="009A0190">
        <w:rPr>
          <w:sz w:val="22"/>
          <w:szCs w:val="22"/>
        </w:rPr>
        <w:instrText xml:space="preserve"> SEQ Obrázek \* ARABIC </w:instrText>
      </w:r>
      <w:r w:rsidRPr="009A0190">
        <w:rPr>
          <w:sz w:val="22"/>
          <w:szCs w:val="22"/>
        </w:rPr>
        <w:fldChar w:fldCharType="separate"/>
      </w:r>
      <w:r w:rsidRPr="009A0190">
        <w:rPr>
          <w:noProof/>
          <w:sz w:val="22"/>
          <w:szCs w:val="22"/>
        </w:rPr>
        <w:t>3</w:t>
      </w:r>
      <w:r w:rsidRPr="009A0190">
        <w:rPr>
          <w:sz w:val="22"/>
          <w:szCs w:val="22"/>
        </w:rPr>
        <w:fldChar w:fldCharType="end"/>
      </w:r>
      <w:r w:rsidRPr="009A0190">
        <w:rPr>
          <w:sz w:val="22"/>
          <w:szCs w:val="22"/>
        </w:rPr>
        <w:t xml:space="preserve"> Vývoj početnosti osmi typických druhů zemědělské krajiny od roku 1982 podle dat Jednotného programu sčítání ptáků (ČSO/JPSP). Pro další dříve běžné druhy, chocholouše a sýčka, nemohou být přesné grafy stanoveny, protože jejich početnost klesla</w:t>
      </w:r>
    </w:p>
    <w:p w:rsidR="00CC7719" w:rsidRDefault="00CC7719" w:rsidP="00CC7719">
      <w:pPr>
        <w:spacing w:line="276" w:lineRule="auto"/>
        <w:rPr>
          <w:szCs w:val="24"/>
        </w:rPr>
      </w:pPr>
      <w:r>
        <w:rPr>
          <w:szCs w:val="24"/>
        </w:rPr>
        <w:t xml:space="preserve">I další druhy ptáků zemědělské krajiny vykazují pokles početnosti o desítky procent v posledních desetiletích (viz graf), přičemž tento pokles není kompenzován nárůstem početnosti jiných druhů (resp. s výjimkou špačka obecného zvyšují početnost pouze větší druhy s celkově nízkými populacemi, například někteří vzácní dravci). Z 20 druhů zahrnutých do Indikátoru ptáků zemědělské krajiny vykazovaly v posledním desetiletí mírný vzestup početnosti dva druhy (vlaštovka obecná a špaček obecný), zatímco mírný nebo silný pokles 8 druhů. V dlouhodobém měřítku od roku 1982 vykazuje pokles dokonce plných 10 druhů (VERMOUZEK 2017). </w:t>
      </w:r>
    </w:p>
    <w:p w:rsidR="00CC7719" w:rsidRPr="00710D29" w:rsidRDefault="00CC7719" w:rsidP="00CC7719"/>
    <w:p w:rsidR="00CC7719" w:rsidRPr="000406AF" w:rsidRDefault="00CC7719" w:rsidP="00CC7719">
      <w:pPr>
        <w:spacing w:line="276" w:lineRule="auto"/>
        <w:rPr>
          <w:b/>
          <w:szCs w:val="24"/>
        </w:rPr>
      </w:pPr>
      <w:r>
        <w:rPr>
          <w:b/>
          <w:szCs w:val="24"/>
        </w:rPr>
        <w:t>Změny v početnosti populací a diverzitě volně žijících druhů savců</w:t>
      </w:r>
    </w:p>
    <w:p w:rsidR="00CC7719" w:rsidRDefault="00CC7719" w:rsidP="00CC7719">
      <w:pPr>
        <w:spacing w:line="276" w:lineRule="auto"/>
        <w:rPr>
          <w:b/>
          <w:szCs w:val="24"/>
        </w:rPr>
      </w:pPr>
      <w:r>
        <w:rPr>
          <w:szCs w:val="24"/>
        </w:rPr>
        <w:t>Stavy savců vázaných na zemědělské i lesní ekosystémy také zaznamenávají dlouhodobě pokles. 36 % druhů savců dnes považujeme, dle Červeného seznamu, za ohrožené či vymřelé (Anděra, Hanzal, 2017). Pokles početnosti populací se pak týká zejména menších savců, jako jsou netopýři, zajíci, některé druhy hlodavců (sysel, křeček), hmyzožravců (ježci), či drobných lasicovitých šelem (tchoř tmavý, tchoř stepní). Např. zajíc polní zaznamenal od roku 1970 do roku 2016 pokles o cca 75 %, přičemž pokles odlovených zajíců ve stejném období byl téměř 96 % (Statistická ročenka ŽP 2016, str. 298). Přímo závislí na zemědělské činnosti jsou také sysel obecný a křeček polní. V 90. letech se sysel vyskytoval již pouze na několika desítkách lokalit, populace křečků v posledních letech také dlouhodobě klesá (Tkadlec et al. 2012).</w:t>
      </w:r>
    </w:p>
    <w:p w:rsidR="00CC7719" w:rsidRDefault="00CC7719" w:rsidP="00CC7719">
      <w:pPr>
        <w:spacing w:line="276" w:lineRule="auto"/>
        <w:rPr>
          <w:bCs/>
          <w:szCs w:val="24"/>
        </w:rPr>
      </w:pPr>
      <w:r>
        <w:rPr>
          <w:szCs w:val="24"/>
        </w:rPr>
        <w:t>Z hmyzožravců jsou dnes, vedle ježků, nevhodným hospodařením v krajině postiženi i rejskovití, jejichž podíl v polních plodinách (jižní Morava), dosahuje ve společenstvu drobných savců, pouze 0,51 % dominance (Heroldová et al. 2007). Nízkou dominanci mají v současnosti rejskovití i v hospodářských lesích, a to zejména v nížinách (včetně lužních lesů), kde představují ve společenstvu drobných savců pouze kolem 1 % (Zejda 1991; Suchomel et al. 2012). Jde o výrazný pokles za posledních 40 let, kdy ještě v sedmdesátých letech dvacátého století byla dominance této skupiny v lužních lesích skoro 15 % (Zejda 1991). Hmyzožravci a netopýři jsou v návaznosti na nevhodné hospodaření v krajině, postiženi navíc i úbytkem populací bezobratlých, zejména pak hmyzu (Dirzo et al. 2014; Caspar et al. 2017). Početní stavy většiny velkých druhů, jako je prase divoké a jelenovití, naopak výrazně rostou (Forejtek 2016). Biodiverzitu ohrožuje také řada druhů nepůvodních a invazně se šířících savců, jako je</w:t>
      </w:r>
      <w:r>
        <w:rPr>
          <w:bCs/>
          <w:szCs w:val="24"/>
        </w:rPr>
        <w:t>, např. psík mývalovitý, mýval severní a norek americký.</w:t>
      </w:r>
    </w:p>
    <w:p w:rsidR="00CC7719" w:rsidRPr="00B90BFA" w:rsidRDefault="00CC7719" w:rsidP="00CC7719">
      <w:pPr>
        <w:spacing w:line="276" w:lineRule="auto"/>
        <w:rPr>
          <w:szCs w:val="24"/>
        </w:rPr>
      </w:pPr>
      <w:r w:rsidRPr="00B90BFA">
        <w:rPr>
          <w:szCs w:val="24"/>
        </w:rPr>
        <w:t xml:space="preserve">Trend je zatím bohužel ve většině agrocenóz, ve všech směrech zhoršující (množství chemikálií, kterým jsou savci vystaveni – Hruška 2018; nárůst početnosti </w:t>
      </w:r>
      <w:r>
        <w:rPr>
          <w:szCs w:val="24"/>
        </w:rPr>
        <w:t>z</w:t>
      </w:r>
      <w:r w:rsidRPr="00B90BFA">
        <w:rPr>
          <w:szCs w:val="24"/>
        </w:rPr>
        <w:t xml:space="preserve">věře </w:t>
      </w:r>
      <w:r>
        <w:rPr>
          <w:szCs w:val="24"/>
        </w:rPr>
        <w:t>(</w:t>
      </w:r>
      <w:r w:rsidRPr="00B90BFA">
        <w:rPr>
          <w:szCs w:val="24"/>
        </w:rPr>
        <w:t>Forejtek 2016</w:t>
      </w:r>
      <w:r>
        <w:rPr>
          <w:szCs w:val="24"/>
        </w:rPr>
        <w:t>)</w:t>
      </w:r>
      <w:r w:rsidRPr="00B90BFA">
        <w:rPr>
          <w:szCs w:val="24"/>
        </w:rPr>
        <w:t>; šíření invazních druhů savců – Anděra, Gaisler 2012)</w:t>
      </w:r>
      <w:r>
        <w:rPr>
          <w:szCs w:val="24"/>
        </w:rPr>
        <w:t>, sucho související s úbytkem drobných hmyzožravců v krajině (Zejda 1991; Suchomel et al. 2017)</w:t>
      </w:r>
      <w:r w:rsidRPr="00B90BFA">
        <w:rPr>
          <w:szCs w:val="24"/>
        </w:rPr>
        <w:t>.</w:t>
      </w:r>
      <w:r>
        <w:rPr>
          <w:szCs w:val="24"/>
        </w:rPr>
        <w:t xml:space="preserve"> </w:t>
      </w:r>
      <w:r w:rsidRPr="00B90BFA">
        <w:rPr>
          <w:szCs w:val="24"/>
        </w:rPr>
        <w:t xml:space="preserve">   </w:t>
      </w:r>
    </w:p>
    <w:p w:rsidR="00CC7719" w:rsidRDefault="00CC7719" w:rsidP="00CC7719">
      <w:pPr>
        <w:spacing w:line="276" w:lineRule="auto"/>
        <w:rPr>
          <w:b/>
          <w:szCs w:val="24"/>
        </w:rPr>
      </w:pPr>
    </w:p>
    <w:p w:rsidR="00CC7719" w:rsidRDefault="00CC7719" w:rsidP="00CC7719">
      <w:pPr>
        <w:rPr>
          <w:b/>
        </w:rPr>
      </w:pPr>
      <w:r w:rsidRPr="00B322C9">
        <w:rPr>
          <w:b/>
        </w:rPr>
        <w:t>Genetické zdroje v zemědělství</w:t>
      </w:r>
    </w:p>
    <w:p w:rsidR="0077428F" w:rsidRDefault="0077428F" w:rsidP="00CC7719">
      <w:pPr>
        <w:pStyle w:val="Bezmezer"/>
        <w:spacing w:line="276" w:lineRule="auto"/>
        <w:ind w:firstLine="567"/>
        <w:rPr>
          <w:rFonts w:ascii="Times New Roman" w:hAnsi="Times New Roman"/>
          <w:sz w:val="24"/>
        </w:rPr>
      </w:pPr>
    </w:p>
    <w:p w:rsidR="00CC7719" w:rsidRDefault="00CC7719" w:rsidP="00CC7719">
      <w:pPr>
        <w:pStyle w:val="Bezmezer"/>
        <w:spacing w:line="276" w:lineRule="auto"/>
        <w:ind w:firstLine="567"/>
        <w:rPr>
          <w:rFonts w:ascii="Times New Roman" w:hAnsi="Times New Roman"/>
          <w:sz w:val="24"/>
        </w:rPr>
      </w:pPr>
      <w:r w:rsidRPr="00F47CF8">
        <w:rPr>
          <w:rFonts w:ascii="Times New Roman" w:hAnsi="Times New Roman"/>
          <w:sz w:val="24"/>
        </w:rPr>
        <w:t xml:space="preserve">V českých kolekcích je nyní shromážděno 56 474 </w:t>
      </w:r>
      <w:r w:rsidRPr="00F47CF8">
        <w:rPr>
          <w:rFonts w:ascii="Times New Roman" w:hAnsi="Times New Roman"/>
          <w:sz w:val="24"/>
          <w:lang w:val="cs-CZ"/>
        </w:rPr>
        <w:t xml:space="preserve">genetických zdrojů rostlin (pro uživatele je dostupných 54 709 GZR) </w:t>
      </w:r>
      <w:r w:rsidRPr="00F47CF8">
        <w:rPr>
          <w:rFonts w:ascii="Times New Roman" w:hAnsi="Times New Roman"/>
          <w:sz w:val="24"/>
        </w:rPr>
        <w:t xml:space="preserve">s převládajícím podílem obilnin, zelenin, pícnin, luskovin a ovocných rostlin (viz </w:t>
      </w:r>
      <w:r w:rsidRPr="00F47CF8">
        <w:rPr>
          <w:rFonts w:ascii="Times New Roman" w:hAnsi="Times New Roman"/>
          <w:sz w:val="24"/>
          <w:lang w:val="cs-CZ"/>
        </w:rPr>
        <w:t>g</w:t>
      </w:r>
      <w:r w:rsidRPr="00F47CF8">
        <w:rPr>
          <w:rFonts w:ascii="Times New Roman" w:hAnsi="Times New Roman"/>
          <w:sz w:val="24"/>
        </w:rPr>
        <w:t xml:space="preserve">raf </w:t>
      </w:r>
      <w:r w:rsidRPr="00F47CF8">
        <w:rPr>
          <w:rFonts w:ascii="Times New Roman" w:hAnsi="Times New Roman"/>
          <w:sz w:val="24"/>
          <w:lang w:val="cs-CZ"/>
        </w:rPr>
        <w:t>na str. 14 textu Národní</w:t>
      </w:r>
      <w:r>
        <w:rPr>
          <w:rFonts w:ascii="Times New Roman" w:hAnsi="Times New Roman"/>
          <w:sz w:val="24"/>
          <w:lang w:val="cs-CZ"/>
        </w:rPr>
        <w:t>ho programu GZ rostlin zvířat a </w:t>
      </w:r>
      <w:r w:rsidRPr="00F47CF8">
        <w:rPr>
          <w:rFonts w:ascii="Times New Roman" w:hAnsi="Times New Roman"/>
          <w:sz w:val="24"/>
          <w:lang w:val="cs-CZ"/>
        </w:rPr>
        <w:t>mikroorganismů významných pro výživu a zemědělství</w:t>
      </w:r>
      <w:r w:rsidRPr="00F47CF8">
        <w:rPr>
          <w:rFonts w:ascii="Times New Roman" w:hAnsi="Times New Roman"/>
          <w:sz w:val="24"/>
        </w:rPr>
        <w:t xml:space="preserve">). Z toho semeny množené kolekce představují 82 % a vegetativně množené druhy 18 %. Tento poměr zůstává dlouhodobě stabilní. Druhová diverzita českých kolekcí zahrnuje 1 173 druhů kulturních a planých rostlin. </w:t>
      </w:r>
    </w:p>
    <w:p w:rsidR="00CC7719" w:rsidRPr="00F47CF8" w:rsidRDefault="00CC7719" w:rsidP="00CC7719">
      <w:pPr>
        <w:pStyle w:val="Bezmezer"/>
        <w:spacing w:line="276" w:lineRule="auto"/>
        <w:ind w:firstLine="567"/>
        <w:rPr>
          <w:rFonts w:ascii="Times New Roman" w:hAnsi="Times New Roman"/>
          <w:sz w:val="24"/>
          <w:lang w:eastAsia="cs-CZ"/>
        </w:rPr>
      </w:pPr>
      <w:r w:rsidRPr="00F47CF8">
        <w:rPr>
          <w:rFonts w:ascii="Times New Roman" w:hAnsi="Times New Roman"/>
          <w:sz w:val="24"/>
          <w:lang w:eastAsia="cs-CZ"/>
        </w:rPr>
        <w:t>Na rozdíl od rostlinných GZ je většina živočišných</w:t>
      </w:r>
      <w:r w:rsidR="0077428F">
        <w:rPr>
          <w:rFonts w:ascii="Times New Roman" w:hAnsi="Times New Roman"/>
          <w:sz w:val="24"/>
          <w:lang w:eastAsia="cs-CZ"/>
        </w:rPr>
        <w:t xml:space="preserve"> GZ v soukromém vlastnictví a</w:t>
      </w:r>
      <w:r w:rsidR="0077428F">
        <w:rPr>
          <w:rFonts w:ascii="Times New Roman" w:hAnsi="Times New Roman"/>
          <w:sz w:val="24"/>
          <w:lang w:val="cs-CZ" w:eastAsia="cs-CZ"/>
        </w:rPr>
        <w:t> </w:t>
      </w:r>
      <w:r>
        <w:rPr>
          <w:rFonts w:ascii="Times New Roman" w:hAnsi="Times New Roman"/>
          <w:sz w:val="24"/>
          <w:lang w:eastAsia="cs-CZ"/>
        </w:rPr>
        <w:t>u </w:t>
      </w:r>
      <w:r w:rsidRPr="00F47CF8">
        <w:rPr>
          <w:rFonts w:ascii="Times New Roman" w:hAnsi="Times New Roman"/>
          <w:sz w:val="24"/>
          <w:lang w:eastAsia="cs-CZ"/>
        </w:rPr>
        <w:t xml:space="preserve">velkého množství vlastníků a chovatelů. Značná část GZ je udržována ve venkovském rodinném malochovu nebo hobby chovu, který je silně ovlivňován společenským vývojem, a počet těchto chovatelů trvale klesá. Velmi variabilní je i rozsah jednotlivých chovů (od jednotek po stovky kusů), přitom každý jedinec představuje samostatný genetický zdroj. Plemenitba a šlechtění je řízena kolektivním rozhodováním chovatelských sdružení. Chov GZ není v podmínkách </w:t>
      </w:r>
      <w:r w:rsidRPr="00F47CF8">
        <w:rPr>
          <w:rFonts w:ascii="Times New Roman" w:hAnsi="Times New Roman"/>
          <w:i/>
          <w:sz w:val="24"/>
          <w:lang w:eastAsia="cs-CZ"/>
        </w:rPr>
        <w:t xml:space="preserve">in vivo </w:t>
      </w:r>
      <w:r w:rsidRPr="00F47CF8">
        <w:rPr>
          <w:rFonts w:ascii="Times New Roman" w:hAnsi="Times New Roman"/>
          <w:sz w:val="24"/>
          <w:lang w:eastAsia="cs-CZ"/>
        </w:rPr>
        <w:t xml:space="preserve">z ekonomického hlediska plně konkurenceschopný v porovnání s produkčními plemeny nebo hybridy a je tak do značné míry závislý na určité kompenzaci ekonomických ztrát. </w:t>
      </w:r>
    </w:p>
    <w:p w:rsidR="00CC7719" w:rsidRPr="00F47CF8" w:rsidRDefault="00CC7719" w:rsidP="00CC7719">
      <w:pPr>
        <w:pStyle w:val="Bezmezer"/>
        <w:rPr>
          <w:rFonts w:ascii="Times New Roman" w:hAnsi="Times New Roman"/>
          <w:lang w:eastAsia="cs-CZ"/>
        </w:rPr>
      </w:pPr>
    </w:p>
    <w:p w:rsidR="00CC7719" w:rsidRPr="00395444" w:rsidRDefault="00CC7719" w:rsidP="00CC7719">
      <w:pPr>
        <w:pStyle w:val="Titulek"/>
        <w:keepNext/>
        <w:ind w:firstLine="0"/>
        <w:rPr>
          <w:sz w:val="22"/>
          <w:szCs w:val="22"/>
        </w:rPr>
      </w:pPr>
      <w:r w:rsidRPr="00395444">
        <w:rPr>
          <w:sz w:val="22"/>
          <w:szCs w:val="22"/>
        </w:rPr>
        <w:t xml:space="preserve">Tabulka </w:t>
      </w:r>
      <w:ins w:id="663" w:author="Šejnohová Hana" w:date="2018-12-11T10:31:00Z">
        <w:r w:rsidR="001762D1">
          <w:rPr>
            <w:sz w:val="22"/>
            <w:szCs w:val="22"/>
          </w:rPr>
          <w:t>3</w:t>
        </w:r>
      </w:ins>
      <w:r w:rsidRPr="00395444">
        <w:rPr>
          <w:sz w:val="22"/>
          <w:szCs w:val="22"/>
        </w:rPr>
        <w:fldChar w:fldCharType="begin"/>
      </w:r>
      <w:r w:rsidRPr="00395444">
        <w:rPr>
          <w:sz w:val="22"/>
          <w:szCs w:val="22"/>
        </w:rPr>
        <w:instrText xml:space="preserve"> SEQ Tabulka \* ARABIC </w:instrText>
      </w:r>
      <w:r w:rsidRPr="00395444">
        <w:rPr>
          <w:sz w:val="22"/>
          <w:szCs w:val="22"/>
        </w:rPr>
        <w:fldChar w:fldCharType="separate"/>
      </w:r>
      <w:r w:rsidRPr="00395444">
        <w:rPr>
          <w:noProof/>
          <w:sz w:val="22"/>
          <w:szCs w:val="22"/>
        </w:rPr>
        <w:t>9</w:t>
      </w:r>
      <w:r w:rsidRPr="00395444">
        <w:rPr>
          <w:sz w:val="22"/>
          <w:szCs w:val="22"/>
        </w:rPr>
        <w:fldChar w:fldCharType="end"/>
      </w:r>
      <w:r w:rsidRPr="00395444">
        <w:rPr>
          <w:sz w:val="22"/>
          <w:szCs w:val="22"/>
        </w:rPr>
        <w:t xml:space="preserve"> Vývoj a současný stav populací GZ zvířat</w:t>
      </w:r>
    </w:p>
    <w:tbl>
      <w:tblPr>
        <w:tblW w:w="8407" w:type="dxa"/>
        <w:tblCellMar>
          <w:left w:w="70" w:type="dxa"/>
          <w:right w:w="70" w:type="dxa"/>
        </w:tblCellMar>
        <w:tblLook w:val="04A0" w:firstRow="1" w:lastRow="0" w:firstColumn="1" w:lastColumn="0" w:noHBand="0" w:noVBand="1"/>
      </w:tblPr>
      <w:tblGrid>
        <w:gridCol w:w="2551"/>
        <w:gridCol w:w="580"/>
        <w:gridCol w:w="580"/>
        <w:gridCol w:w="580"/>
        <w:gridCol w:w="580"/>
        <w:gridCol w:w="580"/>
        <w:gridCol w:w="580"/>
        <w:gridCol w:w="580"/>
        <w:gridCol w:w="996"/>
        <w:gridCol w:w="800"/>
      </w:tblGrid>
      <w:tr w:rsidR="00CC7719" w:rsidRPr="00F47CF8" w:rsidTr="00B66758">
        <w:trPr>
          <w:trHeight w:val="20"/>
        </w:trPr>
        <w:tc>
          <w:tcPr>
            <w:tcW w:w="2551" w:type="dxa"/>
            <w:vMerge w:val="restart"/>
            <w:tcBorders>
              <w:top w:val="single" w:sz="12" w:space="0" w:color="auto"/>
              <w:left w:val="single" w:sz="12" w:space="0" w:color="auto"/>
              <w:bottom w:val="double" w:sz="6" w:space="0" w:color="000000"/>
              <w:right w:val="single" w:sz="4" w:space="0" w:color="auto"/>
            </w:tcBorders>
            <w:shd w:val="clear" w:color="auto" w:fill="auto"/>
            <w:noWrap/>
            <w:vAlign w:val="center"/>
            <w:hideMark/>
          </w:tcPr>
          <w:p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Druh/plemeno</w:t>
            </w:r>
          </w:p>
        </w:tc>
        <w:tc>
          <w:tcPr>
            <w:tcW w:w="4060" w:type="dxa"/>
            <w:gridSpan w:val="7"/>
            <w:tcBorders>
              <w:top w:val="single" w:sz="12" w:space="0" w:color="auto"/>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počty jedinců zařazených do GZ</w:t>
            </w:r>
          </w:p>
        </w:tc>
        <w:tc>
          <w:tcPr>
            <w:tcW w:w="1796" w:type="dxa"/>
            <w:gridSpan w:val="2"/>
            <w:tcBorders>
              <w:top w:val="single" w:sz="12" w:space="0" w:color="auto"/>
              <w:left w:val="single" w:sz="4" w:space="0" w:color="auto"/>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počet chovů</w:t>
            </w:r>
          </w:p>
        </w:tc>
      </w:tr>
      <w:tr w:rsidR="00CC7719" w:rsidRPr="00F47CF8" w:rsidTr="00B66758">
        <w:trPr>
          <w:trHeight w:val="20"/>
        </w:trPr>
        <w:tc>
          <w:tcPr>
            <w:tcW w:w="2551" w:type="dxa"/>
            <w:vMerge/>
            <w:tcBorders>
              <w:top w:val="single" w:sz="4" w:space="0" w:color="auto"/>
              <w:left w:val="single" w:sz="12" w:space="0" w:color="auto"/>
              <w:bottom w:val="double" w:sz="4" w:space="0" w:color="auto"/>
              <w:right w:val="single" w:sz="4" w:space="0" w:color="auto"/>
            </w:tcBorders>
            <w:vAlign w:val="center"/>
            <w:hideMark/>
          </w:tcPr>
          <w:p w:rsidR="00CC7719" w:rsidRPr="00F47CF8" w:rsidRDefault="00CC7719" w:rsidP="00B66758">
            <w:pPr>
              <w:pStyle w:val="Bezmezer"/>
              <w:rPr>
                <w:rFonts w:ascii="Times New Roman" w:hAnsi="Times New Roman"/>
                <w:lang w:val="cs-CZ" w:eastAsia="cs-CZ"/>
              </w:rPr>
            </w:pPr>
          </w:p>
        </w:tc>
        <w:tc>
          <w:tcPr>
            <w:tcW w:w="580" w:type="dxa"/>
            <w:tcBorders>
              <w:top w:val="nil"/>
              <w:left w:val="nil"/>
              <w:bottom w:val="doub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2010</w:t>
            </w:r>
          </w:p>
        </w:tc>
        <w:tc>
          <w:tcPr>
            <w:tcW w:w="580" w:type="dxa"/>
            <w:tcBorders>
              <w:top w:val="nil"/>
              <w:left w:val="nil"/>
              <w:bottom w:val="doub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2011</w:t>
            </w:r>
          </w:p>
        </w:tc>
        <w:tc>
          <w:tcPr>
            <w:tcW w:w="580" w:type="dxa"/>
            <w:tcBorders>
              <w:top w:val="nil"/>
              <w:left w:val="nil"/>
              <w:bottom w:val="doub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2012</w:t>
            </w:r>
          </w:p>
        </w:tc>
        <w:tc>
          <w:tcPr>
            <w:tcW w:w="580" w:type="dxa"/>
            <w:tcBorders>
              <w:top w:val="nil"/>
              <w:left w:val="nil"/>
              <w:bottom w:val="doub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2013</w:t>
            </w:r>
          </w:p>
        </w:tc>
        <w:tc>
          <w:tcPr>
            <w:tcW w:w="580" w:type="dxa"/>
            <w:tcBorders>
              <w:top w:val="nil"/>
              <w:left w:val="nil"/>
              <w:bottom w:val="doub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2014</w:t>
            </w:r>
          </w:p>
        </w:tc>
        <w:tc>
          <w:tcPr>
            <w:tcW w:w="580" w:type="dxa"/>
            <w:tcBorders>
              <w:top w:val="nil"/>
              <w:left w:val="nil"/>
              <w:bottom w:val="doub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2015</w:t>
            </w:r>
          </w:p>
        </w:tc>
        <w:tc>
          <w:tcPr>
            <w:tcW w:w="580" w:type="dxa"/>
            <w:tcBorders>
              <w:top w:val="nil"/>
              <w:left w:val="nil"/>
              <w:bottom w:val="doub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2016</w:t>
            </w:r>
          </w:p>
        </w:tc>
        <w:tc>
          <w:tcPr>
            <w:tcW w:w="996" w:type="dxa"/>
            <w:tcBorders>
              <w:top w:val="single" w:sz="4" w:space="0" w:color="auto"/>
              <w:left w:val="single" w:sz="4" w:space="0" w:color="auto"/>
              <w:bottom w:val="double" w:sz="4" w:space="0" w:color="auto"/>
              <w:right w:val="single" w:sz="4" w:space="0" w:color="auto"/>
            </w:tcBorders>
            <w:shd w:val="clear" w:color="auto" w:fill="auto"/>
            <w:vAlign w:val="center"/>
            <w:hideMark/>
          </w:tcPr>
          <w:p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dotované 2016</w:t>
            </w:r>
          </w:p>
        </w:tc>
        <w:tc>
          <w:tcPr>
            <w:tcW w:w="800" w:type="dxa"/>
            <w:tcBorders>
              <w:top w:val="single" w:sz="4" w:space="0" w:color="auto"/>
              <w:left w:val="single" w:sz="4" w:space="0" w:color="auto"/>
              <w:bottom w:val="double" w:sz="4" w:space="0" w:color="auto"/>
              <w:right w:val="single" w:sz="12" w:space="0" w:color="auto"/>
            </w:tcBorders>
            <w:shd w:val="clear" w:color="auto" w:fill="auto"/>
            <w:vAlign w:val="center"/>
            <w:hideMark/>
          </w:tcPr>
          <w:p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celkem</w:t>
            </w:r>
          </w:p>
        </w:tc>
      </w:tr>
      <w:tr w:rsidR="00CC7719" w:rsidRPr="00F47CF8" w:rsidTr="00B66758">
        <w:trPr>
          <w:trHeight w:val="20"/>
        </w:trPr>
        <w:tc>
          <w:tcPr>
            <w:tcW w:w="2551" w:type="dxa"/>
            <w:tcBorders>
              <w:top w:val="double" w:sz="4" w:space="0" w:color="auto"/>
              <w:left w:val="single" w:sz="12" w:space="0" w:color="auto"/>
              <w:bottom w:val="single" w:sz="4" w:space="0" w:color="auto"/>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česká červinka</w:t>
            </w:r>
          </w:p>
        </w:tc>
        <w:tc>
          <w:tcPr>
            <w:tcW w:w="580" w:type="dxa"/>
            <w:tcBorders>
              <w:top w:val="double" w:sz="4" w:space="0" w:color="auto"/>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62</w:t>
            </w:r>
          </w:p>
        </w:tc>
        <w:tc>
          <w:tcPr>
            <w:tcW w:w="580" w:type="dxa"/>
            <w:tcBorders>
              <w:top w:val="double" w:sz="4" w:space="0" w:color="auto"/>
              <w:left w:val="nil"/>
              <w:bottom w:val="single" w:sz="4" w:space="0" w:color="auto"/>
              <w:right w:val="single" w:sz="4" w:space="0" w:color="auto"/>
            </w:tcBorders>
            <w:shd w:val="clear" w:color="000000" w:fill="FFFFFF"/>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12</w:t>
            </w:r>
          </w:p>
        </w:tc>
        <w:tc>
          <w:tcPr>
            <w:tcW w:w="580" w:type="dxa"/>
            <w:tcBorders>
              <w:top w:val="double" w:sz="4" w:space="0" w:color="auto"/>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23</w:t>
            </w:r>
          </w:p>
        </w:tc>
        <w:tc>
          <w:tcPr>
            <w:tcW w:w="580" w:type="dxa"/>
            <w:tcBorders>
              <w:top w:val="double" w:sz="4" w:space="0" w:color="auto"/>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45</w:t>
            </w:r>
          </w:p>
        </w:tc>
        <w:tc>
          <w:tcPr>
            <w:tcW w:w="580" w:type="dxa"/>
            <w:tcBorders>
              <w:top w:val="double" w:sz="4" w:space="0" w:color="auto"/>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84</w:t>
            </w:r>
          </w:p>
        </w:tc>
        <w:tc>
          <w:tcPr>
            <w:tcW w:w="580" w:type="dxa"/>
            <w:tcBorders>
              <w:top w:val="double" w:sz="4" w:space="0" w:color="auto"/>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98</w:t>
            </w:r>
          </w:p>
        </w:tc>
        <w:tc>
          <w:tcPr>
            <w:tcW w:w="580" w:type="dxa"/>
            <w:tcBorders>
              <w:top w:val="double" w:sz="4" w:space="0" w:color="auto"/>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46</w:t>
            </w:r>
          </w:p>
        </w:tc>
        <w:tc>
          <w:tcPr>
            <w:tcW w:w="996" w:type="dxa"/>
            <w:tcBorders>
              <w:top w:val="double" w:sz="4" w:space="0" w:color="auto"/>
              <w:left w:val="single" w:sz="4" w:space="0" w:color="auto"/>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2</w:t>
            </w:r>
          </w:p>
        </w:tc>
        <w:tc>
          <w:tcPr>
            <w:tcW w:w="800" w:type="dxa"/>
            <w:tcBorders>
              <w:top w:val="double" w:sz="4" w:space="0" w:color="auto"/>
              <w:left w:val="single" w:sz="4" w:space="0" w:color="auto"/>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5</w:t>
            </w:r>
          </w:p>
        </w:tc>
      </w:tr>
      <w:tr w:rsidR="00CC7719" w:rsidRPr="00F47CF8"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český strakatý skot</w:t>
            </w:r>
          </w:p>
        </w:tc>
        <w:tc>
          <w:tcPr>
            <w:tcW w:w="580" w:type="dxa"/>
            <w:tcBorders>
              <w:top w:val="nil"/>
              <w:left w:val="nil"/>
              <w:bottom w:val="single" w:sz="4" w:space="0" w:color="auto"/>
              <w:right w:val="single" w:sz="4" w:space="0" w:color="auto"/>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0</w:t>
            </w:r>
          </w:p>
        </w:tc>
        <w:tc>
          <w:tcPr>
            <w:tcW w:w="580" w:type="dxa"/>
            <w:tcBorders>
              <w:top w:val="nil"/>
              <w:left w:val="nil"/>
              <w:bottom w:val="single" w:sz="4" w:space="0" w:color="auto"/>
              <w:right w:val="single" w:sz="4" w:space="0" w:color="auto"/>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4</w:t>
            </w:r>
          </w:p>
        </w:tc>
        <w:tc>
          <w:tcPr>
            <w:tcW w:w="580" w:type="dxa"/>
            <w:tcBorders>
              <w:top w:val="nil"/>
              <w:left w:val="nil"/>
              <w:bottom w:val="single" w:sz="4" w:space="0" w:color="auto"/>
              <w:right w:val="single" w:sz="4" w:space="0" w:color="auto"/>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6</w:t>
            </w:r>
          </w:p>
        </w:tc>
        <w:tc>
          <w:tcPr>
            <w:tcW w:w="580" w:type="dxa"/>
            <w:tcBorders>
              <w:top w:val="nil"/>
              <w:left w:val="nil"/>
              <w:bottom w:val="single" w:sz="4" w:space="0" w:color="auto"/>
              <w:right w:val="single" w:sz="4" w:space="0" w:color="auto"/>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9</w:t>
            </w:r>
          </w:p>
        </w:tc>
        <w:tc>
          <w:tcPr>
            <w:tcW w:w="580" w:type="dxa"/>
            <w:tcBorders>
              <w:top w:val="nil"/>
              <w:left w:val="nil"/>
              <w:bottom w:val="single" w:sz="4" w:space="0" w:color="auto"/>
              <w:right w:val="single" w:sz="4" w:space="0" w:color="auto"/>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5</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60</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83</w:t>
            </w:r>
          </w:p>
        </w:tc>
        <w:tc>
          <w:tcPr>
            <w:tcW w:w="996" w:type="dxa"/>
            <w:tcBorders>
              <w:top w:val="nil"/>
              <w:left w:val="single" w:sz="4" w:space="0" w:color="auto"/>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6</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7</w:t>
            </w:r>
          </w:p>
        </w:tc>
      </w:tr>
      <w:tr w:rsidR="00CC7719" w:rsidRPr="00F47CF8"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koza bílá krátkosrstá</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902</w:t>
            </w:r>
          </w:p>
        </w:tc>
        <w:tc>
          <w:tcPr>
            <w:tcW w:w="580" w:type="dxa"/>
            <w:tcBorders>
              <w:top w:val="nil"/>
              <w:left w:val="nil"/>
              <w:bottom w:val="single" w:sz="4" w:space="0" w:color="auto"/>
              <w:right w:val="single" w:sz="4" w:space="0" w:color="auto"/>
            </w:tcBorders>
            <w:shd w:val="clear" w:color="000000" w:fill="FFFFFF"/>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912</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964</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067</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176</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253</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307</w:t>
            </w:r>
          </w:p>
        </w:tc>
        <w:tc>
          <w:tcPr>
            <w:tcW w:w="996" w:type="dxa"/>
            <w:tcBorders>
              <w:top w:val="nil"/>
              <w:left w:val="single" w:sz="4" w:space="0" w:color="auto"/>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11</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120</w:t>
            </w:r>
          </w:p>
        </w:tc>
      </w:tr>
      <w:tr w:rsidR="00CC7719" w:rsidRPr="00F47CF8"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koza hnědá krátkosrstá</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870</w:t>
            </w:r>
          </w:p>
        </w:tc>
        <w:tc>
          <w:tcPr>
            <w:tcW w:w="580" w:type="dxa"/>
            <w:tcBorders>
              <w:top w:val="nil"/>
              <w:left w:val="nil"/>
              <w:bottom w:val="single" w:sz="4" w:space="0" w:color="auto"/>
              <w:right w:val="single" w:sz="4" w:space="0" w:color="auto"/>
            </w:tcBorders>
            <w:shd w:val="clear" w:color="000000" w:fill="FFFFFF"/>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788</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909</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956</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022</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074</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111</w:t>
            </w:r>
          </w:p>
        </w:tc>
        <w:tc>
          <w:tcPr>
            <w:tcW w:w="996" w:type="dxa"/>
            <w:tcBorders>
              <w:top w:val="nil"/>
              <w:left w:val="single" w:sz="4" w:space="0" w:color="auto"/>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01</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110</w:t>
            </w:r>
          </w:p>
        </w:tc>
      </w:tr>
      <w:tr w:rsidR="00CC7719" w:rsidRPr="00F47CF8"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valašská ovce</w:t>
            </w:r>
          </w:p>
        </w:tc>
        <w:tc>
          <w:tcPr>
            <w:tcW w:w="580" w:type="dxa"/>
            <w:tcBorders>
              <w:top w:val="nil"/>
              <w:left w:val="nil"/>
              <w:bottom w:val="single" w:sz="4" w:space="0" w:color="auto"/>
              <w:right w:val="single" w:sz="4" w:space="0" w:color="auto"/>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76</w:t>
            </w:r>
          </w:p>
        </w:tc>
        <w:tc>
          <w:tcPr>
            <w:tcW w:w="580" w:type="dxa"/>
            <w:tcBorders>
              <w:top w:val="nil"/>
              <w:left w:val="nil"/>
              <w:bottom w:val="single" w:sz="4" w:space="0" w:color="auto"/>
              <w:right w:val="single" w:sz="4" w:space="0" w:color="auto"/>
            </w:tcBorders>
            <w:shd w:val="clear" w:color="000000" w:fill="FFFFFF"/>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51</w:t>
            </w:r>
          </w:p>
        </w:tc>
        <w:tc>
          <w:tcPr>
            <w:tcW w:w="580" w:type="dxa"/>
            <w:tcBorders>
              <w:top w:val="nil"/>
              <w:left w:val="nil"/>
              <w:bottom w:val="single" w:sz="4" w:space="0" w:color="auto"/>
              <w:right w:val="single" w:sz="4" w:space="0" w:color="auto"/>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41</w:t>
            </w:r>
          </w:p>
        </w:tc>
        <w:tc>
          <w:tcPr>
            <w:tcW w:w="580" w:type="dxa"/>
            <w:tcBorders>
              <w:top w:val="nil"/>
              <w:left w:val="nil"/>
              <w:bottom w:val="single" w:sz="4" w:space="0" w:color="auto"/>
              <w:right w:val="single" w:sz="4" w:space="0" w:color="auto"/>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64</w:t>
            </w:r>
          </w:p>
        </w:tc>
        <w:tc>
          <w:tcPr>
            <w:tcW w:w="580" w:type="dxa"/>
            <w:tcBorders>
              <w:top w:val="nil"/>
              <w:left w:val="nil"/>
              <w:bottom w:val="single" w:sz="4" w:space="0" w:color="auto"/>
              <w:right w:val="single" w:sz="4" w:space="0" w:color="auto"/>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657</w:t>
            </w:r>
          </w:p>
        </w:tc>
        <w:tc>
          <w:tcPr>
            <w:tcW w:w="580" w:type="dxa"/>
            <w:tcBorders>
              <w:top w:val="nil"/>
              <w:left w:val="nil"/>
              <w:bottom w:val="single" w:sz="4" w:space="0" w:color="auto"/>
              <w:right w:val="single" w:sz="4" w:space="0" w:color="auto"/>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803</w:t>
            </w:r>
          </w:p>
        </w:tc>
        <w:tc>
          <w:tcPr>
            <w:tcW w:w="580" w:type="dxa"/>
            <w:tcBorders>
              <w:top w:val="nil"/>
              <w:left w:val="nil"/>
              <w:bottom w:val="single" w:sz="4" w:space="0" w:color="auto"/>
              <w:right w:val="nil"/>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902</w:t>
            </w:r>
          </w:p>
        </w:tc>
        <w:tc>
          <w:tcPr>
            <w:tcW w:w="996" w:type="dxa"/>
            <w:tcBorders>
              <w:top w:val="nil"/>
              <w:left w:val="single" w:sz="4" w:space="0" w:color="auto"/>
              <w:bottom w:val="single" w:sz="4" w:space="0" w:color="auto"/>
              <w:right w:val="nil"/>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3</w:t>
            </w:r>
          </w:p>
        </w:tc>
        <w:tc>
          <w:tcPr>
            <w:tcW w:w="800" w:type="dxa"/>
            <w:tcBorders>
              <w:top w:val="nil"/>
              <w:left w:val="single" w:sz="4" w:space="0" w:color="auto"/>
              <w:bottom w:val="single" w:sz="4" w:space="0" w:color="auto"/>
              <w:right w:val="single" w:sz="12" w:space="0" w:color="auto"/>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60</w:t>
            </w:r>
          </w:p>
        </w:tc>
      </w:tr>
      <w:tr w:rsidR="00CC7719" w:rsidRPr="00F47CF8"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šumavská ovce</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530</w:t>
            </w:r>
          </w:p>
        </w:tc>
        <w:tc>
          <w:tcPr>
            <w:tcW w:w="580" w:type="dxa"/>
            <w:tcBorders>
              <w:top w:val="nil"/>
              <w:left w:val="nil"/>
              <w:bottom w:val="single" w:sz="4" w:space="0" w:color="auto"/>
              <w:right w:val="single" w:sz="4" w:space="0" w:color="auto"/>
            </w:tcBorders>
            <w:shd w:val="clear" w:color="000000" w:fill="FFFFFF"/>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942</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040</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142</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244</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169</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241</w:t>
            </w:r>
          </w:p>
        </w:tc>
        <w:tc>
          <w:tcPr>
            <w:tcW w:w="996" w:type="dxa"/>
            <w:tcBorders>
              <w:top w:val="nil"/>
              <w:left w:val="single" w:sz="4" w:space="0" w:color="auto"/>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4</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30</w:t>
            </w:r>
          </w:p>
        </w:tc>
      </w:tr>
      <w:tr w:rsidR="00CC7719" w:rsidRPr="00F47CF8" w:rsidTr="00B66758">
        <w:trPr>
          <w:trHeight w:val="20"/>
        </w:trPr>
        <w:tc>
          <w:tcPr>
            <w:tcW w:w="2551" w:type="dxa"/>
            <w:tcBorders>
              <w:top w:val="nil"/>
              <w:left w:val="single" w:sz="12" w:space="0" w:color="auto"/>
              <w:bottom w:val="single" w:sz="4" w:space="0" w:color="auto"/>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prase přeštické černostrakaté</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09</w:t>
            </w:r>
          </w:p>
        </w:tc>
        <w:tc>
          <w:tcPr>
            <w:tcW w:w="580" w:type="dxa"/>
            <w:tcBorders>
              <w:top w:val="nil"/>
              <w:left w:val="nil"/>
              <w:bottom w:val="single" w:sz="4" w:space="0" w:color="auto"/>
              <w:right w:val="single" w:sz="4" w:space="0" w:color="auto"/>
            </w:tcBorders>
            <w:shd w:val="clear" w:color="000000" w:fill="FFFFFF"/>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28</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62</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94</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76</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57</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66</w:t>
            </w:r>
          </w:p>
        </w:tc>
        <w:tc>
          <w:tcPr>
            <w:tcW w:w="996" w:type="dxa"/>
            <w:tcBorders>
              <w:top w:val="nil"/>
              <w:left w:val="single" w:sz="4" w:space="0" w:color="auto"/>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2</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starokladrubský kůň</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14</w:t>
            </w:r>
          </w:p>
        </w:tc>
        <w:tc>
          <w:tcPr>
            <w:tcW w:w="580" w:type="dxa"/>
            <w:tcBorders>
              <w:top w:val="nil"/>
              <w:left w:val="nil"/>
              <w:bottom w:val="single" w:sz="4" w:space="0" w:color="auto"/>
              <w:right w:val="single" w:sz="4" w:space="0" w:color="auto"/>
            </w:tcBorders>
            <w:shd w:val="clear" w:color="000000" w:fill="FFFFFF"/>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10</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05</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99</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93</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91</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78</w:t>
            </w:r>
          </w:p>
        </w:tc>
        <w:tc>
          <w:tcPr>
            <w:tcW w:w="996" w:type="dxa"/>
            <w:tcBorders>
              <w:top w:val="nil"/>
              <w:left w:val="single" w:sz="4" w:space="0" w:color="auto"/>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9</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32</w:t>
            </w:r>
          </w:p>
        </w:tc>
      </w:tr>
      <w:tr w:rsidR="00CC7719" w:rsidRPr="00F47CF8"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huculský kůň</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64</w:t>
            </w:r>
          </w:p>
        </w:tc>
        <w:tc>
          <w:tcPr>
            <w:tcW w:w="580" w:type="dxa"/>
            <w:tcBorders>
              <w:top w:val="nil"/>
              <w:left w:val="nil"/>
              <w:bottom w:val="single" w:sz="4" w:space="0" w:color="auto"/>
              <w:right w:val="single" w:sz="4" w:space="0" w:color="auto"/>
            </w:tcBorders>
            <w:shd w:val="clear" w:color="000000" w:fill="FFFFFF"/>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60</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58</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61</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56</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68</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66</w:t>
            </w:r>
          </w:p>
        </w:tc>
        <w:tc>
          <w:tcPr>
            <w:tcW w:w="996" w:type="dxa"/>
            <w:tcBorders>
              <w:top w:val="nil"/>
              <w:left w:val="single" w:sz="4" w:space="0" w:color="auto"/>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3</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8</w:t>
            </w:r>
          </w:p>
        </w:tc>
      </w:tr>
      <w:tr w:rsidR="00CC7719" w:rsidRPr="00F47CF8"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českomoravský belgický kůň</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44</w:t>
            </w:r>
          </w:p>
        </w:tc>
        <w:tc>
          <w:tcPr>
            <w:tcW w:w="580" w:type="dxa"/>
            <w:tcBorders>
              <w:top w:val="nil"/>
              <w:left w:val="nil"/>
              <w:bottom w:val="single" w:sz="4" w:space="0" w:color="auto"/>
              <w:right w:val="single" w:sz="4" w:space="0" w:color="auto"/>
            </w:tcBorders>
            <w:shd w:val="clear" w:color="000000" w:fill="FFFFFF"/>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52</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08</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71</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03</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79</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21</w:t>
            </w:r>
          </w:p>
        </w:tc>
        <w:tc>
          <w:tcPr>
            <w:tcW w:w="996" w:type="dxa"/>
            <w:tcBorders>
              <w:top w:val="nil"/>
              <w:left w:val="single" w:sz="4" w:space="0" w:color="auto"/>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61</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85</w:t>
            </w:r>
          </w:p>
        </w:tc>
      </w:tr>
      <w:tr w:rsidR="00CC7719" w:rsidRPr="00F47CF8"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slezský norický kůň</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81</w:t>
            </w:r>
          </w:p>
        </w:tc>
        <w:tc>
          <w:tcPr>
            <w:tcW w:w="580" w:type="dxa"/>
            <w:tcBorders>
              <w:top w:val="nil"/>
              <w:left w:val="nil"/>
              <w:bottom w:val="single" w:sz="4" w:space="0" w:color="auto"/>
              <w:right w:val="single" w:sz="4" w:space="0" w:color="auto"/>
            </w:tcBorders>
            <w:shd w:val="clear" w:color="000000" w:fill="FFFFFF"/>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85</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29</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11</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43</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34</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37</w:t>
            </w:r>
          </w:p>
        </w:tc>
        <w:tc>
          <w:tcPr>
            <w:tcW w:w="996" w:type="dxa"/>
            <w:tcBorders>
              <w:top w:val="nil"/>
              <w:left w:val="single" w:sz="4" w:space="0" w:color="auto"/>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71</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42</w:t>
            </w:r>
          </w:p>
        </w:tc>
      </w:tr>
      <w:tr w:rsidR="00CC7719" w:rsidRPr="00F47CF8"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česká slepice zlatá kropenatá</w:t>
            </w:r>
          </w:p>
        </w:tc>
        <w:tc>
          <w:tcPr>
            <w:tcW w:w="580" w:type="dxa"/>
            <w:tcBorders>
              <w:top w:val="nil"/>
              <w:left w:val="nil"/>
              <w:bottom w:val="single" w:sz="4" w:space="0" w:color="auto"/>
              <w:right w:val="single" w:sz="4" w:space="0" w:color="auto"/>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12</w:t>
            </w:r>
          </w:p>
        </w:tc>
        <w:tc>
          <w:tcPr>
            <w:tcW w:w="580" w:type="dxa"/>
            <w:tcBorders>
              <w:top w:val="nil"/>
              <w:left w:val="nil"/>
              <w:bottom w:val="single" w:sz="4" w:space="0" w:color="auto"/>
              <w:right w:val="single" w:sz="4" w:space="0" w:color="auto"/>
            </w:tcBorders>
            <w:shd w:val="clear" w:color="000000" w:fill="FFFFFF"/>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80</w:t>
            </w:r>
          </w:p>
        </w:tc>
        <w:tc>
          <w:tcPr>
            <w:tcW w:w="580" w:type="dxa"/>
            <w:tcBorders>
              <w:top w:val="nil"/>
              <w:left w:val="nil"/>
              <w:bottom w:val="single" w:sz="4" w:space="0" w:color="auto"/>
              <w:right w:val="single" w:sz="4" w:space="0" w:color="auto"/>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10</w:t>
            </w:r>
          </w:p>
        </w:tc>
        <w:tc>
          <w:tcPr>
            <w:tcW w:w="580" w:type="dxa"/>
            <w:tcBorders>
              <w:top w:val="nil"/>
              <w:left w:val="nil"/>
              <w:bottom w:val="single" w:sz="4" w:space="0" w:color="auto"/>
              <w:right w:val="single" w:sz="4" w:space="0" w:color="auto"/>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22</w:t>
            </w:r>
          </w:p>
        </w:tc>
        <w:tc>
          <w:tcPr>
            <w:tcW w:w="580" w:type="dxa"/>
            <w:tcBorders>
              <w:top w:val="nil"/>
              <w:left w:val="nil"/>
              <w:bottom w:val="single" w:sz="4" w:space="0" w:color="auto"/>
              <w:right w:val="single" w:sz="4" w:space="0" w:color="auto"/>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21</w:t>
            </w:r>
          </w:p>
        </w:tc>
        <w:tc>
          <w:tcPr>
            <w:tcW w:w="580" w:type="dxa"/>
            <w:tcBorders>
              <w:top w:val="nil"/>
              <w:left w:val="nil"/>
              <w:bottom w:val="single" w:sz="4" w:space="0" w:color="auto"/>
              <w:right w:val="single" w:sz="4" w:space="0" w:color="auto"/>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14</w:t>
            </w:r>
          </w:p>
        </w:tc>
        <w:tc>
          <w:tcPr>
            <w:tcW w:w="580" w:type="dxa"/>
            <w:tcBorders>
              <w:top w:val="nil"/>
              <w:left w:val="nil"/>
              <w:bottom w:val="single" w:sz="4" w:space="0" w:color="auto"/>
              <w:right w:val="nil"/>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08</w:t>
            </w:r>
          </w:p>
        </w:tc>
        <w:tc>
          <w:tcPr>
            <w:tcW w:w="996" w:type="dxa"/>
            <w:tcBorders>
              <w:top w:val="nil"/>
              <w:left w:val="single" w:sz="4" w:space="0" w:color="auto"/>
              <w:bottom w:val="single" w:sz="4" w:space="0" w:color="auto"/>
              <w:right w:val="nil"/>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8</w:t>
            </w:r>
          </w:p>
        </w:tc>
        <w:tc>
          <w:tcPr>
            <w:tcW w:w="800" w:type="dxa"/>
            <w:tcBorders>
              <w:top w:val="nil"/>
              <w:left w:val="single" w:sz="4" w:space="0" w:color="auto"/>
              <w:bottom w:val="single" w:sz="4" w:space="0" w:color="auto"/>
              <w:right w:val="single" w:sz="12" w:space="0" w:color="auto"/>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 xml:space="preserve">česká husa </w:t>
            </w:r>
          </w:p>
        </w:tc>
        <w:tc>
          <w:tcPr>
            <w:tcW w:w="580" w:type="dxa"/>
            <w:tcBorders>
              <w:top w:val="nil"/>
              <w:left w:val="nil"/>
              <w:bottom w:val="single" w:sz="4" w:space="0" w:color="auto"/>
              <w:right w:val="single" w:sz="4" w:space="0" w:color="auto"/>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87</w:t>
            </w:r>
          </w:p>
        </w:tc>
        <w:tc>
          <w:tcPr>
            <w:tcW w:w="580" w:type="dxa"/>
            <w:tcBorders>
              <w:top w:val="nil"/>
              <w:left w:val="nil"/>
              <w:bottom w:val="single" w:sz="4" w:space="0" w:color="auto"/>
              <w:right w:val="single" w:sz="4" w:space="0" w:color="auto"/>
            </w:tcBorders>
            <w:shd w:val="clear" w:color="000000" w:fill="FFFFFF"/>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98</w:t>
            </w:r>
          </w:p>
        </w:tc>
        <w:tc>
          <w:tcPr>
            <w:tcW w:w="580" w:type="dxa"/>
            <w:tcBorders>
              <w:top w:val="nil"/>
              <w:left w:val="nil"/>
              <w:bottom w:val="single" w:sz="4" w:space="0" w:color="auto"/>
              <w:right w:val="single" w:sz="4" w:space="0" w:color="auto"/>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95</w:t>
            </w:r>
          </w:p>
        </w:tc>
        <w:tc>
          <w:tcPr>
            <w:tcW w:w="580" w:type="dxa"/>
            <w:tcBorders>
              <w:top w:val="nil"/>
              <w:left w:val="nil"/>
              <w:bottom w:val="single" w:sz="4" w:space="0" w:color="auto"/>
              <w:right w:val="single" w:sz="4" w:space="0" w:color="auto"/>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93</w:t>
            </w:r>
          </w:p>
        </w:tc>
        <w:tc>
          <w:tcPr>
            <w:tcW w:w="580" w:type="dxa"/>
            <w:tcBorders>
              <w:top w:val="nil"/>
              <w:left w:val="nil"/>
              <w:bottom w:val="single" w:sz="4" w:space="0" w:color="auto"/>
              <w:right w:val="single" w:sz="4" w:space="0" w:color="auto"/>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87</w:t>
            </w:r>
          </w:p>
        </w:tc>
        <w:tc>
          <w:tcPr>
            <w:tcW w:w="580" w:type="dxa"/>
            <w:tcBorders>
              <w:top w:val="nil"/>
              <w:left w:val="nil"/>
              <w:bottom w:val="single" w:sz="4" w:space="0" w:color="auto"/>
              <w:right w:val="single" w:sz="4" w:space="0" w:color="auto"/>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70</w:t>
            </w:r>
          </w:p>
        </w:tc>
        <w:tc>
          <w:tcPr>
            <w:tcW w:w="580" w:type="dxa"/>
            <w:tcBorders>
              <w:top w:val="nil"/>
              <w:left w:val="nil"/>
              <w:bottom w:val="single" w:sz="4" w:space="0" w:color="auto"/>
              <w:right w:val="nil"/>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59</w:t>
            </w:r>
          </w:p>
        </w:tc>
        <w:tc>
          <w:tcPr>
            <w:tcW w:w="996" w:type="dxa"/>
            <w:tcBorders>
              <w:top w:val="nil"/>
              <w:left w:val="single" w:sz="4" w:space="0" w:color="auto"/>
              <w:bottom w:val="single" w:sz="4" w:space="0" w:color="auto"/>
              <w:right w:val="nil"/>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1</w:t>
            </w:r>
          </w:p>
        </w:tc>
        <w:tc>
          <w:tcPr>
            <w:tcW w:w="800" w:type="dxa"/>
            <w:tcBorders>
              <w:top w:val="nil"/>
              <w:left w:val="single" w:sz="4" w:space="0" w:color="auto"/>
              <w:bottom w:val="single" w:sz="4" w:space="0" w:color="auto"/>
              <w:right w:val="single" w:sz="12" w:space="0" w:color="auto"/>
            </w:tcBorders>
            <w:shd w:val="clear" w:color="auto" w:fill="auto"/>
            <w:noWrap/>
            <w:vAlign w:val="center"/>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rsidTr="00B66758">
        <w:trPr>
          <w:trHeight w:val="20"/>
        </w:trPr>
        <w:tc>
          <w:tcPr>
            <w:tcW w:w="2551" w:type="dxa"/>
            <w:tcBorders>
              <w:top w:val="nil"/>
              <w:left w:val="single" w:sz="12" w:space="0" w:color="auto"/>
              <w:bottom w:val="nil"/>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i/>
                <w:iCs/>
                <w:lang w:val="cs-CZ" w:eastAsia="cs-CZ"/>
              </w:rPr>
            </w:pPr>
            <w:r w:rsidRPr="00F47CF8">
              <w:rPr>
                <w:rFonts w:ascii="Times New Roman" w:hAnsi="Times New Roman"/>
                <w:lang w:val="cs-CZ" w:eastAsia="cs-CZ"/>
              </w:rPr>
              <w:t>králíci:</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w:t>
            </w:r>
          </w:p>
        </w:tc>
        <w:tc>
          <w:tcPr>
            <w:tcW w:w="580" w:type="dxa"/>
            <w:tcBorders>
              <w:top w:val="nil"/>
              <w:left w:val="nil"/>
              <w:bottom w:val="single" w:sz="4" w:space="0" w:color="auto"/>
              <w:right w:val="nil"/>
            </w:tcBorders>
            <w:shd w:val="clear" w:color="000000" w:fill="FFFFFF"/>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w:t>
            </w:r>
          </w:p>
        </w:tc>
        <w:tc>
          <w:tcPr>
            <w:tcW w:w="996"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w:t>
            </w:r>
          </w:p>
        </w:tc>
        <w:tc>
          <w:tcPr>
            <w:tcW w:w="800" w:type="dxa"/>
            <w:tcBorders>
              <w:top w:val="nil"/>
              <w:left w:val="nil"/>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w:t>
            </w:r>
          </w:p>
        </w:tc>
      </w:tr>
      <w:tr w:rsidR="00CC7719" w:rsidRPr="00F47CF8" w:rsidTr="00B66758">
        <w:trPr>
          <w:trHeight w:val="20"/>
        </w:trPr>
        <w:tc>
          <w:tcPr>
            <w:tcW w:w="2551" w:type="dxa"/>
            <w:tcBorders>
              <w:top w:val="nil"/>
              <w:left w:val="single" w:sz="12" w:space="0" w:color="auto"/>
              <w:bottom w:val="nil"/>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iCs/>
                <w:lang w:val="cs-CZ" w:eastAsia="cs-CZ"/>
              </w:rPr>
            </w:pPr>
            <w:r w:rsidRPr="00F47CF8">
              <w:rPr>
                <w:rFonts w:ascii="Times New Roman" w:hAnsi="Times New Roman"/>
                <w:iCs/>
                <w:lang w:val="cs-CZ" w:eastAsia="cs-CZ"/>
              </w:rPr>
              <w:t>moravský bílý hnědooký</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10</w:t>
            </w:r>
          </w:p>
        </w:tc>
        <w:tc>
          <w:tcPr>
            <w:tcW w:w="580" w:type="dxa"/>
            <w:tcBorders>
              <w:top w:val="nil"/>
              <w:left w:val="nil"/>
              <w:bottom w:val="single" w:sz="4" w:space="0" w:color="auto"/>
              <w:right w:val="single" w:sz="4" w:space="0" w:color="auto"/>
            </w:tcBorders>
            <w:shd w:val="clear" w:color="000000" w:fill="FFFFFF"/>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08</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65</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82</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74</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00</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15</w:t>
            </w:r>
          </w:p>
        </w:tc>
        <w:tc>
          <w:tcPr>
            <w:tcW w:w="996" w:type="dxa"/>
            <w:tcBorders>
              <w:top w:val="nil"/>
              <w:left w:val="single" w:sz="4" w:space="0" w:color="auto"/>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0</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rsidTr="00B66758">
        <w:trPr>
          <w:trHeight w:val="20"/>
        </w:trPr>
        <w:tc>
          <w:tcPr>
            <w:tcW w:w="2551" w:type="dxa"/>
            <w:tcBorders>
              <w:top w:val="nil"/>
              <w:left w:val="single" w:sz="12" w:space="0" w:color="auto"/>
              <w:bottom w:val="nil"/>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iCs/>
                <w:lang w:val="cs-CZ" w:eastAsia="cs-CZ"/>
              </w:rPr>
            </w:pPr>
            <w:r w:rsidRPr="00F47CF8">
              <w:rPr>
                <w:rFonts w:ascii="Times New Roman" w:hAnsi="Times New Roman"/>
                <w:iCs/>
                <w:lang w:val="cs-CZ" w:eastAsia="cs-CZ"/>
              </w:rPr>
              <w:t>český luštič</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66</w:t>
            </w:r>
          </w:p>
        </w:tc>
        <w:tc>
          <w:tcPr>
            <w:tcW w:w="580" w:type="dxa"/>
            <w:tcBorders>
              <w:top w:val="nil"/>
              <w:left w:val="nil"/>
              <w:bottom w:val="single" w:sz="4" w:space="0" w:color="auto"/>
              <w:right w:val="single" w:sz="4" w:space="0" w:color="auto"/>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8</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68</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94</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95</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94</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85</w:t>
            </w:r>
          </w:p>
        </w:tc>
        <w:tc>
          <w:tcPr>
            <w:tcW w:w="996" w:type="dxa"/>
            <w:tcBorders>
              <w:top w:val="nil"/>
              <w:left w:val="single" w:sz="4" w:space="0" w:color="auto"/>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9</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rsidTr="00B66758">
        <w:trPr>
          <w:trHeight w:val="20"/>
        </w:trPr>
        <w:tc>
          <w:tcPr>
            <w:tcW w:w="2551" w:type="dxa"/>
            <w:tcBorders>
              <w:top w:val="nil"/>
              <w:left w:val="single" w:sz="12" w:space="0" w:color="auto"/>
              <w:bottom w:val="nil"/>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iCs/>
                <w:lang w:val="cs-CZ" w:eastAsia="cs-CZ"/>
              </w:rPr>
            </w:pPr>
            <w:r w:rsidRPr="00F47CF8">
              <w:rPr>
                <w:rFonts w:ascii="Times New Roman" w:hAnsi="Times New Roman"/>
                <w:iCs/>
                <w:lang w:val="cs-CZ" w:eastAsia="cs-CZ"/>
              </w:rPr>
              <w:t>moravský modrý</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44</w:t>
            </w:r>
          </w:p>
        </w:tc>
        <w:tc>
          <w:tcPr>
            <w:tcW w:w="580" w:type="dxa"/>
            <w:tcBorders>
              <w:top w:val="nil"/>
              <w:left w:val="nil"/>
              <w:bottom w:val="single" w:sz="4" w:space="0" w:color="auto"/>
              <w:right w:val="single" w:sz="4" w:space="0" w:color="auto"/>
            </w:tcBorders>
            <w:shd w:val="clear" w:color="000000" w:fill="FFFFFF"/>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35</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39</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50</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54</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73</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60</w:t>
            </w:r>
          </w:p>
        </w:tc>
        <w:tc>
          <w:tcPr>
            <w:tcW w:w="996" w:type="dxa"/>
            <w:tcBorders>
              <w:top w:val="nil"/>
              <w:left w:val="single" w:sz="4" w:space="0" w:color="auto"/>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2</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rsidTr="00B66758">
        <w:trPr>
          <w:trHeight w:val="20"/>
        </w:trPr>
        <w:tc>
          <w:tcPr>
            <w:tcW w:w="2551" w:type="dxa"/>
            <w:tcBorders>
              <w:top w:val="nil"/>
              <w:left w:val="single" w:sz="12" w:space="0" w:color="auto"/>
              <w:bottom w:val="nil"/>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iCs/>
                <w:lang w:val="cs-CZ" w:eastAsia="cs-CZ"/>
              </w:rPr>
            </w:pPr>
            <w:r w:rsidRPr="00F47CF8">
              <w:rPr>
                <w:rFonts w:ascii="Times New Roman" w:hAnsi="Times New Roman"/>
                <w:iCs/>
                <w:lang w:val="cs-CZ" w:eastAsia="cs-CZ"/>
              </w:rPr>
              <w:t>český strakáč</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93</w:t>
            </w:r>
          </w:p>
        </w:tc>
        <w:tc>
          <w:tcPr>
            <w:tcW w:w="580" w:type="dxa"/>
            <w:tcBorders>
              <w:top w:val="nil"/>
              <w:left w:val="nil"/>
              <w:bottom w:val="single" w:sz="4" w:space="0" w:color="auto"/>
              <w:right w:val="single" w:sz="4" w:space="0" w:color="auto"/>
            </w:tcBorders>
            <w:shd w:val="clear" w:color="000000" w:fill="FFFFFF"/>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70</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91</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90</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98</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05</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43</w:t>
            </w:r>
          </w:p>
        </w:tc>
        <w:tc>
          <w:tcPr>
            <w:tcW w:w="996" w:type="dxa"/>
            <w:tcBorders>
              <w:top w:val="nil"/>
              <w:left w:val="single" w:sz="4" w:space="0" w:color="auto"/>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7</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rsidTr="00B66758">
        <w:trPr>
          <w:trHeight w:val="20"/>
        </w:trPr>
        <w:tc>
          <w:tcPr>
            <w:tcW w:w="2551" w:type="dxa"/>
            <w:tcBorders>
              <w:top w:val="nil"/>
              <w:left w:val="single" w:sz="12" w:space="0" w:color="auto"/>
              <w:bottom w:val="nil"/>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iCs/>
                <w:lang w:val="cs-CZ" w:eastAsia="cs-CZ"/>
              </w:rPr>
            </w:pPr>
            <w:r w:rsidRPr="00F47CF8">
              <w:rPr>
                <w:rFonts w:ascii="Times New Roman" w:hAnsi="Times New Roman"/>
                <w:iCs/>
                <w:lang w:val="cs-CZ" w:eastAsia="cs-CZ"/>
              </w:rPr>
              <w:t>český albín</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55</w:t>
            </w:r>
          </w:p>
        </w:tc>
        <w:tc>
          <w:tcPr>
            <w:tcW w:w="580" w:type="dxa"/>
            <w:tcBorders>
              <w:top w:val="nil"/>
              <w:left w:val="nil"/>
              <w:bottom w:val="single" w:sz="4" w:space="0" w:color="auto"/>
              <w:right w:val="single" w:sz="4" w:space="0" w:color="auto"/>
            </w:tcBorders>
            <w:shd w:val="clear" w:color="000000" w:fill="FFFFFF"/>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30</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47</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61</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73</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57</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55</w:t>
            </w:r>
          </w:p>
        </w:tc>
        <w:tc>
          <w:tcPr>
            <w:tcW w:w="996" w:type="dxa"/>
            <w:tcBorders>
              <w:top w:val="nil"/>
              <w:left w:val="single" w:sz="4" w:space="0" w:color="auto"/>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6</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rsidTr="00B66758">
        <w:trPr>
          <w:trHeight w:val="20"/>
        </w:trPr>
        <w:tc>
          <w:tcPr>
            <w:tcW w:w="2551" w:type="dxa"/>
            <w:tcBorders>
              <w:top w:val="nil"/>
              <w:left w:val="single" w:sz="12" w:space="0" w:color="auto"/>
              <w:bottom w:val="nil"/>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iCs/>
                <w:lang w:val="cs-CZ" w:eastAsia="cs-CZ"/>
              </w:rPr>
            </w:pPr>
            <w:r w:rsidRPr="00F47CF8">
              <w:rPr>
                <w:rFonts w:ascii="Times New Roman" w:hAnsi="Times New Roman"/>
                <w:iCs/>
                <w:lang w:val="cs-CZ" w:eastAsia="cs-CZ"/>
              </w:rPr>
              <w:t>český červený</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33</w:t>
            </w:r>
          </w:p>
        </w:tc>
        <w:tc>
          <w:tcPr>
            <w:tcW w:w="580" w:type="dxa"/>
            <w:tcBorders>
              <w:top w:val="nil"/>
              <w:left w:val="nil"/>
              <w:bottom w:val="single" w:sz="4" w:space="0" w:color="auto"/>
              <w:right w:val="single" w:sz="4" w:space="0" w:color="auto"/>
            </w:tcBorders>
            <w:shd w:val="clear" w:color="000000" w:fill="FFFFFF"/>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19</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39</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52</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17</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72</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02</w:t>
            </w:r>
          </w:p>
        </w:tc>
        <w:tc>
          <w:tcPr>
            <w:tcW w:w="996" w:type="dxa"/>
            <w:tcBorders>
              <w:top w:val="nil"/>
              <w:left w:val="single" w:sz="4" w:space="0" w:color="auto"/>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3</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rsidTr="00B66758">
        <w:trPr>
          <w:trHeight w:val="20"/>
        </w:trPr>
        <w:tc>
          <w:tcPr>
            <w:tcW w:w="2551" w:type="dxa"/>
            <w:tcBorders>
              <w:top w:val="nil"/>
              <w:left w:val="single" w:sz="12" w:space="0" w:color="auto"/>
              <w:bottom w:val="single" w:sz="4" w:space="0" w:color="auto"/>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iCs/>
                <w:lang w:val="cs-CZ" w:eastAsia="cs-CZ"/>
              </w:rPr>
            </w:pPr>
            <w:r w:rsidRPr="00F47CF8">
              <w:rPr>
                <w:rFonts w:ascii="Times New Roman" w:hAnsi="Times New Roman"/>
                <w:iCs/>
                <w:lang w:val="cs-CZ" w:eastAsia="cs-CZ"/>
              </w:rPr>
              <w:t>český černopesíkatý</w:t>
            </w:r>
          </w:p>
        </w:tc>
        <w:tc>
          <w:tcPr>
            <w:tcW w:w="580" w:type="dxa"/>
            <w:tcBorders>
              <w:top w:val="nil"/>
              <w:left w:val="nil"/>
              <w:bottom w:val="single" w:sz="4" w:space="0" w:color="auto"/>
              <w:right w:val="single" w:sz="4" w:space="0" w:color="auto"/>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5</w:t>
            </w:r>
          </w:p>
        </w:tc>
        <w:tc>
          <w:tcPr>
            <w:tcW w:w="580" w:type="dxa"/>
            <w:tcBorders>
              <w:top w:val="nil"/>
              <w:left w:val="nil"/>
              <w:bottom w:val="single" w:sz="4" w:space="0" w:color="auto"/>
              <w:right w:val="single" w:sz="4" w:space="0" w:color="auto"/>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1</w:t>
            </w:r>
          </w:p>
        </w:tc>
        <w:tc>
          <w:tcPr>
            <w:tcW w:w="580" w:type="dxa"/>
            <w:tcBorders>
              <w:top w:val="nil"/>
              <w:left w:val="nil"/>
              <w:bottom w:val="single" w:sz="4" w:space="0" w:color="auto"/>
              <w:right w:val="single" w:sz="4" w:space="0" w:color="auto"/>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5</w:t>
            </w:r>
          </w:p>
        </w:tc>
        <w:tc>
          <w:tcPr>
            <w:tcW w:w="580" w:type="dxa"/>
            <w:tcBorders>
              <w:top w:val="nil"/>
              <w:left w:val="nil"/>
              <w:bottom w:val="single" w:sz="4" w:space="0" w:color="auto"/>
              <w:right w:val="single" w:sz="4" w:space="0" w:color="auto"/>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3</w:t>
            </w:r>
          </w:p>
        </w:tc>
        <w:tc>
          <w:tcPr>
            <w:tcW w:w="580" w:type="dxa"/>
            <w:tcBorders>
              <w:top w:val="nil"/>
              <w:left w:val="nil"/>
              <w:bottom w:val="single" w:sz="4" w:space="0" w:color="auto"/>
              <w:right w:val="single" w:sz="4" w:space="0" w:color="auto"/>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3</w:t>
            </w:r>
          </w:p>
        </w:tc>
        <w:tc>
          <w:tcPr>
            <w:tcW w:w="580" w:type="dxa"/>
            <w:tcBorders>
              <w:top w:val="nil"/>
              <w:left w:val="nil"/>
              <w:bottom w:val="single" w:sz="4" w:space="0" w:color="auto"/>
              <w:right w:val="single" w:sz="4" w:space="0" w:color="auto"/>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2</w:t>
            </w:r>
          </w:p>
        </w:tc>
        <w:tc>
          <w:tcPr>
            <w:tcW w:w="580" w:type="dxa"/>
            <w:tcBorders>
              <w:top w:val="nil"/>
              <w:left w:val="nil"/>
              <w:bottom w:val="single" w:sz="4" w:space="0" w:color="auto"/>
              <w:right w:val="nil"/>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3</w:t>
            </w:r>
          </w:p>
        </w:tc>
        <w:tc>
          <w:tcPr>
            <w:tcW w:w="996" w:type="dxa"/>
            <w:tcBorders>
              <w:top w:val="nil"/>
              <w:left w:val="single" w:sz="4" w:space="0" w:color="auto"/>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9</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rsidTr="00B66758">
        <w:trPr>
          <w:trHeight w:val="20"/>
        </w:trPr>
        <w:tc>
          <w:tcPr>
            <w:tcW w:w="2551" w:type="dxa"/>
            <w:tcBorders>
              <w:top w:val="nil"/>
              <w:left w:val="single" w:sz="12" w:space="0" w:color="auto"/>
              <w:bottom w:val="nil"/>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iCs/>
                <w:lang w:val="cs-CZ" w:eastAsia="cs-CZ"/>
              </w:rPr>
            </w:pPr>
            <w:r w:rsidRPr="00F47CF8">
              <w:rPr>
                <w:rFonts w:ascii="Times New Roman" w:hAnsi="Times New Roman"/>
                <w:iCs/>
                <w:lang w:val="cs-CZ" w:eastAsia="cs-CZ"/>
              </w:rPr>
              <w:t>nutrie standardní</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17</w:t>
            </w:r>
          </w:p>
        </w:tc>
        <w:tc>
          <w:tcPr>
            <w:tcW w:w="580" w:type="dxa"/>
            <w:tcBorders>
              <w:top w:val="nil"/>
              <w:left w:val="nil"/>
              <w:bottom w:val="single" w:sz="4" w:space="0" w:color="auto"/>
              <w:right w:val="single" w:sz="4" w:space="0" w:color="auto"/>
            </w:tcBorders>
            <w:shd w:val="clear" w:color="000000" w:fill="FFFFFF"/>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12</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98</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85</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96</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07</w:t>
            </w:r>
          </w:p>
        </w:tc>
        <w:tc>
          <w:tcPr>
            <w:tcW w:w="580" w:type="dxa"/>
            <w:tcBorders>
              <w:top w:val="nil"/>
              <w:left w:val="nil"/>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03</w:t>
            </w:r>
          </w:p>
        </w:tc>
        <w:tc>
          <w:tcPr>
            <w:tcW w:w="996" w:type="dxa"/>
            <w:tcBorders>
              <w:top w:val="nil"/>
              <w:left w:val="single" w:sz="4" w:space="0" w:color="auto"/>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7</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rsidTr="00B66758">
        <w:trPr>
          <w:trHeight w:val="20"/>
        </w:trPr>
        <w:tc>
          <w:tcPr>
            <w:tcW w:w="2551" w:type="dxa"/>
            <w:tcBorders>
              <w:top w:val="nil"/>
              <w:left w:val="single" w:sz="12" w:space="0" w:color="auto"/>
              <w:bottom w:val="nil"/>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iCs/>
                <w:lang w:val="cs-CZ" w:eastAsia="cs-CZ"/>
              </w:rPr>
            </w:pPr>
            <w:r w:rsidRPr="00F47CF8">
              <w:rPr>
                <w:rFonts w:ascii="Times New Roman" w:hAnsi="Times New Roman"/>
                <w:iCs/>
                <w:lang w:val="cs-CZ" w:eastAsia="cs-CZ"/>
              </w:rPr>
              <w:t>nutrie stříbrná</w:t>
            </w:r>
          </w:p>
        </w:tc>
        <w:tc>
          <w:tcPr>
            <w:tcW w:w="580" w:type="dxa"/>
            <w:tcBorders>
              <w:top w:val="nil"/>
              <w:left w:val="nil"/>
              <w:bottom w:val="single" w:sz="4"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73</w:t>
            </w:r>
          </w:p>
        </w:tc>
        <w:tc>
          <w:tcPr>
            <w:tcW w:w="580" w:type="dxa"/>
            <w:tcBorders>
              <w:top w:val="nil"/>
              <w:left w:val="nil"/>
              <w:bottom w:val="single" w:sz="4" w:space="0" w:color="auto"/>
              <w:right w:val="single" w:sz="4" w:space="0" w:color="auto"/>
            </w:tcBorders>
            <w:shd w:val="clear" w:color="000000" w:fill="FFFFFF"/>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8</w:t>
            </w:r>
          </w:p>
        </w:tc>
        <w:tc>
          <w:tcPr>
            <w:tcW w:w="580" w:type="dxa"/>
            <w:tcBorders>
              <w:top w:val="nil"/>
              <w:left w:val="nil"/>
              <w:bottom w:val="single" w:sz="4" w:space="0" w:color="auto"/>
              <w:right w:val="single" w:sz="4" w:space="0" w:color="auto"/>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5</w:t>
            </w:r>
          </w:p>
        </w:tc>
        <w:tc>
          <w:tcPr>
            <w:tcW w:w="580" w:type="dxa"/>
            <w:tcBorders>
              <w:top w:val="nil"/>
              <w:left w:val="nil"/>
              <w:bottom w:val="single" w:sz="4" w:space="0" w:color="auto"/>
              <w:right w:val="single" w:sz="4" w:space="0" w:color="auto"/>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0</w:t>
            </w:r>
          </w:p>
        </w:tc>
        <w:tc>
          <w:tcPr>
            <w:tcW w:w="580" w:type="dxa"/>
            <w:tcBorders>
              <w:top w:val="nil"/>
              <w:left w:val="nil"/>
              <w:bottom w:val="single" w:sz="4" w:space="0" w:color="auto"/>
              <w:right w:val="single" w:sz="4" w:space="0" w:color="auto"/>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3</w:t>
            </w:r>
          </w:p>
        </w:tc>
        <w:tc>
          <w:tcPr>
            <w:tcW w:w="580" w:type="dxa"/>
            <w:tcBorders>
              <w:top w:val="nil"/>
              <w:left w:val="nil"/>
              <w:bottom w:val="single" w:sz="4" w:space="0" w:color="auto"/>
              <w:right w:val="single" w:sz="4" w:space="0" w:color="auto"/>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2</w:t>
            </w:r>
          </w:p>
        </w:tc>
        <w:tc>
          <w:tcPr>
            <w:tcW w:w="580" w:type="dxa"/>
            <w:tcBorders>
              <w:top w:val="nil"/>
              <w:left w:val="nil"/>
              <w:bottom w:val="single" w:sz="4" w:space="0" w:color="auto"/>
              <w:right w:val="nil"/>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9</w:t>
            </w:r>
          </w:p>
        </w:tc>
        <w:tc>
          <w:tcPr>
            <w:tcW w:w="996" w:type="dxa"/>
            <w:tcBorders>
              <w:top w:val="nil"/>
              <w:left w:val="single" w:sz="4" w:space="0" w:color="auto"/>
              <w:bottom w:val="single" w:sz="4"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rsidTr="00B66758">
        <w:trPr>
          <w:trHeight w:val="20"/>
        </w:trPr>
        <w:tc>
          <w:tcPr>
            <w:tcW w:w="2551" w:type="dxa"/>
            <w:tcBorders>
              <w:top w:val="nil"/>
              <w:left w:val="single" w:sz="12" w:space="0" w:color="auto"/>
              <w:bottom w:val="single" w:sz="12" w:space="0" w:color="auto"/>
              <w:right w:val="single" w:sz="4" w:space="0" w:color="auto"/>
            </w:tcBorders>
            <w:shd w:val="clear" w:color="auto" w:fill="auto"/>
            <w:noWrap/>
            <w:vAlign w:val="bottom"/>
            <w:hideMark/>
          </w:tcPr>
          <w:p w:rsidR="00CC7719" w:rsidRPr="00F47CF8" w:rsidRDefault="00CC7719" w:rsidP="00B66758">
            <w:pPr>
              <w:pStyle w:val="Bezmezer"/>
              <w:jc w:val="left"/>
              <w:rPr>
                <w:rFonts w:ascii="Times New Roman" w:hAnsi="Times New Roman"/>
                <w:iCs/>
                <w:lang w:val="cs-CZ" w:eastAsia="cs-CZ"/>
              </w:rPr>
            </w:pPr>
            <w:r w:rsidRPr="00F47CF8">
              <w:rPr>
                <w:rFonts w:ascii="Times New Roman" w:hAnsi="Times New Roman"/>
                <w:iCs/>
                <w:lang w:val="cs-CZ" w:eastAsia="cs-CZ"/>
              </w:rPr>
              <w:t>nutrie vícebarevná</w:t>
            </w:r>
          </w:p>
        </w:tc>
        <w:tc>
          <w:tcPr>
            <w:tcW w:w="580" w:type="dxa"/>
            <w:tcBorders>
              <w:top w:val="nil"/>
              <w:left w:val="nil"/>
              <w:bottom w:val="single" w:sz="12"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72</w:t>
            </w:r>
          </w:p>
        </w:tc>
        <w:tc>
          <w:tcPr>
            <w:tcW w:w="580" w:type="dxa"/>
            <w:tcBorders>
              <w:top w:val="nil"/>
              <w:left w:val="nil"/>
              <w:bottom w:val="single" w:sz="12" w:space="0" w:color="auto"/>
              <w:right w:val="single" w:sz="4" w:space="0" w:color="auto"/>
            </w:tcBorders>
            <w:shd w:val="clear" w:color="000000" w:fill="FFFFFF"/>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88</w:t>
            </w:r>
          </w:p>
        </w:tc>
        <w:tc>
          <w:tcPr>
            <w:tcW w:w="580" w:type="dxa"/>
            <w:tcBorders>
              <w:top w:val="nil"/>
              <w:left w:val="nil"/>
              <w:bottom w:val="single" w:sz="12"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71</w:t>
            </w:r>
          </w:p>
        </w:tc>
        <w:tc>
          <w:tcPr>
            <w:tcW w:w="580" w:type="dxa"/>
            <w:tcBorders>
              <w:top w:val="nil"/>
              <w:left w:val="nil"/>
              <w:bottom w:val="single" w:sz="12" w:space="0" w:color="auto"/>
              <w:right w:val="single" w:sz="4"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76</w:t>
            </w:r>
          </w:p>
        </w:tc>
        <w:tc>
          <w:tcPr>
            <w:tcW w:w="580" w:type="dxa"/>
            <w:tcBorders>
              <w:top w:val="nil"/>
              <w:left w:val="nil"/>
              <w:bottom w:val="single" w:sz="12" w:space="0" w:color="auto"/>
              <w:right w:val="single" w:sz="4" w:space="0" w:color="auto"/>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9</w:t>
            </w:r>
          </w:p>
        </w:tc>
        <w:tc>
          <w:tcPr>
            <w:tcW w:w="580" w:type="dxa"/>
            <w:tcBorders>
              <w:top w:val="nil"/>
              <w:left w:val="nil"/>
              <w:bottom w:val="single" w:sz="12" w:space="0" w:color="auto"/>
              <w:right w:val="single" w:sz="4" w:space="0" w:color="auto"/>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6</w:t>
            </w:r>
          </w:p>
        </w:tc>
        <w:tc>
          <w:tcPr>
            <w:tcW w:w="580" w:type="dxa"/>
            <w:tcBorders>
              <w:top w:val="nil"/>
              <w:left w:val="nil"/>
              <w:bottom w:val="single" w:sz="12" w:space="0" w:color="auto"/>
              <w:right w:val="nil"/>
            </w:tcBorders>
            <w:shd w:val="clear" w:color="auto" w:fill="FF9953"/>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0</w:t>
            </w:r>
          </w:p>
        </w:tc>
        <w:tc>
          <w:tcPr>
            <w:tcW w:w="996" w:type="dxa"/>
            <w:tcBorders>
              <w:top w:val="nil"/>
              <w:left w:val="single" w:sz="4" w:space="0" w:color="auto"/>
              <w:bottom w:val="single" w:sz="12" w:space="0" w:color="auto"/>
              <w:right w:val="nil"/>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w:t>
            </w:r>
          </w:p>
        </w:tc>
        <w:tc>
          <w:tcPr>
            <w:tcW w:w="800" w:type="dxa"/>
            <w:tcBorders>
              <w:top w:val="nil"/>
              <w:left w:val="single" w:sz="4" w:space="0" w:color="auto"/>
              <w:bottom w:val="single" w:sz="12" w:space="0" w:color="auto"/>
              <w:right w:val="single" w:sz="12" w:space="0" w:color="auto"/>
            </w:tcBorders>
            <w:shd w:val="clear" w:color="auto" w:fill="auto"/>
            <w:noWrap/>
            <w:vAlign w:val="bottom"/>
            <w:hideMark/>
          </w:tcPr>
          <w:p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bl>
    <w:p w:rsidR="00CC7719" w:rsidRPr="00F47CF8" w:rsidRDefault="00CC7719" w:rsidP="00CC7719">
      <w:pPr>
        <w:pStyle w:val="Bezmezer"/>
        <w:rPr>
          <w:rFonts w:ascii="Times New Roman" w:hAnsi="Times New Roman"/>
          <w:i/>
        </w:rPr>
      </w:pPr>
      <w:r w:rsidRPr="00F47CF8">
        <w:rPr>
          <w:rFonts w:ascii="Times New Roman" w:hAnsi="Times New Roman"/>
          <w:i/>
          <w:lang w:eastAsia="cs-CZ"/>
        </w:rPr>
        <w:t xml:space="preserve">Vysvětlivka: </w:t>
      </w:r>
      <w:r w:rsidRPr="00F47CF8">
        <w:rPr>
          <w:rFonts w:ascii="Times New Roman" w:hAnsi="Times New Roman"/>
          <w:i/>
          <w:shd w:val="clear" w:color="auto" w:fill="FF9953"/>
          <w:lang w:eastAsia="cs-CZ"/>
        </w:rPr>
        <w:t>plemeno pod limitem udržitelnosti</w:t>
      </w:r>
    </w:p>
    <w:p w:rsidR="00CC7719" w:rsidRPr="00F47CF8" w:rsidRDefault="00CC7719" w:rsidP="00CC7719">
      <w:pPr>
        <w:pStyle w:val="Bezmezer"/>
        <w:rPr>
          <w:rFonts w:ascii="Times New Roman" w:hAnsi="Times New Roman"/>
          <w:lang w:eastAsia="cs-CZ"/>
        </w:rPr>
      </w:pPr>
    </w:p>
    <w:p w:rsidR="00CC7719" w:rsidRPr="00F47CF8" w:rsidRDefault="00CC7719" w:rsidP="00CC7719">
      <w:pPr>
        <w:pStyle w:val="Bezmezer"/>
        <w:spacing w:line="276" w:lineRule="auto"/>
        <w:rPr>
          <w:rFonts w:ascii="Times New Roman" w:hAnsi="Times New Roman"/>
          <w:lang w:eastAsia="cs-CZ"/>
        </w:rPr>
      </w:pPr>
      <w:r w:rsidRPr="00F47CF8">
        <w:rPr>
          <w:rFonts w:ascii="Times New Roman" w:hAnsi="Times New Roman"/>
        </w:rPr>
        <w:t xml:space="preserve">Podobně genetický zdroj včely medonosné kraňské je trvale udržován v sedmi šlechtitelských chovech v uznaných lokalitách a obnovován </w:t>
      </w:r>
      <w:r w:rsidRPr="00F47CF8">
        <w:rPr>
          <w:rFonts w:ascii="Times New Roman" w:hAnsi="Times New Roman"/>
          <w:lang w:val="cs-CZ"/>
        </w:rPr>
        <w:t xml:space="preserve">s využitím přístrojové </w:t>
      </w:r>
      <w:r w:rsidRPr="00F47CF8">
        <w:rPr>
          <w:rFonts w:ascii="Times New Roman" w:hAnsi="Times New Roman"/>
        </w:rPr>
        <w:t>inseminac</w:t>
      </w:r>
      <w:r w:rsidRPr="00F47CF8">
        <w:rPr>
          <w:rFonts w:ascii="Times New Roman" w:hAnsi="Times New Roman"/>
          <w:lang w:val="cs-CZ"/>
        </w:rPr>
        <w:t>e</w:t>
      </w:r>
      <w:r w:rsidRPr="00F47CF8">
        <w:rPr>
          <w:rFonts w:ascii="Times New Roman" w:hAnsi="Times New Roman"/>
        </w:rPr>
        <w:t xml:space="preserve"> včelích matek.  </w:t>
      </w:r>
    </w:p>
    <w:p w:rsidR="00A86C12" w:rsidRDefault="00E4113A" w:rsidP="00A86C12">
      <w:pPr>
        <w:pStyle w:val="Nadpis1"/>
        <w:numPr>
          <w:ilvl w:val="0"/>
          <w:numId w:val="1"/>
        </w:numPr>
        <w:ind w:left="714" w:hanging="357"/>
      </w:pPr>
      <w:bookmarkStart w:id="664" w:name="_Toc532287658"/>
      <w:r>
        <w:t>SWOT analýza</w:t>
      </w:r>
      <w:r w:rsidR="00A86C12">
        <w:rPr>
          <w:lang w:val="cs-CZ"/>
        </w:rPr>
        <w:t xml:space="preserve"> A POTŘEBY</w:t>
      </w:r>
      <w:bookmarkEnd w:id="664"/>
    </w:p>
    <w:p w:rsidR="00A86C12" w:rsidRDefault="00A86C12" w:rsidP="00A86C12">
      <w:pPr>
        <w:pStyle w:val="Nadpis1"/>
        <w:numPr>
          <w:ilvl w:val="1"/>
          <w:numId w:val="1"/>
        </w:numPr>
        <w:rPr>
          <w:lang w:val="cs-CZ"/>
        </w:rPr>
      </w:pPr>
      <w:bookmarkStart w:id="665" w:name="_Toc532287659"/>
      <w:r>
        <w:rPr>
          <w:lang w:val="cs-CZ"/>
        </w:rPr>
        <w:t>SWOT ANALÝZA</w:t>
      </w:r>
      <w:bookmarkEnd w:id="665"/>
    </w:p>
    <w:p w:rsidR="00CC7719" w:rsidRDefault="00CC7719" w:rsidP="00CC7719">
      <w:pPr>
        <w:rPr>
          <w:b/>
          <w:i/>
          <w:szCs w:val="24"/>
        </w:rPr>
      </w:pPr>
      <w:r w:rsidRPr="00B90BFA">
        <w:rPr>
          <w:b/>
          <w:i/>
          <w:szCs w:val="24"/>
        </w:rPr>
        <w:t xml:space="preserve">Silné stránky: </w:t>
      </w:r>
    </w:p>
    <w:p w:rsidR="00CC7719" w:rsidRPr="004E664B" w:rsidRDefault="00CC7719" w:rsidP="00CC7719">
      <w:pPr>
        <w:pStyle w:val="Odstavecseseznamem"/>
        <w:numPr>
          <w:ilvl w:val="0"/>
          <w:numId w:val="9"/>
        </w:numPr>
        <w:spacing w:before="0" w:after="120" w:line="264" w:lineRule="auto"/>
        <w:rPr>
          <w:szCs w:val="24"/>
        </w:rPr>
      </w:pPr>
      <w:r w:rsidRPr="00142BC0">
        <w:rPr>
          <w:szCs w:val="24"/>
        </w:rPr>
        <w:t xml:space="preserve">nízká </w:t>
      </w:r>
      <w:r w:rsidRPr="004E664B">
        <w:rPr>
          <w:szCs w:val="24"/>
        </w:rPr>
        <w:t>intenzita hospodaření na TTP a nárůst plochy TTP</w:t>
      </w:r>
    </w:p>
    <w:p w:rsidR="00CC7719" w:rsidRPr="004E664B" w:rsidRDefault="00CC7719" w:rsidP="00CC7719">
      <w:pPr>
        <w:pStyle w:val="Odstavecseseznamem"/>
        <w:numPr>
          <w:ilvl w:val="0"/>
          <w:numId w:val="9"/>
        </w:numPr>
        <w:spacing w:before="0" w:after="120" w:line="264" w:lineRule="auto"/>
        <w:rPr>
          <w:szCs w:val="24"/>
        </w:rPr>
      </w:pPr>
      <w:r w:rsidRPr="004E664B">
        <w:rPr>
          <w:szCs w:val="24"/>
        </w:rPr>
        <w:t>existence již stávající podpory vybraných druhů a společenstev (např. prostřednictvím AEKO) včetně doprovodných podpůrných nástrojů (LPIS a jeho funkcionality)</w:t>
      </w:r>
    </w:p>
    <w:p w:rsidR="00CC7719" w:rsidRPr="004E664B" w:rsidRDefault="00CC7719" w:rsidP="00CC7719">
      <w:pPr>
        <w:pStyle w:val="Odstavecseseznamem"/>
        <w:numPr>
          <w:ilvl w:val="0"/>
          <w:numId w:val="9"/>
        </w:numPr>
        <w:spacing w:before="0" w:after="120" w:line="264" w:lineRule="auto"/>
        <w:rPr>
          <w:szCs w:val="24"/>
        </w:rPr>
      </w:pPr>
      <w:r w:rsidRPr="004E664B">
        <w:rPr>
          <w:szCs w:val="24"/>
        </w:rPr>
        <w:t>dlouhodobě fungující spolupráce na přípravě a realizaci AEKO mezi rezorty MZe a MŽP</w:t>
      </w:r>
    </w:p>
    <w:p w:rsidR="00CC7719" w:rsidRPr="008C70DE" w:rsidRDefault="00CC7719" w:rsidP="00CC7719">
      <w:pPr>
        <w:pStyle w:val="Odstavecseseznamem"/>
        <w:numPr>
          <w:ilvl w:val="0"/>
          <w:numId w:val="9"/>
        </w:numPr>
        <w:spacing w:before="0" w:after="120" w:line="264" w:lineRule="auto"/>
        <w:rPr>
          <w:szCs w:val="24"/>
        </w:rPr>
      </w:pPr>
      <w:r w:rsidRPr="008C70DE">
        <w:rPr>
          <w:szCs w:val="24"/>
        </w:rPr>
        <w:t>existence rozmanitých přírodních stanovišť a primárně velká stanovištní a druhová diverzita krajiny a genových zdrojů</w:t>
      </w:r>
    </w:p>
    <w:p w:rsidR="00CC7719" w:rsidRPr="00B90BFA" w:rsidRDefault="00CC7719" w:rsidP="00CC7719">
      <w:pPr>
        <w:pStyle w:val="Odstavecseseznamem"/>
        <w:numPr>
          <w:ilvl w:val="0"/>
          <w:numId w:val="9"/>
        </w:numPr>
        <w:spacing w:before="0" w:after="120" w:line="264" w:lineRule="auto"/>
        <w:rPr>
          <w:szCs w:val="24"/>
        </w:rPr>
      </w:pPr>
      <w:r w:rsidRPr="004E664B">
        <w:rPr>
          <w:szCs w:val="24"/>
        </w:rPr>
        <w:t xml:space="preserve">atraktivita některých </w:t>
      </w:r>
      <w:r w:rsidRPr="000D0BBF">
        <w:rPr>
          <w:szCs w:val="24"/>
        </w:rPr>
        <w:t>modelových, chráněných nebo „deštníkových“ druhů</w:t>
      </w:r>
      <w:r>
        <w:rPr>
          <w:szCs w:val="24"/>
        </w:rPr>
        <w:t xml:space="preserve"> </w:t>
      </w:r>
      <w:r w:rsidRPr="00B90BFA">
        <w:rPr>
          <w:szCs w:val="24"/>
        </w:rPr>
        <w:t xml:space="preserve">část hospodařících subjektů </w:t>
      </w:r>
      <w:r>
        <w:rPr>
          <w:szCs w:val="24"/>
        </w:rPr>
        <w:t>má zájem na</w:t>
      </w:r>
      <w:r w:rsidRPr="00B90BFA">
        <w:rPr>
          <w:szCs w:val="24"/>
        </w:rPr>
        <w:t xml:space="preserve"> zachování druhové diverzit</w:t>
      </w:r>
      <w:r>
        <w:rPr>
          <w:szCs w:val="24"/>
        </w:rPr>
        <w:t xml:space="preserve">a ochraně životního prostředí </w:t>
      </w:r>
    </w:p>
    <w:p w:rsidR="00CC7719" w:rsidRPr="00B90BFA" w:rsidRDefault="00CC7719" w:rsidP="00CC7719">
      <w:pPr>
        <w:pStyle w:val="Odstavecseseznamem"/>
        <w:numPr>
          <w:ilvl w:val="0"/>
          <w:numId w:val="9"/>
        </w:numPr>
        <w:spacing w:before="0" w:after="120" w:line="264" w:lineRule="auto"/>
        <w:rPr>
          <w:szCs w:val="24"/>
        </w:rPr>
      </w:pPr>
      <w:r w:rsidRPr="00B90BFA">
        <w:rPr>
          <w:szCs w:val="24"/>
        </w:rPr>
        <w:t>ekologická plasticita a odolnost některých druhů a jejich schopnost vyr</w:t>
      </w:r>
      <w:r>
        <w:rPr>
          <w:szCs w:val="24"/>
        </w:rPr>
        <w:t>ovnávat se s </w:t>
      </w:r>
      <w:r w:rsidRPr="00B90BFA">
        <w:rPr>
          <w:szCs w:val="24"/>
        </w:rPr>
        <w:t>nepříznivými podmínkami v současné zemědělské krajině</w:t>
      </w:r>
    </w:p>
    <w:p w:rsidR="00CC7719" w:rsidRPr="00B90BFA" w:rsidRDefault="00CC7719" w:rsidP="00CC7719">
      <w:pPr>
        <w:pStyle w:val="Odstavecseseznamem"/>
        <w:numPr>
          <w:ilvl w:val="0"/>
          <w:numId w:val="9"/>
        </w:numPr>
        <w:spacing w:before="0" w:after="120" w:line="264" w:lineRule="auto"/>
        <w:rPr>
          <w:szCs w:val="24"/>
        </w:rPr>
      </w:pPr>
      <w:r w:rsidRPr="00B90BFA">
        <w:rPr>
          <w:szCs w:val="24"/>
        </w:rPr>
        <w:t>dostatek znalostí</w:t>
      </w:r>
      <w:r>
        <w:rPr>
          <w:szCs w:val="24"/>
        </w:rPr>
        <w:t xml:space="preserve"> o způsobech</w:t>
      </w:r>
      <w:r w:rsidRPr="00B90BFA">
        <w:rPr>
          <w:szCs w:val="24"/>
        </w:rPr>
        <w:t xml:space="preserve"> podpor</w:t>
      </w:r>
      <w:r>
        <w:rPr>
          <w:szCs w:val="24"/>
        </w:rPr>
        <w:t>y</w:t>
      </w:r>
      <w:r w:rsidRPr="00B90BFA">
        <w:rPr>
          <w:szCs w:val="24"/>
        </w:rPr>
        <w:t xml:space="preserve"> </w:t>
      </w:r>
      <w:r>
        <w:rPr>
          <w:szCs w:val="24"/>
        </w:rPr>
        <w:t>druhů včetně (</w:t>
      </w:r>
      <w:r w:rsidRPr="00B90BFA">
        <w:rPr>
          <w:szCs w:val="24"/>
        </w:rPr>
        <w:t>inspirace ze zahraničí</w:t>
      </w:r>
      <w:r>
        <w:rPr>
          <w:szCs w:val="24"/>
        </w:rPr>
        <w:t>) a znalostí o životních potřebách druhů</w:t>
      </w:r>
    </w:p>
    <w:p w:rsidR="00CC7719" w:rsidRDefault="00CC7719" w:rsidP="00CC7719">
      <w:pPr>
        <w:pStyle w:val="Odstavecseseznamem"/>
        <w:numPr>
          <w:ilvl w:val="0"/>
          <w:numId w:val="9"/>
        </w:numPr>
        <w:spacing w:before="0" w:line="240" w:lineRule="auto"/>
        <w:rPr>
          <w:szCs w:val="24"/>
        </w:rPr>
      </w:pPr>
      <w:r>
        <w:rPr>
          <w:szCs w:val="24"/>
        </w:rPr>
        <w:t xml:space="preserve">potenciál ve zkušenostech a znalostech (např. </w:t>
      </w:r>
      <w:r w:rsidRPr="00B90BFA">
        <w:rPr>
          <w:szCs w:val="24"/>
        </w:rPr>
        <w:t>nadprůměrná vzdělanost agronomů v</w:t>
      </w:r>
      <w:r>
        <w:rPr>
          <w:szCs w:val="24"/>
        </w:rPr>
        <w:t> </w:t>
      </w:r>
      <w:r w:rsidRPr="00B90BFA">
        <w:rPr>
          <w:szCs w:val="24"/>
        </w:rPr>
        <w:t>ČR</w:t>
      </w:r>
      <w:r>
        <w:rPr>
          <w:szCs w:val="24"/>
        </w:rPr>
        <w:t>, zkušenost s AEKO</w:t>
      </w:r>
    </w:p>
    <w:p w:rsidR="00CC7719" w:rsidRPr="00FE7B60" w:rsidRDefault="00CC7719" w:rsidP="00CC7719">
      <w:pPr>
        <w:pStyle w:val="Odstavecseseznamem"/>
        <w:numPr>
          <w:ilvl w:val="0"/>
          <w:numId w:val="9"/>
        </w:numPr>
        <w:spacing w:before="0" w:line="240" w:lineRule="auto"/>
        <w:rPr>
          <w:szCs w:val="24"/>
        </w:rPr>
      </w:pPr>
      <w:r>
        <w:rPr>
          <w:szCs w:val="24"/>
        </w:rPr>
        <w:t>existence systémů hospodaření šetrnějšího k životnímu prostředí (ekologické zemědělství, integrovaný systém produkce)</w:t>
      </w:r>
    </w:p>
    <w:p w:rsidR="00CC7719" w:rsidRPr="00F03731" w:rsidRDefault="00CC7719" w:rsidP="00CC7719">
      <w:pPr>
        <w:spacing w:before="0" w:line="240" w:lineRule="auto"/>
        <w:rPr>
          <w:szCs w:val="24"/>
        </w:rPr>
      </w:pPr>
    </w:p>
    <w:p w:rsidR="00CC7719" w:rsidRDefault="00CC7719" w:rsidP="00CC7719">
      <w:pPr>
        <w:rPr>
          <w:b/>
          <w:i/>
          <w:szCs w:val="24"/>
        </w:rPr>
      </w:pPr>
      <w:r w:rsidRPr="003C508B">
        <w:rPr>
          <w:b/>
          <w:i/>
          <w:szCs w:val="24"/>
        </w:rPr>
        <w:t>Slabé stránky:</w:t>
      </w:r>
    </w:p>
    <w:p w:rsidR="00CC7719" w:rsidRDefault="00CC7719" w:rsidP="00CC7719">
      <w:pPr>
        <w:pStyle w:val="Odstavecseseznamem"/>
        <w:numPr>
          <w:ilvl w:val="0"/>
          <w:numId w:val="10"/>
        </w:numPr>
        <w:spacing w:line="276" w:lineRule="auto"/>
        <w:rPr>
          <w:szCs w:val="24"/>
        </w:rPr>
      </w:pPr>
      <w:r w:rsidRPr="00A04C8E">
        <w:rPr>
          <w:szCs w:val="24"/>
        </w:rPr>
        <w:t>pokles biodiversity: lučních motýlů (stav se mezi roky 1990 a 2013 snížil o cca 30 %</w:t>
      </w:r>
      <w:r>
        <w:rPr>
          <w:rStyle w:val="Znakapoznpodarou"/>
          <w:szCs w:val="24"/>
        </w:rPr>
        <w:footnoteReference w:id="3"/>
      </w:r>
      <w:r>
        <w:rPr>
          <w:szCs w:val="24"/>
        </w:rPr>
        <w:t>)</w:t>
      </w:r>
    </w:p>
    <w:p w:rsidR="00CC7719" w:rsidRDefault="00CC7719" w:rsidP="00CC7719">
      <w:pPr>
        <w:pStyle w:val="Odstavecseseznamem"/>
        <w:numPr>
          <w:ilvl w:val="0"/>
          <w:numId w:val="10"/>
        </w:numPr>
        <w:spacing w:line="276" w:lineRule="auto"/>
        <w:rPr>
          <w:szCs w:val="24"/>
        </w:rPr>
      </w:pPr>
      <w:r w:rsidRPr="00A04C8E">
        <w:rPr>
          <w:szCs w:val="24"/>
        </w:rPr>
        <w:t>populace lesních ptáků se v období let 1982–2017 snížila o zhruba 15 %</w:t>
      </w:r>
    </w:p>
    <w:p w:rsidR="00CC7719" w:rsidRPr="00C15EAC" w:rsidRDefault="00CC7719" w:rsidP="00CC7719">
      <w:pPr>
        <w:pStyle w:val="Odstavecseseznamem"/>
        <w:numPr>
          <w:ilvl w:val="0"/>
          <w:numId w:val="10"/>
        </w:numPr>
        <w:spacing w:line="276" w:lineRule="auto"/>
        <w:rPr>
          <w:szCs w:val="24"/>
        </w:rPr>
      </w:pPr>
      <w:r w:rsidRPr="00C15EAC">
        <w:rPr>
          <w:szCs w:val="24"/>
        </w:rPr>
        <w:t xml:space="preserve">početnost ptáků zemědělské krajiny dramaticky poklesla téměř na polovinu: linduška luční (úbytek o více než 90 %), skřivan polní (úbytek o více než 40 %), koroptev polní (úbytek o více než </w:t>
      </w:r>
      <w:r w:rsidRPr="00FE7B60">
        <w:rPr>
          <w:szCs w:val="24"/>
        </w:rPr>
        <w:t>82 %)</w:t>
      </w:r>
      <w:r w:rsidRPr="00F03731">
        <w:rPr>
          <w:szCs w:val="24"/>
        </w:rPr>
        <w:t xml:space="preserve"> nebo čejka chocholatá (úbytek cca o 80 %) (JPSP, 2018)</w:t>
      </w:r>
      <w:r w:rsidRPr="00C15EAC">
        <w:rPr>
          <w:szCs w:val="24"/>
        </w:rPr>
        <w:t>, drop velký –zcela vymizel</w:t>
      </w:r>
    </w:p>
    <w:p w:rsidR="00CC7719" w:rsidRDefault="00CC7719" w:rsidP="00CC7719">
      <w:pPr>
        <w:pStyle w:val="Odstavecseseznamem"/>
        <w:numPr>
          <w:ilvl w:val="0"/>
          <w:numId w:val="10"/>
        </w:numPr>
        <w:spacing w:before="0" w:after="120" w:line="264" w:lineRule="auto"/>
        <w:rPr>
          <w:szCs w:val="24"/>
        </w:rPr>
      </w:pPr>
      <w:r w:rsidRPr="00B90BFA">
        <w:rPr>
          <w:szCs w:val="24"/>
        </w:rPr>
        <w:t>nízký podíl ek</w:t>
      </w:r>
      <w:r>
        <w:rPr>
          <w:szCs w:val="24"/>
        </w:rPr>
        <w:t>ostabilizačních prvků v krajině</w:t>
      </w:r>
    </w:p>
    <w:p w:rsidR="00CC7719" w:rsidRPr="004711D2" w:rsidRDefault="00CC7719" w:rsidP="00CC7719">
      <w:pPr>
        <w:pStyle w:val="Odstavecseseznamem"/>
        <w:numPr>
          <w:ilvl w:val="0"/>
          <w:numId w:val="10"/>
        </w:numPr>
        <w:spacing w:before="0" w:after="120" w:line="264" w:lineRule="auto"/>
        <w:rPr>
          <w:szCs w:val="24"/>
        </w:rPr>
      </w:pPr>
      <w:r w:rsidRPr="004711D2">
        <w:rPr>
          <w:szCs w:val="24"/>
        </w:rPr>
        <w:t>homogenita hospodaření na přilehlých DPB a nadměrná velikost značné části DPB</w:t>
      </w:r>
    </w:p>
    <w:p w:rsidR="00CC7719" w:rsidRPr="004E664B" w:rsidRDefault="00CC7719" w:rsidP="00CC7719">
      <w:pPr>
        <w:pStyle w:val="Odstavecseseznamem"/>
        <w:numPr>
          <w:ilvl w:val="0"/>
          <w:numId w:val="10"/>
        </w:numPr>
        <w:spacing w:before="0" w:after="120" w:line="264" w:lineRule="auto"/>
        <w:rPr>
          <w:szCs w:val="24"/>
        </w:rPr>
      </w:pPr>
      <w:r w:rsidRPr="004E664B">
        <w:rPr>
          <w:szCs w:val="24"/>
        </w:rPr>
        <w:t>nedostatečný vzdělávací a poradenský systém a osvětová a poradenská podpora péče o významu přírodních stanovišť nebezpečí opouštění od hospodaření na některých cenných stanovištích (svažité a podmáčené lokality apod.)</w:t>
      </w:r>
    </w:p>
    <w:p w:rsidR="00CC7719" w:rsidRPr="004E664B" w:rsidRDefault="00CC7719" w:rsidP="00CC7719">
      <w:pPr>
        <w:pStyle w:val="Odstavecseseznamem"/>
        <w:numPr>
          <w:ilvl w:val="0"/>
          <w:numId w:val="10"/>
        </w:numPr>
        <w:spacing w:before="0" w:after="120" w:line="264" w:lineRule="auto"/>
        <w:rPr>
          <w:szCs w:val="24"/>
        </w:rPr>
      </w:pPr>
      <w:r w:rsidRPr="004E664B">
        <w:rPr>
          <w:szCs w:val="24"/>
        </w:rPr>
        <w:t>nedostatečně řešené synergie příslušných legislativních, regulatorních a motivačních politických a ekonomických nástrojů, zejména v detailu (př. krajinné prvky a mokřady na zem. půdě)</w:t>
      </w:r>
    </w:p>
    <w:p w:rsidR="00CC7719" w:rsidRPr="004E664B" w:rsidRDefault="00CC7719" w:rsidP="00CC7719">
      <w:pPr>
        <w:pStyle w:val="Odstavecseseznamem"/>
        <w:numPr>
          <w:ilvl w:val="0"/>
          <w:numId w:val="10"/>
        </w:numPr>
        <w:spacing w:before="0" w:after="120" w:line="264" w:lineRule="auto"/>
        <w:rPr>
          <w:szCs w:val="24"/>
        </w:rPr>
      </w:pPr>
      <w:r w:rsidRPr="004E664B">
        <w:rPr>
          <w:szCs w:val="24"/>
        </w:rPr>
        <w:t>slabá ochrana a nedostatečná péče o přírodní stanoviště ve volné krajině včetně</w:t>
      </w:r>
      <w:r w:rsidRPr="00B90BFA">
        <w:rPr>
          <w:szCs w:val="24"/>
        </w:rPr>
        <w:t xml:space="preserve"> </w:t>
      </w:r>
      <w:r w:rsidRPr="004E664B">
        <w:rPr>
          <w:szCs w:val="24"/>
        </w:rPr>
        <w:t>nedostatečné definice HNV</w:t>
      </w:r>
    </w:p>
    <w:p w:rsidR="00CC7719" w:rsidRPr="004E664B" w:rsidRDefault="00CC7719" w:rsidP="00CC7719">
      <w:pPr>
        <w:pStyle w:val="Odstavecseseznamem"/>
        <w:numPr>
          <w:ilvl w:val="0"/>
          <w:numId w:val="10"/>
        </w:numPr>
        <w:spacing w:before="0" w:after="120" w:line="264" w:lineRule="auto"/>
        <w:rPr>
          <w:szCs w:val="24"/>
        </w:rPr>
      </w:pPr>
      <w:r w:rsidRPr="004E664B">
        <w:rPr>
          <w:szCs w:val="24"/>
        </w:rPr>
        <w:t>chybějící motivace pro celofaremní zodpovědný přístup zemědělců se zohledněním potřeb péče o přírodní biotopy</w:t>
      </w:r>
    </w:p>
    <w:p w:rsidR="00CC7719" w:rsidRPr="004E664B" w:rsidRDefault="00CC7719" w:rsidP="00CC7719">
      <w:pPr>
        <w:pStyle w:val="Odstavecseseznamem"/>
        <w:numPr>
          <w:ilvl w:val="0"/>
          <w:numId w:val="10"/>
        </w:numPr>
        <w:spacing w:before="0" w:after="120" w:line="276" w:lineRule="auto"/>
        <w:rPr>
          <w:szCs w:val="24"/>
        </w:rPr>
      </w:pPr>
      <w:r w:rsidRPr="004E664B">
        <w:rPr>
          <w:szCs w:val="24"/>
        </w:rPr>
        <w:t xml:space="preserve">nesprávný způsob hospodaření nebo péče vedoucí k nežádoucí změně společenstev (např. pozdní termíny sklizně, mulčování, nedostatečná pečlivost sběru posečené hmoty </w:t>
      </w:r>
    </w:p>
    <w:p w:rsidR="00CC7719" w:rsidRPr="004E664B" w:rsidRDefault="00CC7719" w:rsidP="00CC7719">
      <w:pPr>
        <w:pStyle w:val="Odstavecseseznamem"/>
        <w:numPr>
          <w:ilvl w:val="0"/>
          <w:numId w:val="10"/>
        </w:numPr>
        <w:spacing w:before="0" w:after="120" w:line="276" w:lineRule="auto"/>
        <w:rPr>
          <w:szCs w:val="24"/>
        </w:rPr>
      </w:pPr>
      <w:r w:rsidRPr="004E664B">
        <w:rPr>
          <w:szCs w:val="24"/>
        </w:rPr>
        <w:t>nedostatečný cílený monitoring a vyhodnocení dopadů péče o stanoviště a krajinu včetně poskytovaných podpor</w:t>
      </w:r>
    </w:p>
    <w:p w:rsidR="00CC7719" w:rsidRDefault="00CC7719" w:rsidP="00CC7719">
      <w:pPr>
        <w:pStyle w:val="Odstavecseseznamem"/>
        <w:numPr>
          <w:ilvl w:val="0"/>
          <w:numId w:val="10"/>
        </w:numPr>
        <w:spacing w:before="0" w:after="120" w:line="276" w:lineRule="auto"/>
        <w:rPr>
          <w:szCs w:val="24"/>
        </w:rPr>
      </w:pPr>
      <w:r w:rsidRPr="00B90BFA">
        <w:rPr>
          <w:szCs w:val="24"/>
        </w:rPr>
        <w:t>snižování diverzity plodin na orné půdě</w:t>
      </w:r>
    </w:p>
    <w:p w:rsidR="00CC7719" w:rsidRPr="004A4B0D" w:rsidRDefault="00CC7719" w:rsidP="00CC7719">
      <w:pPr>
        <w:pStyle w:val="Odstavecseseznamem"/>
        <w:numPr>
          <w:ilvl w:val="0"/>
          <w:numId w:val="10"/>
        </w:numPr>
        <w:spacing w:before="0" w:after="120" w:line="276" w:lineRule="auto"/>
        <w:rPr>
          <w:szCs w:val="24"/>
        </w:rPr>
      </w:pPr>
      <w:r w:rsidRPr="00520B7C">
        <w:rPr>
          <w:szCs w:val="24"/>
        </w:rPr>
        <w:t>absence mimoprodukčních ploch a polních lad</w:t>
      </w:r>
      <w:r>
        <w:rPr>
          <w:szCs w:val="24"/>
        </w:rPr>
        <w:t xml:space="preserve"> na orné půdě</w:t>
      </w:r>
      <w:r w:rsidRPr="00520B7C">
        <w:rPr>
          <w:szCs w:val="24"/>
        </w:rPr>
        <w:t xml:space="preserve">, nedostatek kvetoucích rostlin na travních porostech a mimoprodukčních plochách v okolí půdních bloků </w:t>
      </w:r>
      <w:r>
        <w:rPr>
          <w:szCs w:val="24"/>
        </w:rPr>
        <w:t>(</w:t>
      </w:r>
      <w:r w:rsidRPr="00520B7C">
        <w:rPr>
          <w:szCs w:val="24"/>
        </w:rPr>
        <w:t>chybí zdroje potravy a životní prostor</w:t>
      </w:r>
      <w:r>
        <w:rPr>
          <w:szCs w:val="24"/>
        </w:rPr>
        <w:t>)</w:t>
      </w:r>
      <w:r w:rsidRPr="00520B7C">
        <w:rPr>
          <w:szCs w:val="24"/>
        </w:rPr>
        <w:t xml:space="preserve"> </w:t>
      </w:r>
    </w:p>
    <w:p w:rsidR="00CC7719" w:rsidRPr="00B90BFA" w:rsidRDefault="00CC7719" w:rsidP="00CC7719">
      <w:pPr>
        <w:pStyle w:val="Odstavecseseznamem"/>
        <w:numPr>
          <w:ilvl w:val="0"/>
          <w:numId w:val="10"/>
        </w:numPr>
        <w:spacing w:before="0" w:after="120" w:line="276" w:lineRule="auto"/>
        <w:rPr>
          <w:szCs w:val="24"/>
        </w:rPr>
      </w:pPr>
      <w:r w:rsidRPr="00B90BFA">
        <w:rPr>
          <w:szCs w:val="24"/>
        </w:rPr>
        <w:t>zarůstání obnažených ploch – ztráta stanovišť pro řadu citlivých druhů</w:t>
      </w:r>
    </w:p>
    <w:p w:rsidR="00CC7719" w:rsidRPr="00B90BFA" w:rsidRDefault="00CC7719" w:rsidP="00CC7719">
      <w:pPr>
        <w:pStyle w:val="Odstavecseseznamem"/>
        <w:numPr>
          <w:ilvl w:val="0"/>
          <w:numId w:val="10"/>
        </w:numPr>
        <w:spacing w:before="0" w:after="120" w:line="276" w:lineRule="auto"/>
        <w:rPr>
          <w:szCs w:val="24"/>
        </w:rPr>
      </w:pPr>
      <w:r w:rsidRPr="00B90BFA">
        <w:rPr>
          <w:szCs w:val="24"/>
        </w:rPr>
        <w:t>absence vazby mezi výzkumem na úseku zachování biodiverzity a aplikací těchto poznatků v</w:t>
      </w:r>
      <w:r>
        <w:rPr>
          <w:szCs w:val="24"/>
        </w:rPr>
        <w:t> </w:t>
      </w:r>
      <w:r w:rsidRPr="00B90BFA">
        <w:rPr>
          <w:szCs w:val="24"/>
        </w:rPr>
        <w:t>praxi</w:t>
      </w:r>
      <w:r>
        <w:rPr>
          <w:szCs w:val="24"/>
        </w:rPr>
        <w:t xml:space="preserve"> (včetně</w:t>
      </w:r>
      <w:r w:rsidRPr="00B90BFA">
        <w:rPr>
          <w:szCs w:val="24"/>
        </w:rPr>
        <w:t xml:space="preserve"> zpětné vazby</w:t>
      </w:r>
      <w:r>
        <w:rPr>
          <w:szCs w:val="24"/>
        </w:rPr>
        <w:t>)</w:t>
      </w:r>
    </w:p>
    <w:p w:rsidR="00CC7719" w:rsidRPr="00B90BFA" w:rsidRDefault="00CC7719" w:rsidP="00CC7719">
      <w:pPr>
        <w:pStyle w:val="Odstavecseseznamem"/>
        <w:numPr>
          <w:ilvl w:val="0"/>
          <w:numId w:val="10"/>
        </w:numPr>
        <w:spacing w:before="0" w:after="120" w:line="276" w:lineRule="auto"/>
        <w:rPr>
          <w:szCs w:val="24"/>
        </w:rPr>
      </w:pPr>
      <w:r w:rsidRPr="00B90BFA">
        <w:rPr>
          <w:szCs w:val="24"/>
        </w:rPr>
        <w:t>nepochopení nebo špatná aplikace nastavených principů na podporu biodiverzity, jak ze strany hospodářů, tak kontrolních a výkonných institucí</w:t>
      </w:r>
    </w:p>
    <w:p w:rsidR="00CC7719" w:rsidRPr="00B90BFA" w:rsidRDefault="00CC7719" w:rsidP="00CC7719">
      <w:pPr>
        <w:pStyle w:val="Odstavecseseznamem"/>
        <w:numPr>
          <w:ilvl w:val="0"/>
          <w:numId w:val="10"/>
        </w:numPr>
        <w:spacing w:before="0" w:after="120" w:line="276" w:lineRule="auto"/>
        <w:rPr>
          <w:szCs w:val="24"/>
        </w:rPr>
      </w:pPr>
      <w:r w:rsidRPr="00B90BFA">
        <w:rPr>
          <w:szCs w:val="24"/>
        </w:rPr>
        <w:t>nedostatečná komunikace mezi jednotlivými zájmovými skupinami a následně mezi státní správou a zemědělci a nevyužití případného potenciálu pro podporu biodiverzity, včetně stanovení preferencí pro konkrétní situace v případě střetu zájmů různých odborných a zájmových skupin</w:t>
      </w:r>
    </w:p>
    <w:p w:rsidR="00CC7719" w:rsidRPr="00236E31" w:rsidRDefault="00CC7719" w:rsidP="00CC7719">
      <w:pPr>
        <w:pStyle w:val="Odstavecseseznamem"/>
        <w:numPr>
          <w:ilvl w:val="0"/>
          <w:numId w:val="10"/>
        </w:numPr>
        <w:spacing w:before="0" w:after="120" w:line="276" w:lineRule="auto"/>
        <w:rPr>
          <w:szCs w:val="24"/>
        </w:rPr>
      </w:pPr>
      <w:r w:rsidRPr="00AB4D4E">
        <w:rPr>
          <w:szCs w:val="24"/>
        </w:rPr>
        <w:t>legislativní překážky pro specifické způsob</w:t>
      </w:r>
      <w:r w:rsidRPr="00236E31">
        <w:rPr>
          <w:szCs w:val="24"/>
        </w:rPr>
        <w:t>y obhospodařování (lesní pastva</w:t>
      </w:r>
      <w:r>
        <w:rPr>
          <w:szCs w:val="24"/>
        </w:rPr>
        <w:t>)</w:t>
      </w:r>
      <w:r w:rsidRPr="00236E31">
        <w:rPr>
          <w:szCs w:val="24"/>
        </w:rPr>
        <w:t xml:space="preserve"> </w:t>
      </w:r>
      <w:r>
        <w:rPr>
          <w:szCs w:val="24"/>
        </w:rPr>
        <w:t>n</w:t>
      </w:r>
      <w:r w:rsidRPr="00AB4D4E">
        <w:rPr>
          <w:szCs w:val="24"/>
        </w:rPr>
        <w:t>ebo rozdílné pohledy na věc v případě obnovy sečených luk a pastvin dočasně neobhospodařovaných, tedy tam kde došlo k roz</w:t>
      </w:r>
      <w:r>
        <w:rPr>
          <w:szCs w:val="24"/>
        </w:rPr>
        <w:t>voji sukcesní vegetace, často i </w:t>
      </w:r>
      <w:r w:rsidRPr="00AB4D4E">
        <w:rPr>
          <w:szCs w:val="24"/>
        </w:rPr>
        <w:t>charakteru lesa</w:t>
      </w:r>
    </w:p>
    <w:p w:rsidR="00CC7719" w:rsidRPr="00B90BFA" w:rsidRDefault="00CC7719" w:rsidP="00CC7719">
      <w:pPr>
        <w:pStyle w:val="Odstavecseseznamem"/>
        <w:numPr>
          <w:ilvl w:val="0"/>
          <w:numId w:val="10"/>
        </w:numPr>
        <w:spacing w:before="0" w:line="276" w:lineRule="auto"/>
        <w:rPr>
          <w:szCs w:val="24"/>
        </w:rPr>
      </w:pPr>
      <w:r>
        <w:rPr>
          <w:szCs w:val="24"/>
        </w:rPr>
        <w:t>nízké</w:t>
      </w:r>
      <w:r w:rsidRPr="00B90BFA">
        <w:rPr>
          <w:szCs w:val="24"/>
        </w:rPr>
        <w:t xml:space="preserve"> povědomí agronomů o ekosystémových službách a o významu biodiverzity</w:t>
      </w:r>
    </w:p>
    <w:p w:rsidR="00CC7719" w:rsidRPr="00236E31" w:rsidRDefault="00CC7719" w:rsidP="00CC7719">
      <w:pPr>
        <w:pStyle w:val="Odstavecseseznamem"/>
        <w:numPr>
          <w:ilvl w:val="0"/>
          <w:numId w:val="10"/>
        </w:numPr>
        <w:spacing w:before="0" w:line="276" w:lineRule="auto"/>
        <w:rPr>
          <w:szCs w:val="24"/>
        </w:rPr>
      </w:pPr>
      <w:r w:rsidRPr="00AB4D4E">
        <w:rPr>
          <w:szCs w:val="24"/>
        </w:rPr>
        <w:t>slabé využívání vědeckých poznatků o postupech ke zvyšování biodiverzity</w:t>
      </w:r>
      <w:r>
        <w:rPr>
          <w:szCs w:val="24"/>
        </w:rPr>
        <w:t>,</w:t>
      </w:r>
      <w:r w:rsidRPr="00AB4D4E">
        <w:rPr>
          <w:szCs w:val="24"/>
        </w:rPr>
        <w:t xml:space="preserve"> pro velké zemědělské podniky je výhodné obhospodařovat velké půdní bloky (pořízená technika</w:t>
      </w:r>
      <w:r>
        <w:rPr>
          <w:szCs w:val="24"/>
        </w:rPr>
        <w:t>)</w:t>
      </w:r>
    </w:p>
    <w:p w:rsidR="00CC7719" w:rsidRPr="004E664B" w:rsidRDefault="00CC7719" w:rsidP="00CC7719">
      <w:pPr>
        <w:pStyle w:val="Odstavecseseznamem"/>
        <w:numPr>
          <w:ilvl w:val="0"/>
          <w:numId w:val="10"/>
        </w:numPr>
        <w:spacing w:before="0" w:line="276" w:lineRule="auto"/>
        <w:rPr>
          <w:szCs w:val="24"/>
        </w:rPr>
      </w:pPr>
      <w:r w:rsidRPr="004E664B">
        <w:rPr>
          <w:szCs w:val="24"/>
        </w:rPr>
        <w:t xml:space="preserve">snižování heterogenity krajiny (nízká diverzita rostlin v zemědělské krajině, nedostatek kvetoucích i dalších rostlin) </w:t>
      </w:r>
    </w:p>
    <w:p w:rsidR="00CC7719" w:rsidRPr="004E664B" w:rsidRDefault="00CC7719" w:rsidP="00CC7719">
      <w:pPr>
        <w:pStyle w:val="Odstavecseseznamem"/>
        <w:numPr>
          <w:ilvl w:val="0"/>
          <w:numId w:val="8"/>
        </w:numPr>
        <w:spacing w:before="0" w:after="120" w:line="276" w:lineRule="auto"/>
        <w:rPr>
          <w:szCs w:val="24"/>
        </w:rPr>
      </w:pPr>
      <w:r w:rsidRPr="004E664B">
        <w:rPr>
          <w:szCs w:val="24"/>
        </w:rPr>
        <w:t>ztráta stanovišť vhodných pro různé skupiny organismů (zarůstání hnízdišť pro opylovače, zarůstání krátkostébelných trávníků a obnažených ploch</w:t>
      </w:r>
      <w:r>
        <w:rPr>
          <w:szCs w:val="24"/>
        </w:rPr>
        <w:t>, které</w:t>
      </w:r>
      <w:r w:rsidRPr="004E664B">
        <w:rPr>
          <w:szCs w:val="24"/>
        </w:rPr>
        <w:t xml:space="preserve"> není možné využít </w:t>
      </w:r>
    </w:p>
    <w:p w:rsidR="00CC7719" w:rsidRPr="004E664B" w:rsidRDefault="00CC7719" w:rsidP="00CC7719">
      <w:pPr>
        <w:pStyle w:val="Odstavecseseznamem"/>
        <w:numPr>
          <w:ilvl w:val="0"/>
          <w:numId w:val="8"/>
        </w:numPr>
        <w:spacing w:before="0" w:after="120" w:line="276" w:lineRule="auto"/>
        <w:rPr>
          <w:szCs w:val="24"/>
        </w:rPr>
      </w:pPr>
      <w:r>
        <w:rPr>
          <w:szCs w:val="24"/>
        </w:rPr>
        <w:t xml:space="preserve">nerovnováha mezi prioritami </w:t>
      </w:r>
      <w:r w:rsidRPr="004E664B">
        <w:rPr>
          <w:szCs w:val="24"/>
        </w:rPr>
        <w:t>v politice (ekonomika na úkor environmentálních potřeb</w:t>
      </w:r>
    </w:p>
    <w:p w:rsidR="00CC7719" w:rsidRPr="004E664B" w:rsidRDefault="00CC7719" w:rsidP="00CC7719">
      <w:pPr>
        <w:pStyle w:val="Odstavecseseznamem"/>
        <w:numPr>
          <w:ilvl w:val="0"/>
          <w:numId w:val="8"/>
        </w:numPr>
        <w:spacing w:before="0" w:line="276" w:lineRule="auto"/>
        <w:rPr>
          <w:szCs w:val="24"/>
        </w:rPr>
      </w:pPr>
      <w:r w:rsidRPr="004E664B">
        <w:rPr>
          <w:szCs w:val="24"/>
        </w:rPr>
        <w:t>zvyšování intenzity hospodaření na úkor hospodaření šetrného (zažité postupy, chemická lobby, ekonomika hospodaření, plošná aplikace POR, způsob hospodaření a preference ekonomicky výnosných plodin, preference intenzivních technologií, snižování diverzity plodin na orné půdě</w:t>
      </w:r>
    </w:p>
    <w:p w:rsidR="00CC7719" w:rsidRPr="004E664B" w:rsidRDefault="00CC7719" w:rsidP="00CC7719">
      <w:pPr>
        <w:pStyle w:val="Odstavecseseznamem"/>
        <w:numPr>
          <w:ilvl w:val="0"/>
          <w:numId w:val="8"/>
        </w:numPr>
        <w:spacing w:before="0" w:after="120" w:line="276" w:lineRule="auto"/>
        <w:rPr>
          <w:szCs w:val="24"/>
        </w:rPr>
      </w:pPr>
      <w:r w:rsidRPr="004E664B">
        <w:rPr>
          <w:szCs w:val="24"/>
        </w:rPr>
        <w:t xml:space="preserve">nedostatečná podpora veřejných statků včetně péče o přírodní stanoviště od vedení MZe a </w:t>
      </w:r>
      <w:del w:id="666" w:author="Šejnohová Hana" w:date="2018-12-04T11:04:00Z">
        <w:r w:rsidRPr="004E664B" w:rsidDel="00483D5D">
          <w:rPr>
            <w:szCs w:val="24"/>
          </w:rPr>
          <w:delText xml:space="preserve">velkých </w:delText>
        </w:r>
      </w:del>
      <w:ins w:id="667" w:author="Šejnohová Hana" w:date="2018-12-04T11:04:00Z">
        <w:r w:rsidR="00483D5D">
          <w:rPr>
            <w:szCs w:val="24"/>
          </w:rPr>
          <w:t xml:space="preserve">některých </w:t>
        </w:r>
      </w:ins>
      <w:r w:rsidRPr="004E664B">
        <w:rPr>
          <w:szCs w:val="24"/>
        </w:rPr>
        <w:t>zemědělských nevládních organizací</w:t>
      </w:r>
    </w:p>
    <w:p w:rsidR="00CC7719" w:rsidRPr="004E664B" w:rsidRDefault="00CC7719" w:rsidP="00CC7719">
      <w:pPr>
        <w:pStyle w:val="Odstavecseseznamem"/>
        <w:numPr>
          <w:ilvl w:val="0"/>
          <w:numId w:val="8"/>
        </w:numPr>
        <w:spacing w:before="0" w:after="120" w:line="276" w:lineRule="auto"/>
        <w:rPr>
          <w:szCs w:val="24"/>
        </w:rPr>
      </w:pPr>
      <w:r w:rsidRPr="004E664B">
        <w:rPr>
          <w:szCs w:val="24"/>
        </w:rPr>
        <w:t xml:space="preserve">preference výhradně užitkových druhů jako jediného řešení současných problémů </w:t>
      </w:r>
      <w:r>
        <w:rPr>
          <w:szCs w:val="24"/>
        </w:rPr>
        <w:t xml:space="preserve">s </w:t>
      </w:r>
      <w:r w:rsidRPr="004E664B">
        <w:rPr>
          <w:szCs w:val="24"/>
        </w:rPr>
        <w:t>nedostatk</w:t>
      </w:r>
      <w:r>
        <w:rPr>
          <w:szCs w:val="24"/>
        </w:rPr>
        <w:t>em</w:t>
      </w:r>
      <w:r w:rsidRPr="004E664B">
        <w:rPr>
          <w:szCs w:val="24"/>
        </w:rPr>
        <w:t xml:space="preserve"> opylovačů</w:t>
      </w:r>
    </w:p>
    <w:p w:rsidR="00CC7719" w:rsidRDefault="00CC7719" w:rsidP="00CC7719">
      <w:pPr>
        <w:pStyle w:val="Odstavecseseznamem"/>
        <w:numPr>
          <w:ilvl w:val="0"/>
          <w:numId w:val="8"/>
        </w:numPr>
        <w:spacing w:before="0" w:after="120" w:line="276" w:lineRule="auto"/>
        <w:rPr>
          <w:szCs w:val="24"/>
        </w:rPr>
      </w:pPr>
      <w:r w:rsidRPr="004E664B">
        <w:rPr>
          <w:szCs w:val="24"/>
        </w:rPr>
        <w:t>termínování agrotechnických operací v závislosti na odbytu</w:t>
      </w:r>
    </w:p>
    <w:p w:rsidR="00CC7719" w:rsidRDefault="00CC7719" w:rsidP="00CC7719">
      <w:pPr>
        <w:pStyle w:val="Odstavecseseznamem"/>
        <w:numPr>
          <w:ilvl w:val="0"/>
          <w:numId w:val="8"/>
        </w:numPr>
        <w:spacing w:before="0" w:line="240" w:lineRule="auto"/>
        <w:rPr>
          <w:szCs w:val="24"/>
        </w:rPr>
      </w:pPr>
      <w:r w:rsidRPr="00B90BFA">
        <w:rPr>
          <w:szCs w:val="24"/>
        </w:rPr>
        <w:t>předávání informací ze strany výzkumu směrem k odborné i laické veřejnosti</w:t>
      </w:r>
    </w:p>
    <w:p w:rsidR="00CC7719" w:rsidRDefault="00CC7719" w:rsidP="00CC7719">
      <w:pPr>
        <w:spacing w:line="276" w:lineRule="auto"/>
        <w:rPr>
          <w:b/>
          <w:i/>
          <w:szCs w:val="24"/>
        </w:rPr>
      </w:pPr>
      <w:r w:rsidRPr="003C508B">
        <w:rPr>
          <w:b/>
          <w:i/>
          <w:szCs w:val="24"/>
        </w:rPr>
        <w:t>Příležitosti:</w:t>
      </w:r>
    </w:p>
    <w:p w:rsidR="00CC7719" w:rsidRDefault="00CC7719" w:rsidP="00CC7719">
      <w:pPr>
        <w:pStyle w:val="Odstavecseseznamem"/>
        <w:numPr>
          <w:ilvl w:val="0"/>
          <w:numId w:val="9"/>
        </w:numPr>
        <w:spacing w:before="0" w:after="120" w:line="276" w:lineRule="auto"/>
        <w:rPr>
          <w:szCs w:val="24"/>
        </w:rPr>
      </w:pPr>
      <w:r w:rsidRPr="00142BC0">
        <w:rPr>
          <w:szCs w:val="24"/>
        </w:rPr>
        <w:t xml:space="preserve">směřování nové SZP </w:t>
      </w:r>
      <w:r>
        <w:rPr>
          <w:szCs w:val="24"/>
        </w:rPr>
        <w:t xml:space="preserve">včetně rámce stanoveného pro podmíněnost (z hlediska cílů pro zlepšení rozmanitosti a ochrany stanovišť a druhů) </w:t>
      </w:r>
      <w:r w:rsidRPr="00142BC0">
        <w:rPr>
          <w:szCs w:val="24"/>
        </w:rPr>
        <w:t>ze strany EK na intervence více provázané na identifikované potřeby, zaměřené na výsledek a na efektivnější vynakládání prostředků</w:t>
      </w:r>
      <w:r>
        <w:rPr>
          <w:szCs w:val="24"/>
        </w:rPr>
        <w:t xml:space="preserve">, </w:t>
      </w:r>
      <w:r w:rsidRPr="00B90BFA">
        <w:rPr>
          <w:szCs w:val="24"/>
        </w:rPr>
        <w:t xml:space="preserve">zájem některých zájmových organizací </w:t>
      </w:r>
      <w:r>
        <w:rPr>
          <w:szCs w:val="24"/>
        </w:rPr>
        <w:t xml:space="preserve">a </w:t>
      </w:r>
      <w:r w:rsidRPr="00B90BFA">
        <w:rPr>
          <w:szCs w:val="24"/>
        </w:rPr>
        <w:t>části veřejnosti a obcí o opatření ve prosp</w:t>
      </w:r>
      <w:r>
        <w:rPr>
          <w:szCs w:val="24"/>
        </w:rPr>
        <w:t>ěch životního prostředí</w:t>
      </w:r>
    </w:p>
    <w:p w:rsidR="00CC7719" w:rsidRPr="00AD72C4" w:rsidRDefault="00CC7719" w:rsidP="00CC7719">
      <w:pPr>
        <w:pStyle w:val="Odstavecseseznamem"/>
        <w:numPr>
          <w:ilvl w:val="0"/>
          <w:numId w:val="9"/>
        </w:numPr>
        <w:spacing w:before="0" w:after="120" w:line="264" w:lineRule="auto"/>
        <w:rPr>
          <w:szCs w:val="24"/>
        </w:rPr>
      </w:pPr>
      <w:r w:rsidRPr="00AD72C4">
        <w:rPr>
          <w:szCs w:val="24"/>
        </w:rPr>
        <w:t>silné institucionální prostředí ochrany přírody (organizovaná státní správa s působností v ochraně přírody, existence kvalifikovaných odborníků na danou problematiku, existence silného zákona na ochranu přírody a krajiny-zejména v ZCHÚ, případně právních nástrojů pro podporu nebo vymáhání alespoň některých žádoucích pravidel</w:t>
      </w:r>
      <w:r>
        <w:rPr>
          <w:szCs w:val="24"/>
        </w:rPr>
        <w:t>)</w:t>
      </w:r>
    </w:p>
    <w:p w:rsidR="00CC7719" w:rsidRDefault="00CC7719" w:rsidP="00CC7719">
      <w:pPr>
        <w:pStyle w:val="Odstavecseseznamem"/>
        <w:numPr>
          <w:ilvl w:val="0"/>
          <w:numId w:val="9"/>
        </w:numPr>
        <w:spacing w:before="0" w:after="120" w:line="264" w:lineRule="auto"/>
        <w:rPr>
          <w:szCs w:val="24"/>
        </w:rPr>
      </w:pPr>
      <w:r w:rsidRPr="00B90BFA">
        <w:rPr>
          <w:szCs w:val="24"/>
        </w:rPr>
        <w:t>fungující neziskové organizace se zkušenostmi z péčí o přírodní stanoviště</w:t>
      </w:r>
    </w:p>
    <w:p w:rsidR="00CC7719" w:rsidRPr="00B90BFA" w:rsidRDefault="00CC7719" w:rsidP="00CC7719">
      <w:pPr>
        <w:pStyle w:val="Odstavecseseznamem"/>
        <w:numPr>
          <w:ilvl w:val="0"/>
          <w:numId w:val="9"/>
        </w:numPr>
        <w:spacing w:before="0" w:after="120" w:line="264" w:lineRule="auto"/>
        <w:rPr>
          <w:szCs w:val="24"/>
        </w:rPr>
      </w:pPr>
      <w:r w:rsidRPr="00B90BFA">
        <w:rPr>
          <w:szCs w:val="24"/>
        </w:rPr>
        <w:t>dobrá a dlouhodobá komunikace a spolupráce mezi mí</w:t>
      </w:r>
      <w:r>
        <w:rPr>
          <w:szCs w:val="24"/>
        </w:rPr>
        <w:t>stními orgány ochrany přírody a </w:t>
      </w:r>
      <w:r w:rsidRPr="00B90BFA">
        <w:rPr>
          <w:szCs w:val="24"/>
        </w:rPr>
        <w:t>zemědělci</w:t>
      </w:r>
    </w:p>
    <w:p w:rsidR="00CC7719" w:rsidRPr="00B90BFA" w:rsidRDefault="00CC7719" w:rsidP="00CC7719">
      <w:pPr>
        <w:pStyle w:val="Odstavecseseznamem"/>
        <w:numPr>
          <w:ilvl w:val="0"/>
          <w:numId w:val="9"/>
        </w:numPr>
        <w:spacing w:before="0" w:after="120" w:line="264" w:lineRule="auto"/>
        <w:rPr>
          <w:szCs w:val="24"/>
        </w:rPr>
      </w:pPr>
      <w:r w:rsidRPr="00B90BFA">
        <w:rPr>
          <w:szCs w:val="24"/>
        </w:rPr>
        <w:t>vysoká úroveň monitoringu přírody a zveřejňování výsledků</w:t>
      </w:r>
    </w:p>
    <w:p w:rsidR="00CC7719" w:rsidRDefault="00CC7719" w:rsidP="00CC7719">
      <w:pPr>
        <w:pStyle w:val="Odstavecseseznamem"/>
        <w:numPr>
          <w:ilvl w:val="0"/>
          <w:numId w:val="11"/>
        </w:numPr>
        <w:spacing w:before="0" w:after="120" w:line="264" w:lineRule="auto"/>
        <w:rPr>
          <w:szCs w:val="24"/>
        </w:rPr>
      </w:pPr>
      <w:r>
        <w:rPr>
          <w:szCs w:val="24"/>
        </w:rPr>
        <w:t>rostoucí zájem veřejnosti o stav životního prostředí (</w:t>
      </w:r>
      <w:r w:rsidRPr="00B90BFA">
        <w:rPr>
          <w:szCs w:val="24"/>
        </w:rPr>
        <w:t>prevenc</w:t>
      </w:r>
      <w:r>
        <w:rPr>
          <w:szCs w:val="24"/>
        </w:rPr>
        <w:t>e</w:t>
      </w:r>
      <w:r w:rsidRPr="00B90BFA">
        <w:rPr>
          <w:szCs w:val="24"/>
        </w:rPr>
        <w:t xml:space="preserve"> lokálních povodní, nové směry v cestovním ruchu, poptávka po bioproduktech a jiných šetrných produktech zemědělství</w:t>
      </w:r>
      <w:r>
        <w:rPr>
          <w:szCs w:val="24"/>
        </w:rPr>
        <w:t>, vnímání dopadů zem. výroby na ŽP</w:t>
      </w:r>
      <w:r w:rsidRPr="009750F8">
        <w:rPr>
          <w:rStyle w:val="Znakapoznpodarou"/>
        </w:rPr>
        <w:footnoteRef/>
      </w:r>
      <w:r>
        <w:rPr>
          <w:szCs w:val="24"/>
        </w:rPr>
        <w:t>, zájem o chráněné rostliny)</w:t>
      </w:r>
    </w:p>
    <w:p w:rsidR="00CC7719" w:rsidRDefault="00CC7719" w:rsidP="00CC7719">
      <w:pPr>
        <w:pStyle w:val="Odstavecseseznamem"/>
        <w:numPr>
          <w:ilvl w:val="0"/>
          <w:numId w:val="11"/>
        </w:numPr>
        <w:spacing w:before="0" w:after="120" w:line="264" w:lineRule="auto"/>
        <w:rPr>
          <w:szCs w:val="24"/>
        </w:rPr>
      </w:pPr>
      <w:r>
        <w:rPr>
          <w:szCs w:val="24"/>
        </w:rPr>
        <w:t xml:space="preserve">zvyšování kapacity odborné veřejnosti (zájem o </w:t>
      </w:r>
      <w:r w:rsidRPr="00B90BFA">
        <w:rPr>
          <w:szCs w:val="24"/>
        </w:rPr>
        <w:t>akademické sféry o praktickou ochranu přírody včetně zemědělských dotací</w:t>
      </w:r>
      <w:r>
        <w:rPr>
          <w:szCs w:val="24"/>
        </w:rPr>
        <w:t>)</w:t>
      </w:r>
    </w:p>
    <w:p w:rsidR="00CC7719" w:rsidRDefault="00CC7719" w:rsidP="00CC7719">
      <w:pPr>
        <w:pStyle w:val="Odstavecseseznamem"/>
        <w:numPr>
          <w:ilvl w:val="0"/>
          <w:numId w:val="11"/>
        </w:numPr>
        <w:spacing w:before="0" w:after="120" w:line="264" w:lineRule="auto"/>
        <w:rPr>
          <w:szCs w:val="24"/>
        </w:rPr>
      </w:pPr>
      <w:r>
        <w:rPr>
          <w:szCs w:val="24"/>
        </w:rPr>
        <w:t xml:space="preserve">rostoucí zájem státní správy </w:t>
      </w:r>
    </w:p>
    <w:p w:rsidR="00CC7719" w:rsidRPr="00B90BFA" w:rsidRDefault="00CC7719" w:rsidP="00CC7719">
      <w:pPr>
        <w:pStyle w:val="Odstavecseseznamem"/>
        <w:numPr>
          <w:ilvl w:val="0"/>
          <w:numId w:val="11"/>
        </w:numPr>
        <w:spacing w:before="0" w:after="120" w:line="264" w:lineRule="auto"/>
        <w:rPr>
          <w:szCs w:val="24"/>
        </w:rPr>
      </w:pPr>
      <w:r w:rsidRPr="00B90BFA">
        <w:rPr>
          <w:szCs w:val="24"/>
        </w:rPr>
        <w:t>výborné odborné botanické a fytocenologické zázemí včetně historických podrobných studií a databází a mnoha profesionálních a amatérských botaniků</w:t>
      </w:r>
    </w:p>
    <w:p w:rsidR="00CC7719" w:rsidRPr="00B90BFA" w:rsidRDefault="00CC7719" w:rsidP="00CC7719">
      <w:pPr>
        <w:pStyle w:val="Odstavecseseznamem"/>
        <w:numPr>
          <w:ilvl w:val="0"/>
          <w:numId w:val="11"/>
        </w:numPr>
        <w:spacing w:before="0" w:after="120" w:line="264" w:lineRule="auto"/>
        <w:rPr>
          <w:szCs w:val="24"/>
        </w:rPr>
      </w:pPr>
      <w:r w:rsidRPr="00B90BFA">
        <w:rPr>
          <w:szCs w:val="24"/>
        </w:rPr>
        <w:t>zvyšování tlaku odběratelů a auditorů na udržitelné pěstování zemědělských produktů</w:t>
      </w:r>
    </w:p>
    <w:p w:rsidR="00CC7719" w:rsidRPr="00B90BFA" w:rsidRDefault="00CC7719" w:rsidP="00CC7719">
      <w:pPr>
        <w:pStyle w:val="Odstavecseseznamem"/>
        <w:numPr>
          <w:ilvl w:val="0"/>
          <w:numId w:val="11"/>
        </w:numPr>
        <w:spacing w:before="0" w:line="240" w:lineRule="auto"/>
        <w:rPr>
          <w:szCs w:val="24"/>
        </w:rPr>
      </w:pPr>
      <w:r w:rsidRPr="00B90BFA">
        <w:rPr>
          <w:szCs w:val="24"/>
        </w:rPr>
        <w:t xml:space="preserve">snaha </w:t>
      </w:r>
      <w:r>
        <w:rPr>
          <w:szCs w:val="24"/>
        </w:rPr>
        <w:t xml:space="preserve">některých </w:t>
      </w:r>
      <w:r w:rsidRPr="00B90BFA">
        <w:rPr>
          <w:szCs w:val="24"/>
        </w:rPr>
        <w:t>místních samospráv obnovovat zaniklé meze, cesty, remízky</w:t>
      </w:r>
    </w:p>
    <w:p w:rsidR="00CC7719" w:rsidRPr="00B90BFA" w:rsidRDefault="00CC7719" w:rsidP="00CC7719">
      <w:pPr>
        <w:pStyle w:val="Odstavecseseznamem"/>
        <w:numPr>
          <w:ilvl w:val="0"/>
          <w:numId w:val="11"/>
        </w:numPr>
        <w:spacing w:before="0" w:after="120" w:line="264" w:lineRule="auto"/>
        <w:rPr>
          <w:szCs w:val="24"/>
        </w:rPr>
      </w:pPr>
      <w:r w:rsidRPr="00B90BFA">
        <w:rPr>
          <w:szCs w:val="24"/>
        </w:rPr>
        <w:t>rostoucí znalosti o potřebách a možnostech péče cílových druhů hmyzu, existence odborných podkladů přinejmenším pro lépe prozkoumané skupiny (denní motýli a</w:t>
      </w:r>
      <w:r>
        <w:rPr>
          <w:szCs w:val="24"/>
        </w:rPr>
        <w:t>p</w:t>
      </w:r>
      <w:r w:rsidRPr="00B90BFA">
        <w:rPr>
          <w:szCs w:val="24"/>
        </w:rPr>
        <w:t>od</w:t>
      </w:r>
      <w:r>
        <w:rPr>
          <w:szCs w:val="24"/>
        </w:rPr>
        <w:t>.</w:t>
      </w:r>
      <w:r w:rsidRPr="00B90BFA">
        <w:rPr>
          <w:szCs w:val="24"/>
        </w:rPr>
        <w:t>)</w:t>
      </w:r>
      <w:r>
        <w:rPr>
          <w:szCs w:val="24"/>
        </w:rPr>
        <w:t xml:space="preserve"> v organizacích mimo rezort MZe</w:t>
      </w:r>
    </w:p>
    <w:p w:rsidR="00CC7719" w:rsidRPr="00B90BFA" w:rsidRDefault="00CC7719" w:rsidP="00CC7719">
      <w:pPr>
        <w:pStyle w:val="Odstavecseseznamem"/>
        <w:numPr>
          <w:ilvl w:val="0"/>
          <w:numId w:val="11"/>
        </w:numPr>
        <w:spacing w:before="0" w:after="120" w:line="264" w:lineRule="auto"/>
        <w:rPr>
          <w:szCs w:val="24"/>
        </w:rPr>
      </w:pPr>
      <w:r w:rsidRPr="00B90BFA">
        <w:rPr>
          <w:szCs w:val="24"/>
        </w:rPr>
        <w:t>existence kontinuálního monitoringu evropsky významných druhů, zveřejňování výsledků, snaha vyhodnocovat stav dalších modelových nebo ekologicky významných skupin hmyzu</w:t>
      </w:r>
    </w:p>
    <w:p w:rsidR="00CC7719" w:rsidRDefault="00CC7719" w:rsidP="00CC7719">
      <w:pPr>
        <w:pStyle w:val="Odstavecseseznamem"/>
        <w:numPr>
          <w:ilvl w:val="0"/>
          <w:numId w:val="11"/>
        </w:numPr>
        <w:spacing w:before="0" w:after="120" w:line="264" w:lineRule="auto"/>
        <w:rPr>
          <w:szCs w:val="24"/>
        </w:rPr>
      </w:pPr>
      <w:r w:rsidRPr="00B90BFA">
        <w:rPr>
          <w:szCs w:val="24"/>
        </w:rPr>
        <w:t>intenzivní publikační činnost zainteresovaných zájmových skupin a jednotlivců na téma ohrožení a ochrany hmyzu</w:t>
      </w:r>
    </w:p>
    <w:p w:rsidR="00CC7719" w:rsidRPr="00B90BFA" w:rsidRDefault="00CC7719" w:rsidP="00CC7719">
      <w:pPr>
        <w:pStyle w:val="Odstavecseseznamem"/>
        <w:numPr>
          <w:ilvl w:val="0"/>
          <w:numId w:val="11"/>
        </w:numPr>
        <w:spacing w:before="0" w:after="120" w:line="264" w:lineRule="auto"/>
        <w:rPr>
          <w:szCs w:val="24"/>
        </w:rPr>
      </w:pPr>
      <w:r w:rsidRPr="00B90BFA">
        <w:rPr>
          <w:szCs w:val="24"/>
        </w:rPr>
        <w:t>atraktivita „deštníkových“ druhů</w:t>
      </w:r>
      <w:r>
        <w:rPr>
          <w:szCs w:val="24"/>
        </w:rPr>
        <w:t xml:space="preserve"> pro odbornou i laickou veřejnost</w:t>
      </w:r>
    </w:p>
    <w:p w:rsidR="00CC7719" w:rsidRPr="003C508B" w:rsidRDefault="00CC7719" w:rsidP="00CC7719">
      <w:pPr>
        <w:rPr>
          <w:b/>
          <w:i/>
          <w:szCs w:val="24"/>
        </w:rPr>
      </w:pPr>
      <w:r w:rsidRPr="003C508B">
        <w:rPr>
          <w:b/>
          <w:i/>
          <w:szCs w:val="24"/>
        </w:rPr>
        <w:t>Hrozby:</w:t>
      </w:r>
    </w:p>
    <w:p w:rsidR="00CC7719" w:rsidRPr="00FE7B60" w:rsidRDefault="00CC7719" w:rsidP="00CC7719">
      <w:pPr>
        <w:pStyle w:val="Odstavecseseznamem"/>
        <w:numPr>
          <w:ilvl w:val="0"/>
          <w:numId w:val="12"/>
        </w:numPr>
        <w:spacing w:before="0" w:after="120" w:line="264" w:lineRule="auto"/>
        <w:rPr>
          <w:szCs w:val="24"/>
        </w:rPr>
      </w:pPr>
      <w:r w:rsidRPr="00FE7B60">
        <w:rPr>
          <w:szCs w:val="24"/>
        </w:rPr>
        <w:t>konkurence a rostoucí poptávka po potravinách</w:t>
      </w:r>
      <w:r>
        <w:rPr>
          <w:szCs w:val="24"/>
        </w:rPr>
        <w:t xml:space="preserve"> (</w:t>
      </w:r>
      <w:r w:rsidRPr="00FE7B60">
        <w:rPr>
          <w:szCs w:val="24"/>
        </w:rPr>
        <w:t xml:space="preserve">požadavky na intenzivní hospodaření </w:t>
      </w:r>
      <w:r w:rsidRPr="00B90BFA">
        <w:rPr>
          <w:szCs w:val="24"/>
        </w:rPr>
        <w:t>kvůli výživě narůstající celosvětové populace</w:t>
      </w:r>
      <w:r>
        <w:rPr>
          <w:szCs w:val="24"/>
        </w:rPr>
        <w:t>)</w:t>
      </w:r>
    </w:p>
    <w:p w:rsidR="00CC7719" w:rsidRPr="00B90BFA" w:rsidRDefault="00CC7719" w:rsidP="00CC7719">
      <w:pPr>
        <w:pStyle w:val="Odstavecseseznamem"/>
        <w:numPr>
          <w:ilvl w:val="0"/>
          <w:numId w:val="12"/>
        </w:numPr>
        <w:spacing w:before="0" w:after="120" w:line="276" w:lineRule="auto"/>
        <w:rPr>
          <w:szCs w:val="24"/>
        </w:rPr>
      </w:pPr>
      <w:r w:rsidRPr="00B90BFA">
        <w:rPr>
          <w:szCs w:val="24"/>
        </w:rPr>
        <w:t>snížení rozpočtu na novou SZP</w:t>
      </w:r>
    </w:p>
    <w:p w:rsidR="00CC7719" w:rsidRPr="00B90BFA" w:rsidRDefault="00CC7719" w:rsidP="00CC7719">
      <w:pPr>
        <w:pStyle w:val="Odstavecseseznamem"/>
        <w:numPr>
          <w:ilvl w:val="0"/>
          <w:numId w:val="12"/>
        </w:numPr>
        <w:spacing w:before="0" w:after="120" w:line="276" w:lineRule="auto"/>
        <w:rPr>
          <w:szCs w:val="24"/>
        </w:rPr>
      </w:pPr>
      <w:r w:rsidRPr="00B90BFA">
        <w:rPr>
          <w:szCs w:val="24"/>
        </w:rPr>
        <w:t>rychlé změny a razantní projevy klimatické změny vedoucí k zániku přírodních stanovišť</w:t>
      </w:r>
    </w:p>
    <w:p w:rsidR="00CC7719" w:rsidRDefault="00CC7719" w:rsidP="00CC7719">
      <w:pPr>
        <w:pStyle w:val="Odstavecseseznamem"/>
        <w:numPr>
          <w:ilvl w:val="0"/>
          <w:numId w:val="12"/>
        </w:numPr>
        <w:spacing w:before="0" w:after="120" w:line="276" w:lineRule="auto"/>
        <w:rPr>
          <w:szCs w:val="24"/>
        </w:rPr>
      </w:pPr>
      <w:r w:rsidRPr="00B90BFA">
        <w:rPr>
          <w:szCs w:val="24"/>
        </w:rPr>
        <w:t>společenské a ekonomické změny vedoucí k nezájmu o dlouhodobá koncepční řešení spojená s péčí o přírodní stanoviště</w:t>
      </w:r>
    </w:p>
    <w:p w:rsidR="00CC7719" w:rsidRPr="00AB4D4E" w:rsidRDefault="00CC7719" w:rsidP="00CC7719">
      <w:pPr>
        <w:pStyle w:val="Odstavecseseznamem"/>
        <w:numPr>
          <w:ilvl w:val="0"/>
          <w:numId w:val="12"/>
        </w:numPr>
        <w:spacing w:before="0" w:after="120" w:line="264" w:lineRule="auto"/>
        <w:rPr>
          <w:szCs w:val="24"/>
        </w:rPr>
      </w:pPr>
      <w:r w:rsidRPr="00AB4D4E">
        <w:rPr>
          <w:szCs w:val="24"/>
        </w:rPr>
        <w:t>nepochopení významu a potenciálu příznivého stavu zemědělské krajiny, její stanovištní a druhové diverzity a ekosystémových služeb</w:t>
      </w:r>
      <w:r w:rsidRPr="00236E31">
        <w:rPr>
          <w:szCs w:val="24"/>
        </w:rPr>
        <w:t xml:space="preserve">, které poskytuje </w:t>
      </w:r>
      <w:r w:rsidRPr="00AB4D4E">
        <w:rPr>
          <w:szCs w:val="24"/>
        </w:rPr>
        <w:t>příliš rychlá destrukce stávajících přírodních stanovišť</w:t>
      </w:r>
    </w:p>
    <w:p w:rsidR="00CC7719" w:rsidRPr="00AB4D4E" w:rsidRDefault="00CC7719" w:rsidP="00CC7719">
      <w:pPr>
        <w:pStyle w:val="Odstavecseseznamem"/>
        <w:numPr>
          <w:ilvl w:val="0"/>
          <w:numId w:val="12"/>
        </w:numPr>
        <w:spacing w:before="0" w:after="120" w:line="264" w:lineRule="auto"/>
        <w:rPr>
          <w:szCs w:val="24"/>
        </w:rPr>
      </w:pPr>
      <w:r w:rsidRPr="00AB4D4E">
        <w:rPr>
          <w:szCs w:val="24"/>
        </w:rPr>
        <w:t>vliv jiných zájmových skupin na využití krajiny a zemědělskou produkci (</w:t>
      </w:r>
      <w:r w:rsidRPr="00236E31">
        <w:rPr>
          <w:szCs w:val="24"/>
        </w:rPr>
        <w:t>zábor půdy</w:t>
      </w:r>
      <w:r w:rsidRPr="00066073">
        <w:rPr>
          <w:szCs w:val="24"/>
        </w:rPr>
        <w:t xml:space="preserve">) </w:t>
      </w:r>
      <w:r w:rsidRPr="00AB4D4E">
        <w:rPr>
          <w:szCs w:val="24"/>
        </w:rPr>
        <w:t xml:space="preserve">trh vede k preferenci pěstování </w:t>
      </w:r>
      <w:r>
        <w:rPr>
          <w:szCs w:val="24"/>
        </w:rPr>
        <w:t>určitých</w:t>
      </w:r>
      <w:r w:rsidRPr="00AB4D4E">
        <w:rPr>
          <w:szCs w:val="24"/>
        </w:rPr>
        <w:t xml:space="preserve"> plodin </w:t>
      </w:r>
    </w:p>
    <w:p w:rsidR="00CC7719" w:rsidRPr="00B90BFA" w:rsidRDefault="00CC7719" w:rsidP="00CC7719">
      <w:pPr>
        <w:pStyle w:val="Odstavecseseznamem"/>
        <w:numPr>
          <w:ilvl w:val="0"/>
          <w:numId w:val="12"/>
        </w:numPr>
        <w:spacing w:before="0" w:after="120" w:line="264" w:lineRule="auto"/>
        <w:rPr>
          <w:szCs w:val="24"/>
        </w:rPr>
      </w:pPr>
      <w:r w:rsidRPr="00B90BFA">
        <w:rPr>
          <w:szCs w:val="24"/>
        </w:rPr>
        <w:t xml:space="preserve">změny preferencí na základě </w:t>
      </w:r>
      <w:ins w:id="668" w:author="Šejnohová Hana" w:date="2018-12-04T10:50:00Z">
        <w:r w:rsidR="002E2744">
          <w:rPr>
            <w:szCs w:val="24"/>
          </w:rPr>
          <w:t>mediálních</w:t>
        </w:r>
        <w:r w:rsidR="00AB7652">
          <w:rPr>
            <w:szCs w:val="24"/>
          </w:rPr>
          <w:t xml:space="preserve"> </w:t>
        </w:r>
      </w:ins>
      <w:ins w:id="669" w:author="Šejnohová Hana" w:date="2018-12-04T10:51:00Z">
        <w:r w:rsidR="00AB7652">
          <w:rPr>
            <w:szCs w:val="24"/>
          </w:rPr>
          <w:t xml:space="preserve">kampaní nebo </w:t>
        </w:r>
      </w:ins>
      <w:r w:rsidRPr="00B90BFA">
        <w:rPr>
          <w:szCs w:val="24"/>
        </w:rPr>
        <w:t>intervencí vlivných nevládních organizací</w:t>
      </w:r>
      <w:ins w:id="670" w:author="Šejnohová Hana" w:date="2018-12-04T10:51:00Z">
        <w:r w:rsidR="00AB7652">
          <w:rPr>
            <w:szCs w:val="24"/>
          </w:rPr>
          <w:t xml:space="preserve"> </w:t>
        </w:r>
      </w:ins>
      <w:del w:id="671" w:author="Šejnohová Hana" w:date="2018-12-04T10:51:00Z">
        <w:r w:rsidRPr="00B90BFA" w:rsidDel="00AB7652">
          <w:rPr>
            <w:szCs w:val="24"/>
          </w:rPr>
          <w:delText>,</w:delText>
        </w:r>
      </w:del>
      <w:ins w:id="672" w:author="Šejnohová Hana" w:date="2018-12-04T10:51:00Z">
        <w:r w:rsidR="00AB7652">
          <w:rPr>
            <w:szCs w:val="24"/>
          </w:rPr>
          <w:t>a</w:t>
        </w:r>
      </w:ins>
      <w:r w:rsidRPr="00B90BFA">
        <w:rPr>
          <w:szCs w:val="24"/>
        </w:rPr>
        <w:t xml:space="preserve"> </w:t>
      </w:r>
      <w:del w:id="673" w:author="Šejnohová Hana" w:date="2018-12-04T10:51:00Z">
        <w:r w:rsidRPr="00B90BFA" w:rsidDel="00AB7652">
          <w:rPr>
            <w:szCs w:val="24"/>
          </w:rPr>
          <w:delText>nadnárodních korporací</w:delText>
        </w:r>
        <w:r w:rsidDel="00AB7652">
          <w:rPr>
            <w:szCs w:val="24"/>
          </w:rPr>
          <w:delText xml:space="preserve"> a</w:delText>
        </w:r>
      </w:del>
      <w:r w:rsidRPr="00B90BFA">
        <w:rPr>
          <w:szCs w:val="24"/>
        </w:rPr>
        <w:t xml:space="preserve"> velkých firem</w:t>
      </w:r>
    </w:p>
    <w:p w:rsidR="00CC7719" w:rsidRPr="00B90BFA" w:rsidRDefault="00CC7719" w:rsidP="00CC7719">
      <w:pPr>
        <w:pStyle w:val="Odstavecseseznamem"/>
        <w:numPr>
          <w:ilvl w:val="0"/>
          <w:numId w:val="12"/>
        </w:numPr>
        <w:spacing w:before="0" w:after="120" w:line="264" w:lineRule="auto"/>
        <w:rPr>
          <w:szCs w:val="24"/>
        </w:rPr>
      </w:pPr>
      <w:r w:rsidRPr="00B90BFA">
        <w:rPr>
          <w:szCs w:val="24"/>
        </w:rPr>
        <w:t xml:space="preserve">šíření dalších invazních druhů </w:t>
      </w:r>
      <w:r>
        <w:rPr>
          <w:szCs w:val="24"/>
        </w:rPr>
        <w:t>(</w:t>
      </w:r>
      <w:r w:rsidRPr="00B90BFA">
        <w:rPr>
          <w:szCs w:val="24"/>
        </w:rPr>
        <w:t>škůdců nebo konkurentů prospěšných druhů</w:t>
      </w:r>
      <w:r>
        <w:rPr>
          <w:szCs w:val="24"/>
        </w:rPr>
        <w:t>)</w:t>
      </w:r>
    </w:p>
    <w:p w:rsidR="00CC7719" w:rsidRPr="004E664B" w:rsidRDefault="00CC7719" w:rsidP="00CC7719">
      <w:pPr>
        <w:pStyle w:val="Odstavecseseznamem"/>
        <w:numPr>
          <w:ilvl w:val="0"/>
          <w:numId w:val="12"/>
        </w:numPr>
        <w:spacing w:before="0" w:line="240" w:lineRule="auto"/>
        <w:rPr>
          <w:szCs w:val="24"/>
        </w:rPr>
      </w:pPr>
      <w:r w:rsidRPr="004E664B">
        <w:rPr>
          <w:szCs w:val="24"/>
        </w:rPr>
        <w:t>politická rozhodnutí místo odborného (např. zákaz pěstování GMO)</w:t>
      </w:r>
    </w:p>
    <w:p w:rsidR="00CC7719" w:rsidRPr="004E664B" w:rsidRDefault="00CC7719" w:rsidP="00CC7719">
      <w:pPr>
        <w:pStyle w:val="Odstavecseseznamem"/>
        <w:numPr>
          <w:ilvl w:val="0"/>
          <w:numId w:val="12"/>
        </w:numPr>
        <w:spacing w:before="0" w:after="120" w:line="264" w:lineRule="auto"/>
        <w:rPr>
          <w:szCs w:val="24"/>
        </w:rPr>
      </w:pPr>
      <w:r w:rsidRPr="004E664B">
        <w:rPr>
          <w:szCs w:val="24"/>
        </w:rPr>
        <w:t>slabá vazba vlastníků a hospodařících subjektů k půdě</w:t>
      </w:r>
    </w:p>
    <w:p w:rsidR="00CC7719" w:rsidRPr="004E664B" w:rsidRDefault="00CC7719" w:rsidP="00CC7719">
      <w:pPr>
        <w:pStyle w:val="Odstavecseseznamem"/>
        <w:numPr>
          <w:ilvl w:val="0"/>
          <w:numId w:val="12"/>
        </w:numPr>
        <w:spacing w:before="0" w:after="120" w:line="264" w:lineRule="auto"/>
        <w:rPr>
          <w:szCs w:val="24"/>
        </w:rPr>
      </w:pPr>
      <w:r w:rsidRPr="004E664B">
        <w:rPr>
          <w:szCs w:val="24"/>
        </w:rPr>
        <w:t>socioekonomické změny na venkově, včetně vysok</w:t>
      </w:r>
      <w:r>
        <w:rPr>
          <w:szCs w:val="24"/>
        </w:rPr>
        <w:t>ého podílu propachtované půdy a </w:t>
      </w:r>
      <w:r w:rsidRPr="004E664B">
        <w:rPr>
          <w:szCs w:val="24"/>
        </w:rPr>
        <w:t>malého z</w:t>
      </w:r>
      <w:r>
        <w:rPr>
          <w:szCs w:val="24"/>
        </w:rPr>
        <w:t xml:space="preserve">ájmu vlastníků půdy o „drobné“ </w:t>
      </w:r>
      <w:r w:rsidRPr="004E664B">
        <w:rPr>
          <w:szCs w:val="24"/>
        </w:rPr>
        <w:t>hospodaření</w:t>
      </w:r>
    </w:p>
    <w:p w:rsidR="00CC7719" w:rsidRPr="004E664B" w:rsidRDefault="00CC7719" w:rsidP="00CC7719">
      <w:pPr>
        <w:pStyle w:val="Odstavecseseznamem"/>
        <w:numPr>
          <w:ilvl w:val="0"/>
          <w:numId w:val="12"/>
        </w:numPr>
        <w:spacing w:before="0" w:after="120" w:line="264" w:lineRule="auto"/>
        <w:rPr>
          <w:szCs w:val="24"/>
        </w:rPr>
      </w:pPr>
      <w:r w:rsidRPr="004E664B">
        <w:rPr>
          <w:szCs w:val="24"/>
        </w:rPr>
        <w:t>vliv tržních mechanismů na spektrum pěstovaných plodin</w:t>
      </w:r>
    </w:p>
    <w:p w:rsidR="00CC7719" w:rsidRPr="004E664B" w:rsidRDefault="00CC7719" w:rsidP="00CC7719">
      <w:pPr>
        <w:pStyle w:val="Odstavecseseznamem"/>
        <w:numPr>
          <w:ilvl w:val="0"/>
          <w:numId w:val="12"/>
        </w:numPr>
        <w:spacing w:before="0" w:after="160" w:line="259" w:lineRule="auto"/>
        <w:jc w:val="left"/>
        <w:rPr>
          <w:color w:val="FF0000"/>
        </w:rPr>
      </w:pPr>
      <w:r w:rsidRPr="004E664B">
        <w:rPr>
          <w:szCs w:val="24"/>
        </w:rPr>
        <w:t>prosazování rozdílných zájmů a střet nároků na stav stanovišť (myslivci, včelaři, entomologové, botanici změny v životním stylu (např. neochota lidí na venkově kosit kosou, úbytek zájmu o chov drobného zvířectva v malochovech – zarůstání louček)</w:t>
      </w:r>
    </w:p>
    <w:p w:rsidR="00CC7719" w:rsidRDefault="00CC7719" w:rsidP="00AB5CF3">
      <w:pPr>
        <w:rPr>
          <w:rFonts w:ascii="Arial" w:hAnsi="Arial" w:cs="Arial"/>
          <w:lang w:val="x-none" w:eastAsia="x-none"/>
        </w:rPr>
      </w:pPr>
    </w:p>
    <w:p w:rsidR="00F245B1" w:rsidRDefault="00A86C12" w:rsidP="00A86C12">
      <w:pPr>
        <w:pStyle w:val="Nadpis1"/>
        <w:numPr>
          <w:ilvl w:val="1"/>
          <w:numId w:val="1"/>
        </w:numPr>
      </w:pPr>
      <w:bookmarkStart w:id="674" w:name="_Toc532287660"/>
      <w:r>
        <w:rPr>
          <w:lang w:val="cs-CZ"/>
        </w:rPr>
        <w:t xml:space="preserve">PŘEHLED </w:t>
      </w:r>
      <w:r w:rsidR="00A837B6">
        <w:rPr>
          <w:lang w:val="cs-CZ"/>
        </w:rPr>
        <w:t xml:space="preserve">A bodové hodnocení </w:t>
      </w:r>
      <w:r>
        <w:rPr>
          <w:lang w:val="cs-CZ"/>
        </w:rPr>
        <w:t>POTŘEB</w:t>
      </w:r>
      <w:bookmarkEnd w:id="674"/>
      <w:r w:rsidR="00E4113A">
        <w:t xml:space="preserve"> </w:t>
      </w:r>
    </w:p>
    <w:p w:rsidR="00AC4A7C" w:rsidRDefault="00AC4A7C" w:rsidP="00AC4A7C">
      <w:pPr>
        <w:pStyle w:val="Point0"/>
        <w:rPr>
          <w:b/>
          <w:noProof/>
        </w:rPr>
      </w:pPr>
      <w:r>
        <w:rPr>
          <w:b/>
          <w:noProof/>
        </w:rPr>
        <w:t>Potřeba 1</w:t>
      </w:r>
      <w:r w:rsidRPr="0010085D">
        <w:rPr>
          <w:b/>
          <w:noProof/>
        </w:rPr>
        <w:t>:</w:t>
      </w:r>
      <w:r>
        <w:rPr>
          <w:b/>
          <w:noProof/>
        </w:rPr>
        <w:t xml:space="preserve"> </w:t>
      </w:r>
    </w:p>
    <w:p w:rsidR="00AC4A7C" w:rsidRDefault="004D2718" w:rsidP="00AC4A7C">
      <w:pPr>
        <w:pStyle w:val="Point0"/>
        <w:rPr>
          <w:b/>
          <w:noProof/>
        </w:rPr>
      </w:pPr>
      <w:r w:rsidRPr="004D2718">
        <w:rPr>
          <w:b/>
          <w:noProof/>
        </w:rPr>
        <w:t>Zlepšit stav populací druhů ovlivněných hospodařením na zemědělské a lesní půdě</w:t>
      </w:r>
    </w:p>
    <w:p w:rsidR="00AC4A7C" w:rsidRDefault="00AC4A7C" w:rsidP="00AC4A7C">
      <w:pPr>
        <w:pStyle w:val="Point0"/>
        <w:rPr>
          <w:b/>
          <w:noProof/>
        </w:rPr>
      </w:pPr>
      <w:r>
        <w:rPr>
          <w:b/>
          <w:noProof/>
        </w:rPr>
        <w:t xml:space="preserve">Návrh priority potřeby bodovým hodnocením (max 100 bodů): </w:t>
      </w:r>
      <w:r w:rsidR="004D2718">
        <w:rPr>
          <w:b/>
          <w:noProof/>
        </w:rPr>
        <w:t xml:space="preserve">82,9 </w:t>
      </w:r>
      <w:r>
        <w:rPr>
          <w:b/>
          <w:noProof/>
        </w:rPr>
        <w:t>bodů</w:t>
      </w:r>
    </w:p>
    <w:p w:rsidR="004D2718" w:rsidRDefault="00AC4A7C" w:rsidP="00AC4A7C">
      <w:pPr>
        <w:pStyle w:val="Point0"/>
        <w:rPr>
          <w:b/>
          <w:noProof/>
        </w:rPr>
      </w:pPr>
      <w:r>
        <w:rPr>
          <w:b/>
          <w:noProof/>
        </w:rPr>
        <w:t>Potřeba 2</w:t>
      </w:r>
      <w:r w:rsidRPr="0010085D">
        <w:rPr>
          <w:b/>
          <w:noProof/>
        </w:rPr>
        <w:t>:</w:t>
      </w:r>
      <w:r>
        <w:rPr>
          <w:b/>
          <w:noProof/>
        </w:rPr>
        <w:t xml:space="preserve"> </w:t>
      </w:r>
    </w:p>
    <w:p w:rsidR="004D2718" w:rsidRPr="004D2718" w:rsidRDefault="004D2718" w:rsidP="004D2718">
      <w:pPr>
        <w:pStyle w:val="Point0"/>
        <w:ind w:left="0" w:firstLine="0"/>
        <w:rPr>
          <w:b/>
          <w:noProof/>
        </w:rPr>
      </w:pPr>
      <w:r w:rsidRPr="004D2718">
        <w:rPr>
          <w:b/>
          <w:noProof/>
        </w:rPr>
        <w:t>Zvýšit pestrost a ekologickou stabilitu zemědělské krajiny a zachovat přírodní a přírodě blízká stanoviště na zemědělské a lesní půdě</w:t>
      </w:r>
    </w:p>
    <w:p w:rsidR="00AC4A7C" w:rsidRDefault="00AC4A7C" w:rsidP="004D2718">
      <w:pPr>
        <w:pStyle w:val="Point0"/>
        <w:ind w:left="0" w:firstLine="0"/>
        <w:rPr>
          <w:b/>
          <w:noProof/>
        </w:rPr>
      </w:pPr>
      <w:r>
        <w:rPr>
          <w:b/>
          <w:noProof/>
        </w:rPr>
        <w:t xml:space="preserve">Návrh priority potřeby bodovým hodnocením (max 100 bodů): </w:t>
      </w:r>
      <w:r w:rsidR="004D2718">
        <w:rPr>
          <w:b/>
          <w:noProof/>
        </w:rPr>
        <w:t xml:space="preserve">91,1 </w:t>
      </w:r>
      <w:r>
        <w:rPr>
          <w:b/>
          <w:noProof/>
        </w:rPr>
        <w:t>bodů</w:t>
      </w:r>
    </w:p>
    <w:p w:rsidR="00AB5CF3" w:rsidRPr="0010085D" w:rsidRDefault="00AB5CF3" w:rsidP="00AB5CF3">
      <w:pPr>
        <w:pStyle w:val="Point0"/>
        <w:rPr>
          <w:b/>
          <w:noProof/>
        </w:rPr>
      </w:pPr>
      <w:r>
        <w:rPr>
          <w:b/>
          <w:noProof/>
        </w:rPr>
        <w:t xml:space="preserve"> </w:t>
      </w:r>
    </w:p>
    <w:p w:rsidR="00AB5CF3" w:rsidRDefault="00AB5CF3" w:rsidP="00AB5CF3">
      <w:pPr>
        <w:pStyle w:val="Nadpis1"/>
        <w:numPr>
          <w:ilvl w:val="1"/>
          <w:numId w:val="1"/>
        </w:numPr>
      </w:pPr>
      <w:bookmarkStart w:id="675" w:name="_Toc532287661"/>
      <w:r>
        <w:rPr>
          <w:lang w:val="cs-CZ"/>
        </w:rPr>
        <w:t>zdůvodnění POTŘEB</w:t>
      </w:r>
      <w:bookmarkEnd w:id="675"/>
      <w:r>
        <w:t xml:space="preserve"> </w:t>
      </w:r>
    </w:p>
    <w:p w:rsidR="00AB5CF3" w:rsidRPr="0010085D" w:rsidRDefault="00AB5CF3" w:rsidP="00AB5CF3">
      <w:pPr>
        <w:pStyle w:val="Point0"/>
        <w:rPr>
          <w:b/>
          <w:noProof/>
        </w:rPr>
      </w:pPr>
    </w:p>
    <w:p w:rsidR="001A07D4" w:rsidRDefault="001A07D4" w:rsidP="001A07D4">
      <w:pPr>
        <w:pStyle w:val="Point0"/>
        <w:rPr>
          <w:b/>
          <w:noProof/>
        </w:rPr>
      </w:pPr>
      <w:r>
        <w:rPr>
          <w:b/>
          <w:noProof/>
        </w:rPr>
        <w:t>Potřeba 1</w:t>
      </w:r>
      <w:r w:rsidRPr="0010085D">
        <w:rPr>
          <w:b/>
          <w:noProof/>
        </w:rPr>
        <w:t>:</w:t>
      </w:r>
      <w:r>
        <w:rPr>
          <w:b/>
          <w:noProof/>
        </w:rPr>
        <w:t xml:space="preserve"> </w:t>
      </w:r>
    </w:p>
    <w:p w:rsidR="001A07D4" w:rsidRDefault="001A07D4" w:rsidP="001A07D4">
      <w:pPr>
        <w:pStyle w:val="Point0"/>
        <w:rPr>
          <w:b/>
          <w:noProof/>
        </w:rPr>
      </w:pPr>
      <w:r w:rsidRPr="004D2718">
        <w:rPr>
          <w:b/>
          <w:noProof/>
        </w:rPr>
        <w:t>Zlepšit stav populací druhů ovlivněných hospodařením na zemědělské a lesní půdě</w:t>
      </w:r>
    </w:p>
    <w:p w:rsidR="0077428F" w:rsidRDefault="009B7B7F" w:rsidP="00526168">
      <w:pPr>
        <w:spacing w:line="276" w:lineRule="auto"/>
        <w:rPr>
          <w:szCs w:val="24"/>
        </w:rPr>
      </w:pPr>
      <w:r w:rsidRPr="009B7B7F">
        <w:rPr>
          <w:szCs w:val="24"/>
        </w:rPr>
        <w:t xml:space="preserve">Denní motýli řadí Českou republiku s více než 11 % vyhynulých druhů denních motýlů na 4. místo v Evropě </w:t>
      </w:r>
      <w:r>
        <w:rPr>
          <w:szCs w:val="24"/>
        </w:rPr>
        <w:t>(Beneš</w:t>
      </w:r>
      <w:r w:rsidRPr="000406AF">
        <w:rPr>
          <w:szCs w:val="24"/>
        </w:rPr>
        <w:t xml:space="preserve"> a </w:t>
      </w:r>
      <w:r>
        <w:rPr>
          <w:szCs w:val="24"/>
        </w:rPr>
        <w:t xml:space="preserve">Konvička 2017) </w:t>
      </w:r>
      <w:r w:rsidRPr="009B7B7F">
        <w:rPr>
          <w:szCs w:val="24"/>
        </w:rPr>
        <w:t>v relativním, r</w:t>
      </w:r>
      <w:r w:rsidR="0077428F">
        <w:rPr>
          <w:szCs w:val="24"/>
        </w:rPr>
        <w:t>espektive dokonce na 1. místo v </w:t>
      </w:r>
      <w:r w:rsidRPr="009B7B7F">
        <w:rPr>
          <w:szCs w:val="24"/>
        </w:rPr>
        <w:t>absolutním počtu ztrát</w:t>
      </w:r>
      <w:r>
        <w:rPr>
          <w:szCs w:val="24"/>
        </w:rPr>
        <w:t xml:space="preserve"> </w:t>
      </w:r>
      <w:r w:rsidRPr="000006A5">
        <w:rPr>
          <w:szCs w:val="24"/>
        </w:rPr>
        <w:t>(Miko &amp; Hošek, 2009)</w:t>
      </w:r>
      <w:r w:rsidRPr="009B7B7F">
        <w:rPr>
          <w:szCs w:val="24"/>
        </w:rPr>
        <w:t>. V některé z kategorií ohroženosti dle červeného seznamu přitom figuruje téměř 50 % fauny denních motýlů, vřetenušek nebo hřbetozubců a přástevníků. Mezi roky 1990 a 2013 se snížilo zastoupení lučních motýlů o cca 30 %</w:t>
      </w:r>
      <w:r w:rsidR="00FC15D9">
        <w:rPr>
          <w:szCs w:val="24"/>
        </w:rPr>
        <w:t xml:space="preserve"> (Zpráva o stavu životního prostředí 2016)</w:t>
      </w:r>
      <w:r w:rsidRPr="009B7B7F">
        <w:rPr>
          <w:szCs w:val="24"/>
        </w:rPr>
        <w:t>. Například ze zhruba 600 místních druhů včel je nutno více než 14 % druhů považovat za vymizelé a dalších 43 % druhů figuruje v jedné z kategorií ohroženosti dle červeného seznamu. Z dalších blanokřídlých je například ohroženo cca 50 % druhové diverzity zlatěnek, kutilek nebo vos. Extrémním případem je stupeň ohrožení některých čeledí brouků. Aktuálně evidujeme 85 % různou měrou ohrožených nebo vymřelých druhů krasců, cca 80 % ohrožených druhů lenců, 70 % ohrožených druhů potemníků, více než 60 % ohrožených druhů kovaříků nebo cca 35 % ohrožených druhů tesaříků, často v souvislosti s nepříznivým stavem lesního hospodaření. Se zemědělským hospodařením bezprostředně souvisí zařazení prakticky 100 % druhů majkovitých (pouze v případě 2-3 druhů se dá mluvit o relativně příznivějším stavu v nejnižší kategorii ohrožení), dále 65 % druhů listorohých brouků, 45 % počtu druhů mandelinek nebo 40 % počtu druhů nosatců. Z listorohých brouků jsou přitom nejvíce ohroženi koprofágní druhy, které kromě dlouhodobých změn hospodaření decimuje i aplikace antiparazitálních přípravků. V neposlední řadě je v aktuálním červeném seznamu uvedeno 48 % drabčíkovitých a 33 % střevlíkovitých. Z již zmiňovaných měkkýšů červený seznam obsahuje cca 30 % druhů suchozemských plžů a více než 50 % druhů vodních měkkýšů.</w:t>
      </w:r>
    </w:p>
    <w:p w:rsidR="009B7B7F" w:rsidRDefault="009B7B7F" w:rsidP="00526168">
      <w:pPr>
        <w:spacing w:line="276" w:lineRule="auto"/>
        <w:rPr>
          <w:szCs w:val="24"/>
        </w:rPr>
      </w:pPr>
      <w:r w:rsidRPr="009B7B7F">
        <w:rPr>
          <w:szCs w:val="24"/>
        </w:rPr>
        <w:t>Zatímco populace lesních ptáků se v období let 1982–2017 snížila o zhruba 15 %</w:t>
      </w:r>
      <w:r w:rsidR="0077428F">
        <w:rPr>
          <w:szCs w:val="24"/>
        </w:rPr>
        <w:t xml:space="preserve"> (ČSO)</w:t>
      </w:r>
      <w:r w:rsidRPr="009B7B7F">
        <w:rPr>
          <w:szCs w:val="24"/>
        </w:rPr>
        <w:t>, početnost ptáků zemědělské krajiny dramaticky poklesla téměř na polovinu. Uvedený trend lze prezentovat na dříve běžných druzích zemědělské krajiny jako je např. linduška luční (úbytek o více než 90 %), skřivan polní (úbytek o více než 40 %), koroptev polní (úbytek o více než 90 82 %) nebo čejka chocholatá (úbytek cca o 80 %). Index ptáků zemědělské krajiny ukazuje, že 10 druhů v období od roku 2000 dlouhodobě ubývá, 4 druhy vykazují stabilní početnost, u 2 je nejistý trend a jen 4 druhů mírně přibývá.</w:t>
      </w:r>
      <w:r w:rsidR="00D4269C">
        <w:rPr>
          <w:szCs w:val="24"/>
        </w:rPr>
        <w:t xml:space="preserve"> </w:t>
      </w:r>
    </w:p>
    <w:p w:rsidR="00D4269C" w:rsidRDefault="00D4269C" w:rsidP="00AB5CF3">
      <w:pPr>
        <w:spacing w:line="240" w:lineRule="auto"/>
        <w:rPr>
          <w:szCs w:val="24"/>
        </w:rPr>
      </w:pPr>
    </w:p>
    <w:p w:rsidR="001A07D4" w:rsidRDefault="001A07D4" w:rsidP="00AB5CF3">
      <w:pPr>
        <w:spacing w:line="240" w:lineRule="auto"/>
        <w:rPr>
          <w:szCs w:val="24"/>
        </w:rPr>
      </w:pPr>
    </w:p>
    <w:p w:rsidR="001A07D4" w:rsidRDefault="001A07D4" w:rsidP="001A07D4">
      <w:pPr>
        <w:pStyle w:val="Point0"/>
        <w:rPr>
          <w:b/>
          <w:noProof/>
        </w:rPr>
      </w:pPr>
      <w:r>
        <w:rPr>
          <w:b/>
          <w:noProof/>
        </w:rPr>
        <w:t>Potřeba 2</w:t>
      </w:r>
      <w:r w:rsidRPr="0010085D">
        <w:rPr>
          <w:b/>
          <w:noProof/>
        </w:rPr>
        <w:t>:</w:t>
      </w:r>
      <w:r>
        <w:rPr>
          <w:b/>
          <w:noProof/>
        </w:rPr>
        <w:t xml:space="preserve"> </w:t>
      </w:r>
    </w:p>
    <w:p w:rsidR="001A07D4" w:rsidRPr="004D2718" w:rsidRDefault="001A07D4" w:rsidP="001A07D4">
      <w:pPr>
        <w:pStyle w:val="Point0"/>
        <w:ind w:left="0" w:firstLine="0"/>
        <w:rPr>
          <w:b/>
          <w:noProof/>
        </w:rPr>
      </w:pPr>
      <w:r w:rsidRPr="004D2718">
        <w:rPr>
          <w:b/>
          <w:noProof/>
        </w:rPr>
        <w:t>Zvýšit pestrost a ekologickou stabilitu zemědělské krajiny a zachovat přírodní a přírodě blízká stanoviště na zemědělské a lesní půdě</w:t>
      </w:r>
    </w:p>
    <w:p w:rsidR="001A07D4" w:rsidRDefault="001A07D4" w:rsidP="00AB5CF3">
      <w:pPr>
        <w:spacing w:line="240" w:lineRule="auto"/>
        <w:rPr>
          <w:szCs w:val="24"/>
        </w:rPr>
      </w:pPr>
    </w:p>
    <w:p w:rsidR="001A07D4" w:rsidRPr="009B7B7F" w:rsidRDefault="001A07D4" w:rsidP="00526168">
      <w:pPr>
        <w:spacing w:line="276" w:lineRule="auto"/>
        <w:rPr>
          <w:szCs w:val="24"/>
        </w:rPr>
      </w:pPr>
      <w:r w:rsidRPr="001A07D4">
        <w:rPr>
          <w:szCs w:val="24"/>
        </w:rPr>
        <w:t>Na 17 % rozlohy ČR jsou zachována tzv. přírodní stanoviště ve smyslu Směrnice Rady 92/43/EHS. Pouze na 6 % z rozlohy všech vodních stanovišť na území ČR lze identifikovat dochovaná přírodní stanoviště (1 % na tekoucích vodách, 5 % v rámci stojatých vod), přičemž z 86 % se nacházelo v r. 2013 v nepříznivém nebo méně př</w:t>
      </w:r>
      <w:r w:rsidR="0077428F">
        <w:rPr>
          <w:szCs w:val="24"/>
        </w:rPr>
        <w:t>íznivém stavu, mokřadů (86 %) a </w:t>
      </w:r>
      <w:r w:rsidRPr="001A07D4">
        <w:rPr>
          <w:szCs w:val="24"/>
        </w:rPr>
        <w:t xml:space="preserve">rašelinišť (100 % v nepříznivém nebo méně příznivém stavu). V případě lesů, které zaujímají přibližně 34 % rozlohy ČR, je možné na základě dochované skladby stromového a bylinného patra mezi některý z typů přírodních stanovišť řadit porosty pouze na 30 % této rozlohy, ale stav těchto stanovišť je z 96 % nepříznivý nebo méně příznivý. Stav 41 druhů evropsky významných cévnatých rostlin je ve většině z podaných 49 zpráv hodnocen jako méně příznivý (59%) nebo nepříznivý (27%) a jen ve 14 % se jeví jako příznivý. V případě rostlin je nejméně 78 považováno za silně invazní s prioritní potřebou sledování a aktivních zásahů – mezi nejznámější a nejproblematičtější druhy rostlin patří křídlatky, netýkavka žlaznatá, bolševník velkolepý, zlatobýly, topinambur a v některých oblastech i vlčí bob nebo šťovík alpský, z dřevin pak trnovník akát, pajasan žlaznatý, javor jasanolistý, dub červený nebo borovice vejmutovka.             </w:t>
      </w:r>
    </w:p>
    <w:p w:rsidR="007270FB" w:rsidRDefault="007270FB" w:rsidP="007270FB">
      <w:pPr>
        <w:pStyle w:val="Nadpis1"/>
        <w:numPr>
          <w:ilvl w:val="0"/>
          <w:numId w:val="1"/>
        </w:numPr>
        <w:ind w:left="714" w:hanging="357"/>
      </w:pPr>
      <w:bookmarkStart w:id="676" w:name="_Toc532287662"/>
      <w:r>
        <w:rPr>
          <w:lang w:val="cs-CZ"/>
        </w:rPr>
        <w:t>přehled navrhovaných opatření</w:t>
      </w:r>
      <w:bookmarkEnd w:id="676"/>
    </w:p>
    <w:p w:rsidR="00192D87" w:rsidRPr="0094131A" w:rsidRDefault="00526168" w:rsidP="00192D87">
      <w:pPr>
        <w:pStyle w:val="Point1"/>
        <w:ind w:left="0" w:firstLine="0"/>
        <w:rPr>
          <w:i/>
          <w:noProof/>
        </w:rPr>
      </w:pPr>
      <w:r>
        <w:rPr>
          <w:noProof/>
        </w:rPr>
        <w:t>Pro řešení problémů uvedených níže jsou navržana následující možná opatření:</w:t>
      </w:r>
      <w:r w:rsidR="00192D87">
        <w:rPr>
          <w:i/>
          <w:noProof/>
        </w:rPr>
        <w:t xml:space="preserve"> </w:t>
      </w:r>
    </w:p>
    <w:tbl>
      <w:tblPr>
        <w:tblW w:w="8926" w:type="dxa"/>
        <w:tblCellMar>
          <w:left w:w="70" w:type="dxa"/>
          <w:right w:w="70" w:type="dxa"/>
        </w:tblCellMar>
        <w:tblLook w:val="04A0" w:firstRow="1" w:lastRow="0" w:firstColumn="1" w:lastColumn="0" w:noHBand="0" w:noVBand="1"/>
      </w:tblPr>
      <w:tblGrid>
        <w:gridCol w:w="3100"/>
        <w:gridCol w:w="5826"/>
      </w:tblGrid>
      <w:tr w:rsidR="00526168" w:rsidRPr="00526168" w:rsidTr="00526168">
        <w:trPr>
          <w:trHeight w:val="315"/>
        </w:trPr>
        <w:tc>
          <w:tcPr>
            <w:tcW w:w="3100"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526168" w:rsidRPr="00526168" w:rsidRDefault="00526168" w:rsidP="00526168">
            <w:pPr>
              <w:spacing w:before="0" w:line="240" w:lineRule="auto"/>
              <w:ind w:firstLine="0"/>
              <w:jc w:val="center"/>
              <w:rPr>
                <w:b/>
                <w:bCs/>
                <w:color w:val="000000"/>
                <w:sz w:val="22"/>
                <w:szCs w:val="22"/>
              </w:rPr>
            </w:pPr>
            <w:r w:rsidRPr="00526168">
              <w:rPr>
                <w:b/>
                <w:bCs/>
                <w:color w:val="000000"/>
                <w:sz w:val="22"/>
                <w:szCs w:val="22"/>
              </w:rPr>
              <w:t>Klesající ekologická stabilita a nepříznivá struktura krajiny</w:t>
            </w:r>
          </w:p>
        </w:tc>
        <w:tc>
          <w:tcPr>
            <w:tcW w:w="5826" w:type="dxa"/>
            <w:tcBorders>
              <w:top w:val="single" w:sz="8" w:space="0" w:color="auto"/>
              <w:left w:val="single" w:sz="4" w:space="0" w:color="auto"/>
              <w:bottom w:val="single" w:sz="8"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center"/>
              <w:rPr>
                <w:b/>
                <w:bCs/>
                <w:color w:val="000000"/>
                <w:sz w:val="22"/>
                <w:szCs w:val="22"/>
              </w:rPr>
            </w:pPr>
            <w:r w:rsidRPr="00526168">
              <w:rPr>
                <w:b/>
                <w:bCs/>
                <w:color w:val="000000"/>
                <w:sz w:val="22"/>
                <w:szCs w:val="22"/>
              </w:rPr>
              <w:t>CC</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 xml:space="preserve">DZES 8 Střídání plodin </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DZES 9 Zachování krajinných prvků a mimoprodukční plochy</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DZES 10 Zákaz přeměny a orby na TTP Natura 2000</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center"/>
              <w:rPr>
                <w:b/>
                <w:bCs/>
                <w:sz w:val="22"/>
                <w:szCs w:val="22"/>
              </w:rPr>
            </w:pPr>
            <w:r w:rsidRPr="00526168">
              <w:rPr>
                <w:b/>
                <w:bCs/>
                <w:sz w:val="22"/>
                <w:szCs w:val="22"/>
              </w:rPr>
              <w:t>Intervence</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Ekologické zemědělství</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color w:val="000000"/>
                <w:sz w:val="22"/>
                <w:szCs w:val="22"/>
              </w:rPr>
            </w:pPr>
            <w:r w:rsidRPr="00526168">
              <w:rPr>
                <w:color w:val="000000"/>
                <w:sz w:val="22"/>
                <w:szCs w:val="22"/>
              </w:rPr>
              <w:t>Investice do hmotného majetku - Pozemkové úpravy</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color w:val="000000"/>
                <w:sz w:val="22"/>
                <w:szCs w:val="22"/>
              </w:rPr>
            </w:pPr>
            <w:r w:rsidRPr="00526168">
              <w:rPr>
                <w:color w:val="000000"/>
                <w:sz w:val="22"/>
                <w:szCs w:val="22"/>
              </w:rPr>
              <w:t>AEKO Zatravňování</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color w:val="000000"/>
                <w:sz w:val="22"/>
                <w:szCs w:val="22"/>
              </w:rPr>
            </w:pPr>
            <w:r w:rsidRPr="00526168">
              <w:rPr>
                <w:color w:val="000000"/>
                <w:sz w:val="22"/>
                <w:szCs w:val="22"/>
              </w:rPr>
              <w:t>AEKO Zatravňování DSO</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vAlign w:val="center"/>
            <w:hideMark/>
          </w:tcPr>
          <w:p w:rsidR="00526168" w:rsidRPr="00526168" w:rsidRDefault="00526168" w:rsidP="00526168">
            <w:pPr>
              <w:spacing w:before="0" w:line="240" w:lineRule="auto"/>
              <w:ind w:firstLine="0"/>
              <w:jc w:val="left"/>
              <w:rPr>
                <w:color w:val="000000"/>
                <w:sz w:val="22"/>
                <w:szCs w:val="22"/>
              </w:rPr>
            </w:pPr>
            <w:r w:rsidRPr="00526168">
              <w:rPr>
                <w:color w:val="000000"/>
                <w:sz w:val="22"/>
                <w:szCs w:val="22"/>
              </w:rPr>
              <w:t>AEKO Biopásy</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 xml:space="preserve">Ekorežimy </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Neproduktivní investice</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Předávání znalostí a informační akce</w:t>
            </w:r>
            <w:r w:rsidRPr="00526168">
              <w:rPr>
                <w:sz w:val="22"/>
                <w:szCs w:val="22"/>
              </w:rPr>
              <w:br/>
              <w:t>Poradenské, řídící a pomocné služby pro zemědělství</w:t>
            </w:r>
          </w:p>
        </w:tc>
      </w:tr>
      <w:tr w:rsidR="00526168" w:rsidRPr="00526168" w:rsidTr="00526168">
        <w:trPr>
          <w:trHeight w:val="300"/>
        </w:trPr>
        <w:tc>
          <w:tcPr>
            <w:tcW w:w="3100"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526168" w:rsidRPr="00526168" w:rsidRDefault="00526168" w:rsidP="00526168">
            <w:pPr>
              <w:spacing w:before="0" w:line="240" w:lineRule="auto"/>
              <w:ind w:firstLine="0"/>
              <w:jc w:val="center"/>
              <w:rPr>
                <w:b/>
                <w:bCs/>
                <w:color w:val="000000"/>
                <w:sz w:val="22"/>
                <w:szCs w:val="22"/>
              </w:rPr>
            </w:pPr>
            <w:r w:rsidRPr="00526168">
              <w:rPr>
                <w:b/>
                <w:bCs/>
                <w:color w:val="000000"/>
                <w:sz w:val="22"/>
                <w:szCs w:val="22"/>
              </w:rPr>
              <w:t>Zhoršující se stav přírodních stanovišť</w:t>
            </w:r>
          </w:p>
        </w:tc>
        <w:tc>
          <w:tcPr>
            <w:tcW w:w="5826" w:type="dxa"/>
            <w:tcBorders>
              <w:top w:val="single" w:sz="8" w:space="0" w:color="auto"/>
              <w:left w:val="single" w:sz="4" w:space="0" w:color="auto"/>
              <w:bottom w:val="single" w:sz="8"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center"/>
              <w:rPr>
                <w:b/>
                <w:bCs/>
                <w:color w:val="000000"/>
                <w:sz w:val="22"/>
                <w:szCs w:val="22"/>
              </w:rPr>
            </w:pPr>
            <w:r w:rsidRPr="00526168">
              <w:rPr>
                <w:b/>
                <w:bCs/>
                <w:color w:val="000000"/>
                <w:sz w:val="22"/>
                <w:szCs w:val="22"/>
              </w:rPr>
              <w:t>CC</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DZES 8 Střídání plodin</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DZES 9 Zachování krajinných prvků a mimoprodukční plochy</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DZES 10 Zákaz přeměny a orby na TTP Natura 2000</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center"/>
              <w:rPr>
                <w:b/>
                <w:bCs/>
                <w:sz w:val="22"/>
                <w:szCs w:val="22"/>
              </w:rPr>
            </w:pPr>
            <w:r w:rsidRPr="00526168">
              <w:rPr>
                <w:b/>
                <w:bCs/>
                <w:sz w:val="22"/>
                <w:szCs w:val="22"/>
              </w:rPr>
              <w:t>Intervence</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Předávání znalostí a informační akce</w:t>
            </w:r>
            <w:r w:rsidRPr="00526168">
              <w:rPr>
                <w:sz w:val="22"/>
                <w:szCs w:val="22"/>
              </w:rPr>
              <w:br/>
              <w:t>Poradenské, řídící a pomocné služby pro zemědělství</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Ekologické zemědělství</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AEKO Ošetřování travních porostů</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 xml:space="preserve">AEKO Zatravňování </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 xml:space="preserve">Neproduktivní investice </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Ekorežimy</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Investice do hmotného majetku (meliorace)</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bottom"/>
            <w:hideMark/>
          </w:tcPr>
          <w:p w:rsidR="00526168" w:rsidRPr="00526168" w:rsidRDefault="00526168" w:rsidP="00526168">
            <w:pPr>
              <w:spacing w:before="0" w:line="240" w:lineRule="auto"/>
              <w:ind w:firstLine="0"/>
              <w:jc w:val="left"/>
              <w:rPr>
                <w:sz w:val="22"/>
                <w:szCs w:val="22"/>
              </w:rPr>
            </w:pPr>
            <w:r w:rsidRPr="00526168">
              <w:rPr>
                <w:sz w:val="22"/>
                <w:szCs w:val="22"/>
              </w:rPr>
              <w:t>Lesnicko-environmentální a klimatické služby a ochrana lesů</w:t>
            </w:r>
          </w:p>
        </w:tc>
      </w:tr>
      <w:tr w:rsidR="00526168" w:rsidRPr="00526168" w:rsidTr="00526168">
        <w:trPr>
          <w:trHeight w:val="300"/>
        </w:trPr>
        <w:tc>
          <w:tcPr>
            <w:tcW w:w="3100"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526168" w:rsidRPr="00526168" w:rsidRDefault="00526168" w:rsidP="00526168">
            <w:pPr>
              <w:spacing w:before="0" w:line="240" w:lineRule="auto"/>
              <w:ind w:firstLine="0"/>
              <w:jc w:val="center"/>
              <w:rPr>
                <w:b/>
                <w:bCs/>
                <w:color w:val="000000"/>
                <w:sz w:val="22"/>
                <w:szCs w:val="22"/>
              </w:rPr>
            </w:pPr>
            <w:r w:rsidRPr="00526168">
              <w:rPr>
                <w:b/>
                <w:bCs/>
                <w:color w:val="000000"/>
                <w:sz w:val="22"/>
                <w:szCs w:val="22"/>
              </w:rPr>
              <w:t>Trvající nepříznivý stav rostlinných druhů</w:t>
            </w: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center"/>
              <w:rPr>
                <w:b/>
                <w:bCs/>
                <w:sz w:val="22"/>
                <w:szCs w:val="22"/>
              </w:rPr>
            </w:pPr>
            <w:r w:rsidRPr="00526168">
              <w:rPr>
                <w:b/>
                <w:bCs/>
                <w:sz w:val="22"/>
                <w:szCs w:val="22"/>
              </w:rPr>
              <w:t>CC</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PPH 2</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PPH 4</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DZES 9 Zachování krajinných prvků a mimoprodukční plochy</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DZES 10 Zákaz přeměny a orby na TTP Natura 2000</w:t>
            </w:r>
          </w:p>
        </w:tc>
      </w:tr>
      <w:tr w:rsidR="00526168" w:rsidRPr="00526168"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center"/>
              <w:rPr>
                <w:b/>
                <w:bCs/>
                <w:sz w:val="22"/>
                <w:szCs w:val="22"/>
              </w:rPr>
            </w:pPr>
            <w:r w:rsidRPr="00526168">
              <w:rPr>
                <w:b/>
                <w:bCs/>
                <w:sz w:val="22"/>
                <w:szCs w:val="22"/>
              </w:rPr>
              <w:t>Intervence</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noWrap/>
            <w:vAlign w:val="bottom"/>
            <w:hideMark/>
          </w:tcPr>
          <w:p w:rsidR="00526168" w:rsidRPr="00526168" w:rsidRDefault="00526168" w:rsidP="00526168">
            <w:pPr>
              <w:spacing w:before="0" w:line="240" w:lineRule="auto"/>
              <w:ind w:firstLine="0"/>
              <w:jc w:val="left"/>
              <w:rPr>
                <w:color w:val="000000"/>
                <w:sz w:val="22"/>
                <w:szCs w:val="22"/>
              </w:rPr>
            </w:pPr>
            <w:r w:rsidRPr="00526168">
              <w:rPr>
                <w:color w:val="000000"/>
                <w:sz w:val="22"/>
                <w:szCs w:val="22"/>
              </w:rPr>
              <w:t>Ekologické zemědělství</w:t>
            </w:r>
          </w:p>
        </w:tc>
      </w:tr>
      <w:tr w:rsidR="00526168" w:rsidRPr="00526168" w:rsidTr="00526168">
        <w:trPr>
          <w:trHeight w:val="6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Předávání znalostí a informační akce</w:t>
            </w:r>
            <w:r w:rsidRPr="00526168">
              <w:rPr>
                <w:sz w:val="22"/>
                <w:szCs w:val="22"/>
              </w:rPr>
              <w:br/>
              <w:t>Poradenské, řídící a pomocné služby pro zemědělství</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bottom"/>
            <w:hideMark/>
          </w:tcPr>
          <w:p w:rsidR="00526168" w:rsidRPr="00526168" w:rsidRDefault="00526168" w:rsidP="00526168">
            <w:pPr>
              <w:spacing w:before="0" w:line="240" w:lineRule="auto"/>
              <w:ind w:firstLine="0"/>
              <w:jc w:val="left"/>
              <w:rPr>
                <w:sz w:val="22"/>
                <w:szCs w:val="22"/>
              </w:rPr>
            </w:pPr>
            <w:r w:rsidRPr="00526168">
              <w:rPr>
                <w:sz w:val="22"/>
                <w:szCs w:val="22"/>
              </w:rPr>
              <w:t>Lesnicko-environmentální a klimatické služby a ochrana lesů</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bottom"/>
            <w:hideMark/>
          </w:tcPr>
          <w:p w:rsidR="00526168" w:rsidRPr="00526168" w:rsidRDefault="00526168" w:rsidP="00526168">
            <w:pPr>
              <w:spacing w:before="0" w:line="240" w:lineRule="auto"/>
              <w:ind w:firstLine="0"/>
              <w:jc w:val="left"/>
              <w:rPr>
                <w:sz w:val="22"/>
                <w:szCs w:val="22"/>
              </w:rPr>
            </w:pPr>
            <w:r w:rsidRPr="00526168">
              <w:rPr>
                <w:sz w:val="22"/>
                <w:szCs w:val="22"/>
              </w:rPr>
              <w:t xml:space="preserve">Technická pomoc </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 xml:space="preserve">Ekorežimy </w:t>
            </w:r>
          </w:p>
        </w:tc>
      </w:tr>
      <w:tr w:rsidR="00526168" w:rsidRPr="00526168"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color w:val="000000"/>
                <w:sz w:val="22"/>
                <w:szCs w:val="22"/>
              </w:rPr>
            </w:pPr>
            <w:r w:rsidRPr="00526168">
              <w:rPr>
                <w:color w:val="000000"/>
                <w:sz w:val="22"/>
                <w:szCs w:val="22"/>
              </w:rPr>
              <w:t>AEKO Ošetřování travních porostů</w:t>
            </w:r>
          </w:p>
        </w:tc>
      </w:tr>
      <w:tr w:rsidR="00526168" w:rsidRPr="00526168" w:rsidTr="00526168">
        <w:trPr>
          <w:trHeight w:val="315"/>
        </w:trPr>
        <w:tc>
          <w:tcPr>
            <w:tcW w:w="3100"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526168" w:rsidRPr="00526168" w:rsidRDefault="00526168" w:rsidP="00526168">
            <w:pPr>
              <w:spacing w:before="0" w:line="240" w:lineRule="auto"/>
              <w:ind w:firstLine="0"/>
              <w:jc w:val="center"/>
              <w:rPr>
                <w:b/>
                <w:bCs/>
                <w:color w:val="000000"/>
                <w:sz w:val="22"/>
                <w:szCs w:val="22"/>
              </w:rPr>
            </w:pPr>
            <w:r w:rsidRPr="00526168">
              <w:rPr>
                <w:b/>
                <w:bCs/>
                <w:color w:val="000000"/>
                <w:sz w:val="22"/>
                <w:szCs w:val="22"/>
              </w:rPr>
              <w:t xml:space="preserve">Pokles početnosti a diverzity hmyzu a ostatních bezobratlých </w:t>
            </w: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center"/>
              <w:rPr>
                <w:b/>
                <w:bCs/>
                <w:sz w:val="22"/>
                <w:szCs w:val="22"/>
              </w:rPr>
            </w:pPr>
            <w:r w:rsidRPr="00526168">
              <w:rPr>
                <w:b/>
                <w:bCs/>
                <w:sz w:val="22"/>
                <w:szCs w:val="22"/>
              </w:rPr>
              <w:t>CC</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DZES 9 Zachování krajinných prvků a mimoprodukční plochy</w:t>
            </w:r>
          </w:p>
        </w:tc>
      </w:tr>
      <w:tr w:rsidR="00526168" w:rsidRPr="00526168"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DZES 10 Zákaz přeměny a orby na TTP Natura 2000</w:t>
            </w:r>
          </w:p>
        </w:tc>
      </w:tr>
      <w:tr w:rsidR="00526168" w:rsidRPr="00526168"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center"/>
              <w:rPr>
                <w:b/>
                <w:bCs/>
                <w:sz w:val="22"/>
                <w:szCs w:val="22"/>
              </w:rPr>
            </w:pPr>
            <w:r w:rsidRPr="00526168">
              <w:rPr>
                <w:b/>
                <w:bCs/>
                <w:sz w:val="22"/>
                <w:szCs w:val="22"/>
              </w:rPr>
              <w:t>Intervence</w:t>
            </w:r>
          </w:p>
        </w:tc>
      </w:tr>
      <w:tr w:rsidR="00526168" w:rsidRPr="00526168" w:rsidTr="00526168">
        <w:trPr>
          <w:trHeight w:val="6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Předávání znalostí a informační akce</w:t>
            </w:r>
            <w:r w:rsidRPr="00526168">
              <w:rPr>
                <w:sz w:val="22"/>
                <w:szCs w:val="22"/>
              </w:rPr>
              <w:br/>
              <w:t>Poradenské, řídící a pomocné služby pro zemědělství</w:t>
            </w:r>
          </w:p>
        </w:tc>
      </w:tr>
      <w:tr w:rsidR="00526168" w:rsidRPr="00526168" w:rsidTr="00526168">
        <w:trPr>
          <w:trHeight w:val="36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hideMark/>
          </w:tcPr>
          <w:p w:rsidR="00526168" w:rsidRPr="00526168" w:rsidRDefault="00526168" w:rsidP="00526168">
            <w:pPr>
              <w:spacing w:before="0" w:line="240" w:lineRule="auto"/>
              <w:ind w:firstLine="0"/>
              <w:jc w:val="left"/>
              <w:rPr>
                <w:sz w:val="22"/>
                <w:szCs w:val="22"/>
              </w:rPr>
            </w:pPr>
            <w:r w:rsidRPr="00526168">
              <w:rPr>
                <w:sz w:val="22"/>
                <w:szCs w:val="22"/>
              </w:rPr>
              <w:t>AEKO Biopásy</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 xml:space="preserve">Investice do hmotného </w:t>
            </w:r>
            <w:r w:rsidR="0077428F" w:rsidRPr="00526168">
              <w:rPr>
                <w:sz w:val="22"/>
                <w:szCs w:val="22"/>
              </w:rPr>
              <w:t>majetku – Pozemkové</w:t>
            </w:r>
            <w:r w:rsidRPr="00526168">
              <w:rPr>
                <w:sz w:val="22"/>
                <w:szCs w:val="22"/>
              </w:rPr>
              <w:t xml:space="preserve"> úpravy</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AEKO Ošetřování travních porostů (ochrana modráska)</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4" w:space="0" w:color="auto"/>
              <w:right w:val="single" w:sz="8" w:space="0" w:color="auto"/>
            </w:tcBorders>
            <w:shd w:val="clear" w:color="auto" w:fill="auto"/>
            <w:vAlign w:val="bottom"/>
            <w:hideMark/>
          </w:tcPr>
          <w:p w:rsidR="00526168" w:rsidRPr="00526168" w:rsidRDefault="00526168" w:rsidP="00526168">
            <w:pPr>
              <w:spacing w:before="0" w:line="240" w:lineRule="auto"/>
              <w:ind w:firstLine="0"/>
              <w:jc w:val="left"/>
              <w:rPr>
                <w:sz w:val="22"/>
                <w:szCs w:val="22"/>
              </w:rPr>
            </w:pPr>
            <w:r w:rsidRPr="00526168">
              <w:rPr>
                <w:sz w:val="22"/>
                <w:szCs w:val="22"/>
              </w:rPr>
              <w:t>AEKO Integrovaná produkce na OP a TK</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Ekologické zemědělství</w:t>
            </w:r>
          </w:p>
        </w:tc>
      </w:tr>
      <w:tr w:rsidR="00526168" w:rsidRPr="00526168" w:rsidTr="00526168">
        <w:trPr>
          <w:trHeight w:val="39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bottom"/>
            <w:hideMark/>
          </w:tcPr>
          <w:p w:rsidR="00526168" w:rsidRPr="00526168" w:rsidRDefault="00526168" w:rsidP="00526168">
            <w:pPr>
              <w:spacing w:before="0" w:line="240" w:lineRule="auto"/>
              <w:ind w:firstLine="0"/>
              <w:jc w:val="left"/>
              <w:rPr>
                <w:sz w:val="22"/>
                <w:szCs w:val="22"/>
              </w:rPr>
            </w:pPr>
            <w:r w:rsidRPr="00526168">
              <w:rPr>
                <w:sz w:val="22"/>
                <w:szCs w:val="22"/>
              </w:rPr>
              <w:br/>
              <w:t xml:space="preserve">Ekorežimy  </w:t>
            </w:r>
          </w:p>
        </w:tc>
      </w:tr>
      <w:tr w:rsidR="00526168" w:rsidRPr="00526168" w:rsidTr="00526168">
        <w:trPr>
          <w:trHeight w:val="315"/>
        </w:trPr>
        <w:tc>
          <w:tcPr>
            <w:tcW w:w="3100"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526168" w:rsidRPr="00526168" w:rsidRDefault="00526168" w:rsidP="00526168">
            <w:pPr>
              <w:spacing w:before="0" w:line="240" w:lineRule="auto"/>
              <w:ind w:firstLine="0"/>
              <w:jc w:val="center"/>
              <w:rPr>
                <w:b/>
                <w:bCs/>
                <w:color w:val="000000"/>
                <w:sz w:val="22"/>
                <w:szCs w:val="22"/>
              </w:rPr>
            </w:pPr>
            <w:r w:rsidRPr="00526168">
              <w:rPr>
                <w:b/>
                <w:bCs/>
                <w:color w:val="000000"/>
                <w:sz w:val="22"/>
                <w:szCs w:val="22"/>
              </w:rPr>
              <w:t>Změny v početnosti populací a diverzitě obojživelníků a plazů</w:t>
            </w: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center"/>
              <w:rPr>
                <w:b/>
                <w:bCs/>
                <w:sz w:val="22"/>
                <w:szCs w:val="22"/>
              </w:rPr>
            </w:pPr>
            <w:r w:rsidRPr="00526168">
              <w:rPr>
                <w:b/>
                <w:bCs/>
                <w:sz w:val="22"/>
                <w:szCs w:val="22"/>
              </w:rPr>
              <w:t>CC</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bottom"/>
            <w:hideMark/>
          </w:tcPr>
          <w:p w:rsidR="00526168" w:rsidRPr="00526168" w:rsidRDefault="00526168" w:rsidP="00526168">
            <w:pPr>
              <w:spacing w:before="0" w:line="240" w:lineRule="auto"/>
              <w:ind w:firstLine="0"/>
              <w:jc w:val="left"/>
              <w:rPr>
                <w:sz w:val="22"/>
                <w:szCs w:val="22"/>
              </w:rPr>
            </w:pPr>
            <w:r w:rsidRPr="00526168">
              <w:rPr>
                <w:sz w:val="22"/>
                <w:szCs w:val="22"/>
              </w:rPr>
              <w:t>PPH 4</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DZES 2 Vhodná ochrana mokřadů a rašelinišť</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DZES 9 Zachování krajinných prvků a mimoprodukční plochy</w:t>
            </w:r>
          </w:p>
        </w:tc>
      </w:tr>
      <w:tr w:rsidR="00526168" w:rsidRPr="00526168"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DZES 10 Zákaz přeměny a orby na TTP Natura 2000</w:t>
            </w:r>
          </w:p>
        </w:tc>
      </w:tr>
      <w:tr w:rsidR="00526168" w:rsidRPr="00526168"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center"/>
              <w:rPr>
                <w:b/>
                <w:bCs/>
                <w:sz w:val="22"/>
                <w:szCs w:val="22"/>
              </w:rPr>
            </w:pPr>
            <w:r w:rsidRPr="00526168">
              <w:rPr>
                <w:b/>
                <w:bCs/>
                <w:sz w:val="22"/>
                <w:szCs w:val="22"/>
              </w:rPr>
              <w:t>Intervence</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 xml:space="preserve">Investice do hmotného </w:t>
            </w:r>
            <w:r w:rsidR="0077428F" w:rsidRPr="00526168">
              <w:rPr>
                <w:sz w:val="22"/>
                <w:szCs w:val="22"/>
              </w:rPr>
              <w:t>majetku – Pozemkové</w:t>
            </w:r>
            <w:r w:rsidRPr="00526168">
              <w:rPr>
                <w:sz w:val="22"/>
                <w:szCs w:val="22"/>
              </w:rPr>
              <w:t xml:space="preserve"> úpravy (rekultivace)</w:t>
            </w:r>
          </w:p>
        </w:tc>
      </w:tr>
      <w:tr w:rsidR="00526168" w:rsidRPr="00526168"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Ekologické zemědělství</w:t>
            </w:r>
          </w:p>
        </w:tc>
      </w:tr>
      <w:tr w:rsidR="00526168" w:rsidRPr="00526168" w:rsidTr="00526168">
        <w:trPr>
          <w:trHeight w:val="315"/>
        </w:trPr>
        <w:tc>
          <w:tcPr>
            <w:tcW w:w="3100"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526168" w:rsidRPr="00526168" w:rsidRDefault="00526168" w:rsidP="00526168">
            <w:pPr>
              <w:spacing w:before="0" w:line="240" w:lineRule="auto"/>
              <w:ind w:firstLine="0"/>
              <w:jc w:val="center"/>
              <w:rPr>
                <w:b/>
                <w:bCs/>
                <w:color w:val="000000"/>
                <w:sz w:val="22"/>
                <w:szCs w:val="22"/>
              </w:rPr>
            </w:pPr>
            <w:r w:rsidRPr="00526168">
              <w:rPr>
                <w:b/>
                <w:bCs/>
                <w:color w:val="000000"/>
                <w:sz w:val="22"/>
                <w:szCs w:val="22"/>
              </w:rPr>
              <w:t>Změny v početnosti populací a diverzitě volně žijících druhů ptáků</w:t>
            </w: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center"/>
              <w:rPr>
                <w:b/>
                <w:bCs/>
                <w:sz w:val="22"/>
                <w:szCs w:val="22"/>
              </w:rPr>
            </w:pPr>
            <w:r w:rsidRPr="00526168">
              <w:rPr>
                <w:b/>
                <w:bCs/>
                <w:sz w:val="22"/>
                <w:szCs w:val="22"/>
              </w:rPr>
              <w:t>CC</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PPH 3</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PPH 4</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DZES 9 Zachování krajinných prvků a mimoprodukční plochy</w:t>
            </w:r>
          </w:p>
        </w:tc>
      </w:tr>
      <w:tr w:rsidR="00526168" w:rsidRPr="00526168"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DZES 10 Zákaz přeměny a orby na TTP Natura 2000</w:t>
            </w:r>
          </w:p>
        </w:tc>
      </w:tr>
      <w:tr w:rsidR="00526168" w:rsidRPr="00526168"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center"/>
              <w:rPr>
                <w:b/>
                <w:bCs/>
                <w:sz w:val="22"/>
                <w:szCs w:val="22"/>
              </w:rPr>
            </w:pPr>
            <w:r w:rsidRPr="00526168">
              <w:rPr>
                <w:b/>
                <w:bCs/>
                <w:sz w:val="22"/>
                <w:szCs w:val="22"/>
              </w:rPr>
              <w:t>Intervence</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 xml:space="preserve">Ekorežimy </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 xml:space="preserve">Neproduktivní </w:t>
            </w:r>
            <w:r w:rsidR="0077428F" w:rsidRPr="00526168">
              <w:rPr>
                <w:sz w:val="22"/>
                <w:szCs w:val="22"/>
              </w:rPr>
              <w:t>investice – zakládání</w:t>
            </w:r>
            <w:r w:rsidRPr="00526168">
              <w:rPr>
                <w:sz w:val="22"/>
                <w:szCs w:val="22"/>
              </w:rPr>
              <w:t xml:space="preserve"> KP a mimoprodukčních ploch</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 xml:space="preserve">Investice do hmotného </w:t>
            </w:r>
            <w:r w:rsidR="0077428F" w:rsidRPr="00526168">
              <w:rPr>
                <w:sz w:val="22"/>
                <w:szCs w:val="22"/>
              </w:rPr>
              <w:t>majetku – Pozemkové</w:t>
            </w:r>
            <w:r w:rsidRPr="00526168">
              <w:rPr>
                <w:sz w:val="22"/>
                <w:szCs w:val="22"/>
              </w:rPr>
              <w:t xml:space="preserve"> úpravy</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Investice do hmotného majetku (nákup vhodných strojů)</w:t>
            </w:r>
          </w:p>
        </w:tc>
      </w:tr>
      <w:tr w:rsidR="00526168" w:rsidRPr="00526168" w:rsidTr="00526168">
        <w:trPr>
          <w:trHeight w:val="6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Předávání znalostí a informační akce</w:t>
            </w:r>
            <w:r w:rsidRPr="00526168">
              <w:rPr>
                <w:sz w:val="22"/>
                <w:szCs w:val="22"/>
              </w:rPr>
              <w:br/>
              <w:t>Poradenské, řídící a pomocné služby pro zemědělství</w:t>
            </w:r>
          </w:p>
        </w:tc>
      </w:tr>
      <w:tr w:rsidR="00526168" w:rsidRPr="00526168" w:rsidTr="00526168">
        <w:trPr>
          <w:trHeight w:val="6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AEKO Ošetřování travních porostů (neposečené pásy, změny v agrotechnologiích)</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 xml:space="preserve">AEKO Ošetřování travních porostů (ochrana chřástala) </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AEKO Ochrana čejky chocholaté</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AEKO</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 xml:space="preserve">AEKO Integrovaná produkce na OP a TK </w:t>
            </w:r>
          </w:p>
        </w:tc>
      </w:tr>
      <w:tr w:rsidR="00526168" w:rsidRPr="00526168"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Ekologické zemědělství</w:t>
            </w:r>
          </w:p>
        </w:tc>
      </w:tr>
      <w:tr w:rsidR="00526168" w:rsidRPr="00526168" w:rsidTr="00526168">
        <w:trPr>
          <w:trHeight w:val="315"/>
        </w:trPr>
        <w:tc>
          <w:tcPr>
            <w:tcW w:w="3100"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526168" w:rsidRPr="00526168" w:rsidRDefault="00526168" w:rsidP="00526168">
            <w:pPr>
              <w:spacing w:before="0" w:line="240" w:lineRule="auto"/>
              <w:ind w:firstLine="0"/>
              <w:jc w:val="center"/>
              <w:rPr>
                <w:b/>
                <w:bCs/>
                <w:color w:val="000000"/>
                <w:sz w:val="22"/>
                <w:szCs w:val="22"/>
              </w:rPr>
            </w:pPr>
            <w:r w:rsidRPr="00526168">
              <w:rPr>
                <w:b/>
                <w:bCs/>
                <w:color w:val="000000"/>
                <w:sz w:val="22"/>
                <w:szCs w:val="22"/>
              </w:rPr>
              <w:t>Změny v početnosti populací a diverzitě volně žijících druhů savců</w:t>
            </w: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center"/>
              <w:rPr>
                <w:b/>
                <w:bCs/>
                <w:sz w:val="22"/>
                <w:szCs w:val="22"/>
              </w:rPr>
            </w:pPr>
            <w:r w:rsidRPr="00526168">
              <w:rPr>
                <w:b/>
                <w:bCs/>
                <w:sz w:val="22"/>
                <w:szCs w:val="22"/>
              </w:rPr>
              <w:t>CC</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bottom"/>
            <w:hideMark/>
          </w:tcPr>
          <w:p w:rsidR="00526168" w:rsidRPr="00526168" w:rsidRDefault="00526168" w:rsidP="00526168">
            <w:pPr>
              <w:spacing w:before="0" w:line="240" w:lineRule="auto"/>
              <w:ind w:firstLine="0"/>
              <w:jc w:val="left"/>
              <w:rPr>
                <w:sz w:val="22"/>
                <w:szCs w:val="22"/>
              </w:rPr>
            </w:pPr>
            <w:r w:rsidRPr="00526168">
              <w:rPr>
                <w:sz w:val="22"/>
                <w:szCs w:val="22"/>
              </w:rPr>
              <w:t>PPH 4</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DZES 9 Zachování krajinných prvků a mimoprodukční plochy</w:t>
            </w:r>
          </w:p>
        </w:tc>
      </w:tr>
      <w:tr w:rsidR="00526168" w:rsidRPr="00526168"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DZES 10 Zákaz přeměny a orby na TTP Natura 2000</w:t>
            </w:r>
          </w:p>
        </w:tc>
      </w:tr>
      <w:tr w:rsidR="00526168" w:rsidRPr="00526168"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center"/>
              <w:rPr>
                <w:b/>
                <w:bCs/>
                <w:sz w:val="22"/>
                <w:szCs w:val="22"/>
              </w:rPr>
            </w:pPr>
            <w:r w:rsidRPr="00526168">
              <w:rPr>
                <w:b/>
                <w:bCs/>
                <w:sz w:val="22"/>
                <w:szCs w:val="22"/>
              </w:rPr>
              <w:t>Intervence</w:t>
            </w:r>
          </w:p>
        </w:tc>
      </w:tr>
      <w:tr w:rsidR="00526168" w:rsidRPr="00526168" w:rsidTr="00526168">
        <w:trPr>
          <w:trHeight w:val="6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bottom"/>
            <w:hideMark/>
          </w:tcPr>
          <w:p w:rsidR="00526168" w:rsidRPr="00526168" w:rsidRDefault="00526168" w:rsidP="00526168">
            <w:pPr>
              <w:spacing w:before="0" w:line="240" w:lineRule="auto"/>
              <w:ind w:firstLine="0"/>
              <w:jc w:val="left"/>
              <w:rPr>
                <w:sz w:val="22"/>
                <w:szCs w:val="22"/>
              </w:rPr>
            </w:pPr>
            <w:r w:rsidRPr="00526168">
              <w:rPr>
                <w:sz w:val="22"/>
                <w:szCs w:val="22"/>
              </w:rPr>
              <w:t xml:space="preserve">AEKO Ošetřování travních </w:t>
            </w:r>
            <w:r w:rsidR="0077428F" w:rsidRPr="00526168">
              <w:rPr>
                <w:sz w:val="22"/>
                <w:szCs w:val="22"/>
              </w:rPr>
              <w:t>porostů – neposečené</w:t>
            </w:r>
            <w:r w:rsidRPr="00526168">
              <w:rPr>
                <w:sz w:val="22"/>
                <w:szCs w:val="22"/>
              </w:rPr>
              <w:t xml:space="preserve"> pásy (změny v arotechnologiích)</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 xml:space="preserve">Ekorežimy </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Ekologické zemědělství</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AEKO Ošetřování travních porostů</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bottom"/>
            <w:hideMark/>
          </w:tcPr>
          <w:p w:rsidR="00526168" w:rsidRPr="00526168" w:rsidRDefault="00526168" w:rsidP="00526168">
            <w:pPr>
              <w:spacing w:before="0" w:line="240" w:lineRule="auto"/>
              <w:ind w:firstLine="0"/>
              <w:jc w:val="left"/>
              <w:rPr>
                <w:sz w:val="22"/>
                <w:szCs w:val="22"/>
              </w:rPr>
            </w:pPr>
            <w:r w:rsidRPr="00526168">
              <w:rPr>
                <w:sz w:val="22"/>
                <w:szCs w:val="22"/>
              </w:rPr>
              <w:t>Lesnicko-environmentální a klimatické služby a ochrana lesů</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 xml:space="preserve">Investice do hmotného </w:t>
            </w:r>
            <w:r w:rsidR="0077428F" w:rsidRPr="00526168">
              <w:rPr>
                <w:sz w:val="22"/>
                <w:szCs w:val="22"/>
              </w:rPr>
              <w:t>majetku – Pozemkové</w:t>
            </w:r>
            <w:r w:rsidRPr="00526168">
              <w:rPr>
                <w:sz w:val="22"/>
                <w:szCs w:val="22"/>
              </w:rPr>
              <w:t xml:space="preserve"> úpravy </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 xml:space="preserve">AEKO Úprava technologií a agrotech. operací </w:t>
            </w:r>
          </w:p>
        </w:tc>
      </w:tr>
      <w:tr w:rsidR="00526168" w:rsidRPr="00526168" w:rsidTr="00526168">
        <w:trPr>
          <w:trHeight w:val="6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rsidR="00526168" w:rsidRPr="00526168" w:rsidRDefault="00526168" w:rsidP="00526168">
            <w:pPr>
              <w:spacing w:before="0" w:line="240" w:lineRule="auto"/>
              <w:ind w:firstLine="0"/>
              <w:jc w:val="left"/>
              <w:rPr>
                <w:sz w:val="22"/>
                <w:szCs w:val="22"/>
              </w:rPr>
            </w:pPr>
            <w:r w:rsidRPr="00526168">
              <w:rPr>
                <w:sz w:val="22"/>
                <w:szCs w:val="22"/>
              </w:rPr>
              <w:t>Předávání znalostí a informační akce</w:t>
            </w:r>
            <w:r w:rsidRPr="00526168">
              <w:rPr>
                <w:sz w:val="22"/>
                <w:szCs w:val="22"/>
              </w:rPr>
              <w:br/>
              <w:t>Poradenské, řídící a pomocné služby pro zemědělství</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 xml:space="preserve">AEKO Integrovaná produkce na OP a </w:t>
            </w:r>
            <w:r w:rsidR="0077428F" w:rsidRPr="00526168">
              <w:rPr>
                <w:sz w:val="22"/>
                <w:szCs w:val="22"/>
              </w:rPr>
              <w:t>TK – omezení</w:t>
            </w:r>
            <w:r w:rsidRPr="00526168">
              <w:rPr>
                <w:sz w:val="22"/>
                <w:szCs w:val="22"/>
              </w:rPr>
              <w:t xml:space="preserve"> POR</w:t>
            </w:r>
          </w:p>
        </w:tc>
      </w:tr>
      <w:tr w:rsidR="00526168" w:rsidRPr="00526168"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6168" w:rsidRPr="00526168" w:rsidRDefault="00526168" w:rsidP="00526168">
            <w:pPr>
              <w:spacing w:before="0" w:line="240" w:lineRule="auto"/>
              <w:ind w:firstLine="0"/>
              <w:jc w:val="left"/>
              <w:rPr>
                <w:color w:val="000000"/>
                <w:sz w:val="22"/>
                <w:szCs w:val="22"/>
              </w:rPr>
            </w:pPr>
            <w:r w:rsidRPr="00526168">
              <w:rPr>
                <w:color w:val="000000"/>
                <w:sz w:val="22"/>
                <w:szCs w:val="22"/>
              </w:rPr>
              <w:t>AEKO Biopásy</w:t>
            </w:r>
          </w:p>
        </w:tc>
      </w:tr>
      <w:tr w:rsidR="00526168" w:rsidRPr="00526168" w:rsidTr="00526168">
        <w:trPr>
          <w:trHeight w:val="315"/>
        </w:trPr>
        <w:tc>
          <w:tcPr>
            <w:tcW w:w="3100"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526168" w:rsidRPr="00526168" w:rsidRDefault="00526168" w:rsidP="00526168">
            <w:pPr>
              <w:spacing w:before="0" w:line="240" w:lineRule="auto"/>
              <w:ind w:firstLine="0"/>
              <w:jc w:val="center"/>
              <w:rPr>
                <w:b/>
                <w:bCs/>
                <w:color w:val="000000"/>
                <w:sz w:val="22"/>
                <w:szCs w:val="22"/>
              </w:rPr>
            </w:pPr>
            <w:r w:rsidRPr="00526168">
              <w:rPr>
                <w:b/>
                <w:bCs/>
                <w:color w:val="000000"/>
                <w:sz w:val="22"/>
                <w:szCs w:val="22"/>
              </w:rPr>
              <w:t>Genetické zdroje v zemědělství</w:t>
            </w:r>
          </w:p>
        </w:tc>
        <w:tc>
          <w:tcPr>
            <w:tcW w:w="58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26168" w:rsidRPr="00526168" w:rsidRDefault="00526168" w:rsidP="00526168">
            <w:pPr>
              <w:spacing w:before="0" w:line="240" w:lineRule="auto"/>
              <w:ind w:firstLine="0"/>
              <w:jc w:val="center"/>
              <w:rPr>
                <w:b/>
                <w:bCs/>
                <w:sz w:val="22"/>
                <w:szCs w:val="22"/>
              </w:rPr>
            </w:pPr>
            <w:r w:rsidRPr="00526168">
              <w:rPr>
                <w:b/>
                <w:bCs/>
                <w:sz w:val="22"/>
                <w:szCs w:val="22"/>
              </w:rPr>
              <w:t>Intervence</w:t>
            </w:r>
          </w:p>
        </w:tc>
      </w:tr>
      <w:tr w:rsidR="00526168" w:rsidRPr="00526168"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Ekologické zemědělství</w:t>
            </w:r>
          </w:p>
        </w:tc>
      </w:tr>
      <w:tr w:rsidR="00526168" w:rsidRPr="00526168"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26168" w:rsidRPr="00526168" w:rsidRDefault="00526168" w:rsidP="00526168">
            <w:pPr>
              <w:spacing w:before="0" w:line="240" w:lineRule="auto"/>
              <w:ind w:firstLine="0"/>
              <w:jc w:val="left"/>
              <w:rPr>
                <w:sz w:val="22"/>
                <w:szCs w:val="22"/>
              </w:rPr>
            </w:pPr>
            <w:r w:rsidRPr="00526168">
              <w:rPr>
                <w:sz w:val="22"/>
                <w:szCs w:val="22"/>
              </w:rPr>
              <w:t>Lesnicko-environmentální a klimatické služby a ochrana lesů</w:t>
            </w:r>
          </w:p>
        </w:tc>
      </w:tr>
    </w:tbl>
    <w:p w:rsidR="00E326BC" w:rsidRPr="0094131A" w:rsidRDefault="00E326BC" w:rsidP="0094131A">
      <w:pPr>
        <w:pStyle w:val="Odstavecseseznamem"/>
        <w:ind w:firstLine="0"/>
        <w:jc w:val="left"/>
        <w:rPr>
          <w:i/>
        </w:rPr>
      </w:pPr>
    </w:p>
    <w:p w:rsidR="00CA7BEF" w:rsidRDefault="00CA7BEF" w:rsidP="00F245B1">
      <w:pPr>
        <w:ind w:firstLine="0"/>
        <w:jc w:val="left"/>
        <w:rPr>
          <w:b/>
        </w:rPr>
      </w:pPr>
    </w:p>
    <w:p w:rsidR="00CA7BEF" w:rsidRDefault="00CA7BEF" w:rsidP="00F245B1">
      <w:pPr>
        <w:ind w:firstLine="0"/>
        <w:jc w:val="left"/>
        <w:rPr>
          <w:b/>
        </w:rPr>
      </w:pPr>
    </w:p>
    <w:p w:rsidR="00CA7BEF" w:rsidRDefault="00CA7BEF" w:rsidP="00F245B1">
      <w:pPr>
        <w:ind w:firstLine="0"/>
        <w:jc w:val="left"/>
        <w:rPr>
          <w:b/>
        </w:rPr>
      </w:pPr>
    </w:p>
    <w:p w:rsidR="00CA7BEF" w:rsidRDefault="00CA7BEF" w:rsidP="00F245B1">
      <w:pPr>
        <w:ind w:firstLine="0"/>
        <w:jc w:val="left"/>
        <w:rPr>
          <w:b/>
        </w:rPr>
      </w:pPr>
    </w:p>
    <w:p w:rsidR="00CA7BEF" w:rsidRDefault="00CA7BEF" w:rsidP="00F245B1">
      <w:pPr>
        <w:ind w:firstLine="0"/>
        <w:jc w:val="left"/>
        <w:rPr>
          <w:b/>
        </w:rPr>
      </w:pPr>
    </w:p>
    <w:p w:rsidR="00CA7BEF" w:rsidRDefault="00CA7BEF" w:rsidP="00F245B1">
      <w:pPr>
        <w:ind w:firstLine="0"/>
        <w:jc w:val="left"/>
        <w:rPr>
          <w:b/>
        </w:rPr>
      </w:pPr>
    </w:p>
    <w:p w:rsidR="00CA7BEF" w:rsidRDefault="00CA7BEF" w:rsidP="00F245B1">
      <w:pPr>
        <w:ind w:firstLine="0"/>
        <w:jc w:val="left"/>
        <w:rPr>
          <w:b/>
        </w:rPr>
      </w:pPr>
    </w:p>
    <w:p w:rsidR="00CA7BEF" w:rsidRDefault="00CA7BEF" w:rsidP="00F245B1">
      <w:pPr>
        <w:ind w:firstLine="0"/>
        <w:jc w:val="left"/>
        <w:rPr>
          <w:b/>
        </w:rPr>
      </w:pPr>
    </w:p>
    <w:p w:rsidR="00CA7BEF" w:rsidRDefault="00CA7BEF" w:rsidP="00F245B1">
      <w:pPr>
        <w:ind w:firstLine="0"/>
        <w:jc w:val="left"/>
        <w:rPr>
          <w:b/>
        </w:rPr>
      </w:pPr>
    </w:p>
    <w:p w:rsidR="00CA7BEF" w:rsidRDefault="00CA7BEF" w:rsidP="00F245B1">
      <w:pPr>
        <w:ind w:firstLine="0"/>
        <w:jc w:val="left"/>
        <w:rPr>
          <w:b/>
        </w:rPr>
      </w:pPr>
    </w:p>
    <w:p w:rsidR="00CA7BEF" w:rsidRDefault="00CA7BEF" w:rsidP="00F245B1">
      <w:pPr>
        <w:ind w:firstLine="0"/>
        <w:jc w:val="left"/>
        <w:rPr>
          <w:b/>
        </w:rPr>
      </w:pPr>
    </w:p>
    <w:p w:rsidR="00CA7BEF" w:rsidRDefault="00CA7BEF" w:rsidP="00F245B1">
      <w:pPr>
        <w:ind w:firstLine="0"/>
        <w:jc w:val="left"/>
        <w:rPr>
          <w:b/>
        </w:rPr>
      </w:pPr>
    </w:p>
    <w:p w:rsidR="00CA7BEF" w:rsidRDefault="00CA7BEF" w:rsidP="00F245B1">
      <w:pPr>
        <w:ind w:firstLine="0"/>
        <w:jc w:val="left"/>
        <w:rPr>
          <w:b/>
        </w:rPr>
      </w:pPr>
    </w:p>
    <w:p w:rsidR="00CA7BEF" w:rsidRDefault="00CA7BEF" w:rsidP="00F245B1">
      <w:pPr>
        <w:ind w:firstLine="0"/>
        <w:jc w:val="left"/>
        <w:rPr>
          <w:b/>
        </w:rPr>
      </w:pPr>
    </w:p>
    <w:p w:rsidR="00CA7BEF" w:rsidRDefault="00CA7BEF" w:rsidP="00F245B1">
      <w:pPr>
        <w:ind w:firstLine="0"/>
        <w:jc w:val="left"/>
        <w:rPr>
          <w:b/>
        </w:rPr>
      </w:pPr>
    </w:p>
    <w:p w:rsidR="00CA7BEF" w:rsidRDefault="00CA7BEF" w:rsidP="00F245B1">
      <w:pPr>
        <w:ind w:firstLine="0"/>
        <w:jc w:val="left"/>
        <w:rPr>
          <w:b/>
        </w:rPr>
      </w:pPr>
    </w:p>
    <w:p w:rsidR="00CA7BEF" w:rsidRDefault="00CA7BEF" w:rsidP="00F245B1">
      <w:pPr>
        <w:ind w:firstLine="0"/>
        <w:jc w:val="left"/>
        <w:rPr>
          <w:b/>
        </w:rPr>
      </w:pPr>
    </w:p>
    <w:p w:rsidR="00CA7BEF" w:rsidRDefault="00CA7BEF" w:rsidP="00F245B1">
      <w:pPr>
        <w:ind w:firstLine="0"/>
        <w:jc w:val="left"/>
        <w:rPr>
          <w:b/>
        </w:rPr>
      </w:pPr>
    </w:p>
    <w:p w:rsidR="00E326BC" w:rsidRDefault="00E326BC" w:rsidP="00F245B1">
      <w:pPr>
        <w:ind w:firstLine="0"/>
        <w:jc w:val="left"/>
        <w:rPr>
          <w:b/>
        </w:rPr>
      </w:pPr>
      <w:r w:rsidRPr="00E326BC">
        <w:rPr>
          <w:b/>
        </w:rPr>
        <w:t>Reference:</w:t>
      </w:r>
    </w:p>
    <w:p w:rsidR="00CC5B1B" w:rsidRPr="00E326BC" w:rsidRDefault="00CC5B1B" w:rsidP="00CC5B1B">
      <w:pPr>
        <w:ind w:firstLine="0"/>
        <w:rPr>
          <w:b/>
        </w:rPr>
      </w:pPr>
    </w:p>
    <w:p w:rsidR="0077428F" w:rsidRDefault="0077428F" w:rsidP="00CC5B1B">
      <w:pPr>
        <w:pStyle w:val="Textkomente"/>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nděl Petr, Mináriková Tereza, Andreas Michal, 2010. Ochrana průchodnosti krajiny pro </w:t>
      </w:r>
      <w:r w:rsidR="00CC5B1B">
        <w:rPr>
          <w:rFonts w:ascii="Times New Roman" w:hAnsi="Times New Roman" w:cs="Times New Roman"/>
          <w:sz w:val="24"/>
          <w:szCs w:val="24"/>
        </w:rPr>
        <w:t xml:space="preserve">     </w:t>
      </w:r>
      <w:r>
        <w:rPr>
          <w:rFonts w:ascii="Times New Roman" w:hAnsi="Times New Roman" w:cs="Times New Roman"/>
          <w:sz w:val="24"/>
          <w:szCs w:val="24"/>
        </w:rPr>
        <w:t xml:space="preserve">velké savce. Evernia s.r.o., AOPK ČR.  http://www.selmy.cz/data/publications/ochrana-pruchodnosti-pro-velke-savce.pdf </w:t>
      </w:r>
    </w:p>
    <w:p w:rsidR="0077428F" w:rsidRDefault="0077428F" w:rsidP="00CC5B1B">
      <w:pPr>
        <w:spacing w:line="276" w:lineRule="auto"/>
        <w:ind w:firstLine="0"/>
        <w:rPr>
          <w:szCs w:val="24"/>
        </w:rPr>
      </w:pPr>
      <w:r>
        <w:rPr>
          <w:szCs w:val="24"/>
        </w:rPr>
        <w:t>Anděra M., Gaisler J., 2012. Savci České republiky. Popis, rozšíření, ekologie, ochrana. Academia, Praha. 288 s.</w:t>
      </w:r>
    </w:p>
    <w:p w:rsidR="0077428F" w:rsidRDefault="0077428F" w:rsidP="00CC5B1B">
      <w:pPr>
        <w:pStyle w:val="Textkomente"/>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nděra M., Hanzal V. 2017. Červený seznam savců České republiky. </w:t>
      </w:r>
    </w:p>
    <w:p w:rsidR="0077428F" w:rsidRDefault="0077428F" w:rsidP="00CC5B1B">
      <w:pPr>
        <w:spacing w:line="276" w:lineRule="auto"/>
        <w:ind w:firstLine="0"/>
        <w:rPr>
          <w:szCs w:val="24"/>
          <w:shd w:val="clear" w:color="auto" w:fill="FFFFFF"/>
        </w:rPr>
      </w:pPr>
      <w:r>
        <w:rPr>
          <w:szCs w:val="24"/>
        </w:rPr>
        <w:t xml:space="preserve">Beneš J. </w:t>
      </w:r>
      <w:r>
        <w:rPr>
          <w:szCs w:val="24"/>
          <w:shd w:val="clear" w:color="auto" w:fill="FFFFFF"/>
        </w:rPr>
        <w:t>&amp;</w:t>
      </w:r>
      <w:r>
        <w:rPr>
          <w:szCs w:val="24"/>
        </w:rPr>
        <w:t xml:space="preserve"> Konvička M. 2017: </w:t>
      </w:r>
      <w:r>
        <w:rPr>
          <w:bCs/>
          <w:color w:val="000000"/>
          <w:szCs w:val="24"/>
        </w:rPr>
        <w:t xml:space="preserve">Hesperioidea a Papilionoidea (denní motýli). </w:t>
      </w:r>
      <w:r>
        <w:rPr>
          <w:szCs w:val="24"/>
          <w:shd w:val="clear" w:color="auto" w:fill="FFFFFF"/>
        </w:rPr>
        <w:t>In: Hejda R., Farkač J. &amp; Chobot K. (eds.) Červený seznam ohrožených druhů České republiky. Bezobratlí (Red list of threatened species of the Czech Republic. Invertebrates). Příroda, Praha, 36: 206-211.</w:t>
      </w:r>
    </w:p>
    <w:p w:rsidR="0077428F" w:rsidRDefault="0077428F" w:rsidP="00CC5B1B">
      <w:pPr>
        <w:spacing w:line="276" w:lineRule="auto"/>
        <w:ind w:firstLine="0"/>
        <w:rPr>
          <w:szCs w:val="24"/>
        </w:rPr>
      </w:pPr>
      <w:r>
        <w:rPr>
          <w:szCs w:val="24"/>
        </w:rPr>
        <w:t>Bianchi, Felix J. J. A.; Honek, Alois; van der Werf, Wopke, Changes in agricultural land use can explain population decline in a ladybeetle species in the Czech Republic: evidence from a process-based spatially explicit model. LANDSCAPE ECOLOGY   Volume: 22   Issue: 10   Pages: 1541-1554   Published: DEC 2007</w:t>
      </w:r>
    </w:p>
    <w:p w:rsidR="0077428F" w:rsidRDefault="0077428F" w:rsidP="00CC5B1B">
      <w:pPr>
        <w:spacing w:line="276" w:lineRule="auto"/>
        <w:ind w:firstLine="0"/>
        <w:rPr>
          <w:szCs w:val="24"/>
        </w:rPr>
      </w:pPr>
      <w:r>
        <w:rPr>
          <w:szCs w:val="24"/>
        </w:rPr>
        <w:t>Briones, Maria Jesus I.; Schmidt, Olaf. Conventional tillage decreases the abundance and biomass of earthworms and alters their community structure in a global meta-analysis. GLOBAL CHANGE BIOLOGY   Volume: 23   Issue: 10   Pages: 4396-4419   Published: OCT 2017.</w:t>
      </w:r>
    </w:p>
    <w:p w:rsidR="0077428F" w:rsidRDefault="0077428F" w:rsidP="00CC5B1B">
      <w:pPr>
        <w:spacing w:line="276" w:lineRule="auto"/>
        <w:ind w:firstLine="0"/>
        <w:rPr>
          <w:szCs w:val="24"/>
        </w:rPr>
      </w:pPr>
      <w:r>
        <w:rPr>
          <w:szCs w:val="24"/>
        </w:rPr>
        <w:t>Broyer 2011</w:t>
      </w:r>
    </w:p>
    <w:p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Caspar A. Hallmann, Martin Sorg, Eelke Jongejans, Henk Siepel, Nick Hofland,</w:t>
      </w:r>
    </w:p>
    <w:p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 xml:space="preserve">communities in agriculture landscape. Agric Ecosyst Environ, 120: </w:t>
      </w:r>
      <w:r w:rsidR="00CC5B1B">
        <w:rPr>
          <w:rFonts w:eastAsiaTheme="minorEastAsia"/>
          <w:szCs w:val="24"/>
          <w:lang w:eastAsia="en-US"/>
        </w:rPr>
        <w:t>206–210</w:t>
      </w:r>
      <w:r>
        <w:rPr>
          <w:rFonts w:eastAsiaTheme="minorEastAsia"/>
          <w:szCs w:val="24"/>
          <w:lang w:eastAsia="en-US"/>
        </w:rPr>
        <w:t>.</w:t>
      </w:r>
    </w:p>
    <w:p w:rsidR="0077428F" w:rsidRDefault="0077428F" w:rsidP="00CC5B1B">
      <w:pPr>
        <w:autoSpaceDE w:val="0"/>
        <w:autoSpaceDN w:val="0"/>
        <w:adjustRightInd w:val="0"/>
        <w:spacing w:before="0" w:line="276" w:lineRule="auto"/>
        <w:ind w:firstLine="0"/>
        <w:rPr>
          <w:rFonts w:eastAsia="TyfaITCOT"/>
          <w:szCs w:val="24"/>
          <w:lang w:eastAsia="en-US"/>
        </w:rPr>
      </w:pPr>
      <w:r>
        <w:rPr>
          <w:rFonts w:eastAsiaTheme="minorHAnsi"/>
          <w:szCs w:val="24"/>
          <w:lang w:eastAsia="en-US"/>
        </w:rPr>
        <w:t xml:space="preserve">DIRZO, R., YOUNG, H. S., GALLETI, M., CEBALLOS, G., ISAAC, N. J. B. </w:t>
      </w:r>
      <w:r>
        <w:rPr>
          <w:rFonts w:eastAsia="TyfaITCOT"/>
          <w:szCs w:val="24"/>
          <w:lang w:eastAsia="en-US"/>
        </w:rPr>
        <w:t xml:space="preserve">and </w:t>
      </w:r>
      <w:r>
        <w:rPr>
          <w:rFonts w:eastAsiaTheme="minorHAnsi"/>
          <w:szCs w:val="24"/>
          <w:lang w:eastAsia="en-US"/>
        </w:rPr>
        <w:t xml:space="preserve">COLLEN, B. </w:t>
      </w:r>
      <w:r>
        <w:rPr>
          <w:rFonts w:eastAsia="TyfaITCOT"/>
          <w:szCs w:val="24"/>
          <w:lang w:eastAsia="en-US"/>
        </w:rPr>
        <w:t xml:space="preserve">2014. Defaunation in the Anthropocene. </w:t>
      </w:r>
      <w:r>
        <w:rPr>
          <w:rFonts w:eastAsiaTheme="minorHAnsi"/>
          <w:i/>
          <w:iCs/>
          <w:szCs w:val="24"/>
          <w:lang w:eastAsia="en-US"/>
        </w:rPr>
        <w:t>Science</w:t>
      </w:r>
      <w:r>
        <w:rPr>
          <w:rFonts w:eastAsia="TyfaITCOT"/>
          <w:szCs w:val="24"/>
          <w:lang w:eastAsia="en-US"/>
        </w:rPr>
        <w:t xml:space="preserve">, 345(6195): </w:t>
      </w:r>
      <w:r w:rsidR="00CC5B1B">
        <w:rPr>
          <w:rFonts w:eastAsia="TyfaITCOT"/>
          <w:szCs w:val="24"/>
          <w:lang w:eastAsia="en-US"/>
        </w:rPr>
        <w:t>401–406</w:t>
      </w:r>
      <w:r>
        <w:rPr>
          <w:rFonts w:eastAsia="TyfaITCOT"/>
          <w:szCs w:val="24"/>
          <w:lang w:eastAsia="en-US"/>
        </w:rPr>
        <w:t>.</w:t>
      </w:r>
    </w:p>
    <w:p w:rsidR="0077428F" w:rsidRDefault="0077428F" w:rsidP="00CC5B1B">
      <w:pPr>
        <w:spacing w:line="276" w:lineRule="auto"/>
        <w:ind w:firstLine="0"/>
        <w:rPr>
          <w:szCs w:val="24"/>
        </w:rPr>
      </w:pPr>
      <w:r>
        <w:rPr>
          <w:szCs w:val="24"/>
        </w:rPr>
        <w:t>Donald et al. 2001</w:t>
      </w:r>
    </w:p>
    <w:p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Ecosystem II. After water management measures. Praha: Academia Praha, 505–521.</w:t>
      </w:r>
    </w:p>
    <w:p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Ellison D, Morris CE, Locatelli B, Sheil D, Cohen J, Murdiyarso D, Gutierrez V, van Noordwijk M, Creed IF, Pokorny J, Gaveau D, Spracklen DV, Tobella AB, Ilstedt U, Teuling AJ, Gebrehiwot SG, Sands DC, Muys B, Verbist B, Springgay E, Sugandi Y, Sullivan CA. 2017. Trees, forests and water: Cool insights for a hot world. Global Environmental Change-Human and Policy Dimensions 43: 51-61.</w:t>
      </w:r>
    </w:p>
    <w:p w:rsidR="0077428F" w:rsidRDefault="0077428F" w:rsidP="00CC5B1B">
      <w:pPr>
        <w:spacing w:line="276" w:lineRule="auto"/>
        <w:ind w:firstLine="0"/>
        <w:rPr>
          <w:szCs w:val="24"/>
        </w:rPr>
      </w:pPr>
      <w:r>
        <w:rPr>
          <w:szCs w:val="24"/>
        </w:rPr>
        <w:t>European Commission. (2016) “Mapping and Assessment of Ecosystems and their Services - MAES”, available at: http://ec.europa.eu/environment/nature/knowledge/ecosystem_assessment/index_en.htm (accessed 1 September 2016).</w:t>
      </w:r>
    </w:p>
    <w:p w:rsidR="0077428F" w:rsidRDefault="0077428F" w:rsidP="00CC5B1B">
      <w:pPr>
        <w:spacing w:line="276" w:lineRule="auto"/>
        <w:ind w:firstLine="0"/>
        <w:rPr>
          <w:szCs w:val="24"/>
        </w:rPr>
      </w:pPr>
      <w:r>
        <w:rPr>
          <w:szCs w:val="24"/>
        </w:rPr>
        <w:t xml:space="preserve">Ex post hodnocení PRV 2007-3013 uvedlo mírné zlepšení stavu přírodních stanovišť s managementem podporovaným z Agroenvironmentálních opatření PRV (Ekotoxa, Ireas 2017). </w:t>
      </w:r>
    </w:p>
    <w:p w:rsidR="0077428F" w:rsidRDefault="0077428F" w:rsidP="00CC5B1B">
      <w:pPr>
        <w:spacing w:line="276" w:lineRule="auto"/>
        <w:ind w:firstLine="0"/>
        <w:rPr>
          <w:szCs w:val="24"/>
        </w:rPr>
      </w:pPr>
      <w:r>
        <w:rPr>
          <w:szCs w:val="24"/>
        </w:rPr>
        <w:t xml:space="preserve">Forejtek P., 2016. Myslivecká statistika 2015/2016. Rekordy bez radosti. Myslivost/Stráž myslivosti 10, str. 8. </w:t>
      </w:r>
    </w:p>
    <w:p w:rsidR="0077428F" w:rsidRDefault="0077428F" w:rsidP="00CC5B1B">
      <w:pPr>
        <w:spacing w:line="276" w:lineRule="auto"/>
        <w:ind w:firstLine="0"/>
        <w:rPr>
          <w:szCs w:val="24"/>
        </w:rPr>
      </w:pPr>
      <w:r>
        <w:rPr>
          <w:szCs w:val="24"/>
        </w:rPr>
        <w:t>Gaupp-Berghausen, Mailin; Hofer, Martin; Rewald, Boris; et al. Glyphosate-based herbicides reduce the activity and reproduction of earthworms and lead to increased soil nutrient concentrations. SCIENTIFIC REPORTS   Volume: 5     Article Number: 12886   Published: AUG 5 2015.</w:t>
      </w:r>
    </w:p>
    <w:p w:rsidR="0077428F" w:rsidRDefault="0077428F" w:rsidP="00CC5B1B">
      <w:pPr>
        <w:spacing w:before="57" w:after="170" w:line="276" w:lineRule="auto"/>
        <w:ind w:firstLine="0"/>
        <w:rPr>
          <w:color w:val="000000"/>
          <w:szCs w:val="24"/>
        </w:rPr>
      </w:pPr>
      <w:r>
        <w:rPr>
          <w:color w:val="000000"/>
          <w:szCs w:val="24"/>
        </w:rPr>
        <w:t xml:space="preserve">Golawski, A., Kasprzykowski, Z., Jobda, M. </w:t>
      </w:r>
      <w:r>
        <w:rPr>
          <w:color w:val="000000"/>
          <w:szCs w:val="24"/>
          <w:lang w:val="en-US"/>
        </w:rPr>
        <w:t xml:space="preserve">&amp; </w:t>
      </w:r>
      <w:r>
        <w:rPr>
          <w:color w:val="000000"/>
          <w:szCs w:val="24"/>
        </w:rPr>
        <w:t>Duer, I. (2013): The importance of winter catch crops compared with other farmland habitats to birds wintering in Poland. Polish Journal of Ecology 61 (2): 357-364.</w:t>
      </w:r>
    </w:p>
    <w:p w:rsidR="0077428F" w:rsidRDefault="0077428F" w:rsidP="00CC5B1B">
      <w:pPr>
        <w:spacing w:before="57" w:after="170" w:line="276" w:lineRule="auto"/>
        <w:ind w:firstLine="0"/>
        <w:rPr>
          <w:color w:val="000000"/>
          <w:szCs w:val="24"/>
        </w:rPr>
      </w:pPr>
      <w:r>
        <w:rPr>
          <w:color w:val="000000"/>
          <w:szCs w:val="24"/>
        </w:rPr>
        <w:t xml:space="preserve">Golawski, A., Kasprzykowski, Z., Jobda, M. </w:t>
      </w:r>
      <w:r>
        <w:rPr>
          <w:color w:val="000000"/>
          <w:szCs w:val="24"/>
          <w:lang w:val="en-US"/>
        </w:rPr>
        <w:t xml:space="preserve">&amp; </w:t>
      </w:r>
      <w:r>
        <w:rPr>
          <w:color w:val="000000"/>
          <w:szCs w:val="24"/>
        </w:rPr>
        <w:t>Duer, I. (2013): The importance of winter catch crops compared with other farmland habitats to birds wintering in Poland. Polish Journal of Ecology 61 (2): 357-364.</w:t>
      </w:r>
    </w:p>
    <w:p w:rsidR="0077428F" w:rsidRDefault="0077428F" w:rsidP="00CC5B1B">
      <w:pPr>
        <w:spacing w:line="276" w:lineRule="auto"/>
        <w:ind w:firstLine="0"/>
        <w:rPr>
          <w:szCs w:val="24"/>
        </w:rPr>
      </w:pPr>
      <w:r>
        <w:rPr>
          <w:szCs w:val="24"/>
        </w:rPr>
        <w:t>Grulich V. et Chobot K. (eds.) (2017): Červený seznam ohrožených druhů cévnatých rostlin. Příroda 35, Praha, AOPK ČR.).</w:t>
      </w:r>
    </w:p>
    <w:p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Hallmann CA, Sorg M, Jongejans E, Siepel H, Hofland N, Schwan H, Stenmans W, Muller A, Sumser H, Horren T, Goulson D, de Kroon H. 2017. More than 75 percent decline over 27 years in total flying insect biomass in protected areas. Plos One 12: 21.</w:t>
      </w:r>
    </w:p>
    <w:p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 xml:space="preserve">Heinz Schwan, Werner Stenmans, Andreas Muller, Hubert Sumser, Thomas Horren, Dave Goulson, Hans de Kroon, 2017. More than 75 percent decline over 27 years in total flying insect biomass in protected areas. Plos One. </w:t>
      </w:r>
    </w:p>
    <w:p w:rsidR="0077428F" w:rsidRDefault="0077428F" w:rsidP="00CC5B1B">
      <w:pPr>
        <w:spacing w:line="276" w:lineRule="auto"/>
        <w:ind w:firstLine="0"/>
        <w:rPr>
          <w:szCs w:val="24"/>
        </w:rPr>
      </w:pPr>
      <w:r>
        <w:rPr>
          <w:szCs w:val="24"/>
        </w:rPr>
        <w:t>Hejda Radek, Farkač Jan &amp; Chobot Karel (eds.) (2017): Červený seznam ohrožených druhů bezobratlých, AOPK ČR).</w:t>
      </w:r>
    </w:p>
    <w:p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HEROLDOVÁ, M., BRYJA, J., ZEJDA, J. and TKADLEC, E. 2007. Structure and diversity of small mammal</w:t>
      </w:r>
    </w:p>
    <w:p w:rsidR="0077428F" w:rsidRDefault="0077428F" w:rsidP="00CC5B1B">
      <w:pPr>
        <w:spacing w:line="276" w:lineRule="auto"/>
        <w:ind w:firstLine="0"/>
        <w:rPr>
          <w:szCs w:val="24"/>
        </w:rPr>
      </w:pPr>
      <w:r>
        <w:rPr>
          <w:szCs w:val="24"/>
        </w:rPr>
        <w:t>Hönigová I., Vačkář D., Lorencová E., Melichar J., Götzl M., Sonderegger G., Oušková V., Chobot K., Hošek M. (2011). Survey on Grassland Ecosystem Services. Nature Conservation Agency of the Czech Republic, Prague, ISBN: 978-80-87457-25-2 (78 pp.)</w:t>
      </w:r>
    </w:p>
    <w:p w:rsidR="0077428F" w:rsidRDefault="0077428F" w:rsidP="00CC5B1B">
      <w:pPr>
        <w:spacing w:line="276" w:lineRule="auto"/>
        <w:ind w:firstLine="0"/>
        <w:rPr>
          <w:szCs w:val="24"/>
        </w:rPr>
      </w:pPr>
      <w:r>
        <w:rPr>
          <w:szCs w:val="24"/>
        </w:rPr>
        <w:t>Hruška J., 2018. Lze z vysokého množství glyfosátu v moči zajíce polního dovodit rizikovost používání? Živa 3, 151-154.</w:t>
      </w:r>
    </w:p>
    <w:p w:rsidR="0077428F" w:rsidRDefault="0077428F" w:rsidP="00CC5B1B">
      <w:pPr>
        <w:pStyle w:val="Textkomente"/>
        <w:spacing w:line="276" w:lineRule="auto"/>
        <w:jc w:val="both"/>
        <w:rPr>
          <w:rFonts w:ascii="Times New Roman" w:hAnsi="Times New Roman" w:cs="Times New Roman"/>
          <w:sz w:val="24"/>
          <w:szCs w:val="24"/>
        </w:rPr>
      </w:pPr>
      <w:r>
        <w:rPr>
          <w:rFonts w:ascii="Times New Roman" w:hAnsi="Times New Roman" w:cs="Times New Roman"/>
          <w:sz w:val="24"/>
          <w:szCs w:val="24"/>
        </w:rPr>
        <w:t>http://www.ochranaprirody.cz/res/archive/372/058764.pdf?seek=1509546812</w:t>
      </w:r>
    </w:p>
    <w:p w:rsidR="0077428F" w:rsidRDefault="0077428F" w:rsidP="00CC5B1B">
      <w:pPr>
        <w:pStyle w:val="Textpoznpodarou"/>
        <w:spacing w:line="276" w:lineRule="auto"/>
        <w:jc w:val="both"/>
        <w:rPr>
          <w:rFonts w:ascii="Times New Roman" w:hAnsi="Times New Roman" w:cs="Times New Roman"/>
          <w:sz w:val="24"/>
          <w:szCs w:val="24"/>
        </w:rPr>
      </w:pPr>
      <w:r>
        <w:rPr>
          <w:rFonts w:ascii="Times New Roman" w:hAnsi="Times New Roman" w:cs="Times New Roman"/>
          <w:sz w:val="24"/>
          <w:szCs w:val="24"/>
        </w:rPr>
        <w:t>Chobot K. (ed.) (2013): Druhy a přírodní stanoviště: hodnotící zprávy o stavu v České republice 2013. AOPK ČR, MŽP.</w:t>
      </w:r>
    </w:p>
    <w:p w:rsidR="0077428F" w:rsidRDefault="0077428F" w:rsidP="00CC5B1B">
      <w:pPr>
        <w:spacing w:line="276" w:lineRule="auto"/>
        <w:ind w:firstLine="0"/>
        <w:rPr>
          <w:szCs w:val="24"/>
        </w:rPr>
      </w:pPr>
      <w:r>
        <w:rPr>
          <w:szCs w:val="24"/>
        </w:rPr>
        <w:t>Chobot Karel, Hejda Radek, Pavlíčko Alois (2014): Zpráva o stavu evropsky významných druhů brouků, motýlů, vážek, měkkýšů a korýšů, Ochrana přírody 5 /2014</w:t>
      </w:r>
    </w:p>
    <w:p w:rsidR="0077428F" w:rsidRDefault="0077428F" w:rsidP="00CC5B1B">
      <w:pPr>
        <w:spacing w:line="276" w:lineRule="auto"/>
        <w:ind w:firstLine="0"/>
        <w:rPr>
          <w:szCs w:val="24"/>
        </w:rPr>
      </w:pPr>
      <w:r>
        <w:rPr>
          <w:szCs w:val="24"/>
        </w:rPr>
        <w:t>CHRENKOVÁ M., DOBRÝ M. &amp; ŠÁLEK M., 2017: Further evidence of large-scale population decline and range contraction of the little owl Athene noctua in Central Europe, Folia zoologica 66: 106-116.</w:t>
      </w:r>
    </w:p>
    <w:p w:rsidR="0077428F" w:rsidRDefault="0077428F" w:rsidP="00CC5B1B">
      <w:pPr>
        <w:spacing w:line="276" w:lineRule="auto"/>
        <w:ind w:firstLine="0"/>
        <w:rPr>
          <w:szCs w:val="24"/>
        </w:rPr>
      </w:pPr>
      <w:r>
        <w:rPr>
          <w:szCs w:val="24"/>
        </w:rPr>
        <w:t>Chytrý M. (ed.) (2007): Vegetace České republiky. 1. Travinná a keříčková vegetace. Academia, Praha.</w:t>
      </w:r>
    </w:p>
    <w:p w:rsidR="0077428F" w:rsidRDefault="0077428F" w:rsidP="00CC5B1B">
      <w:pPr>
        <w:spacing w:before="57" w:after="170" w:line="276" w:lineRule="auto"/>
        <w:ind w:firstLine="0"/>
        <w:rPr>
          <w:color w:val="000000"/>
          <w:szCs w:val="24"/>
        </w:rPr>
      </w:pPr>
      <w:r>
        <w:rPr>
          <w:color w:val="000000"/>
          <w:szCs w:val="24"/>
        </w:rPr>
        <w:t>Kopij, G. (2008): Effect of change in land use on breeding bird communities in a Silesian farmland (SW Poland). Polish Journal of Ecology 56 (3): 511-519.</w:t>
      </w:r>
    </w:p>
    <w:p w:rsidR="0077428F" w:rsidRDefault="0077428F" w:rsidP="00CC5B1B">
      <w:pPr>
        <w:spacing w:before="57" w:after="170" w:line="276" w:lineRule="auto"/>
        <w:ind w:firstLine="0"/>
        <w:rPr>
          <w:color w:val="000000"/>
          <w:szCs w:val="24"/>
        </w:rPr>
      </w:pPr>
      <w:r>
        <w:rPr>
          <w:color w:val="000000"/>
          <w:szCs w:val="24"/>
        </w:rPr>
        <w:t>Kopij, G. (2008): Effect of change in land use on breeding bird communities in a Silesian farmland (SW Poland). Polish Journal of Ecology 56 (3): 511-519.</w:t>
      </w:r>
    </w:p>
    <w:p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Krcmarova J, Jelecek L. 2017. Czech traditional agroforestry: historic accounts and current status. Agroforestry Systems 91: 1087-1100.</w:t>
      </w:r>
    </w:p>
    <w:p w:rsidR="0077428F" w:rsidRDefault="0077428F" w:rsidP="00CC5B1B">
      <w:pPr>
        <w:spacing w:before="57" w:after="170" w:line="276" w:lineRule="auto"/>
        <w:ind w:firstLine="0"/>
        <w:rPr>
          <w:color w:val="000000"/>
          <w:szCs w:val="24"/>
        </w:rPr>
      </w:pPr>
      <w:r>
        <w:rPr>
          <w:color w:val="000000"/>
          <w:szCs w:val="24"/>
        </w:rPr>
        <w:t>Kuiper, M W, Ottens, H J, van Ruijven, J, Koks, B J, de Snoo, G R and Berendse, F (2015): Effects of breeding habitat and field margins on the reproductive performance of Skylarks (Alauda arvensis) on intensive farmland. Journal of Ornithology 156 (3): 557-568.</w:t>
      </w:r>
    </w:p>
    <w:p w:rsidR="0077428F" w:rsidRDefault="0077428F" w:rsidP="00CC5B1B">
      <w:pPr>
        <w:spacing w:before="57" w:after="170" w:line="276" w:lineRule="auto"/>
        <w:ind w:firstLine="0"/>
        <w:rPr>
          <w:color w:val="000000"/>
          <w:szCs w:val="24"/>
        </w:rPr>
      </w:pPr>
      <w:r>
        <w:rPr>
          <w:color w:val="000000"/>
          <w:szCs w:val="24"/>
        </w:rPr>
        <w:t>Kuiper, M W, Ottens, H J, van Ruijven, J, Koks, B J, de Snoo, G R and Berendse, F (2015): Effects of breeding habitat and field margins on the reproductive performance of Skylarks (Alauda arvensis) on intensive farmland. Journal of Ornithology 156 (3): 557-568.</w:t>
      </w:r>
    </w:p>
    <w:p w:rsidR="0077428F" w:rsidRDefault="0077428F" w:rsidP="00CC5B1B">
      <w:pPr>
        <w:spacing w:line="276" w:lineRule="auto"/>
        <w:ind w:left="426" w:hanging="426"/>
        <w:rPr>
          <w:szCs w:val="24"/>
        </w:rPr>
      </w:pPr>
      <w:r>
        <w:rPr>
          <w:szCs w:val="24"/>
        </w:rPr>
        <w:t>MŽP 2017: Zpráva o životním prostředí České republiky 2016. MŽP Praha, 321 pp.</w:t>
      </w:r>
    </w:p>
    <w:p w:rsidR="0077428F" w:rsidRDefault="0077428F" w:rsidP="00CC5B1B">
      <w:pPr>
        <w:autoSpaceDE w:val="0"/>
        <w:autoSpaceDN w:val="0"/>
        <w:adjustRightInd w:val="0"/>
        <w:spacing w:line="276" w:lineRule="auto"/>
        <w:ind w:firstLine="0"/>
        <w:rPr>
          <w:szCs w:val="24"/>
        </w:rPr>
      </w:pPr>
      <w:r>
        <w:rPr>
          <w:szCs w:val="24"/>
        </w:rPr>
        <w:t>Odborná skupina pro společnou zemědělskou politiku AOPK ČR, 2018</w:t>
      </w:r>
    </w:p>
    <w:p w:rsidR="0077428F" w:rsidRDefault="0077428F" w:rsidP="00CC5B1B">
      <w:pPr>
        <w:pStyle w:val="Textpoznpodarou"/>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aracchini M. L., Petersen J. E., Hoogeveen Y., Bamps C., Burfield I, Swaay C. (2008). High Nature Value Farmland in Europe An estimate of the distribution patterns on the basis of land cover and biodiversity data. JRC Scientific and Technical Reports. European Communities. Italy. </w:t>
      </w:r>
    </w:p>
    <w:p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Pe'er G, Dicks LV, Visconti P, Arlettaz R, Baldi A, Benton TG, Collins S, Dieterich M, Gregory RD, Hartig F, Henle K, Hobson PR, Kleijn D, Neumann RK, Robijns T, Schmidt J, Shwartz A, Sutherland WJ, Turbe A, Wulf F, Scott AV. 2014. AGRICULTURE POLICY EU agricultural reform fails on biodiversity. Science 344: 1090-1092.</w:t>
      </w:r>
    </w:p>
    <w:p w:rsidR="0077428F" w:rsidRDefault="0077428F" w:rsidP="00CC5B1B">
      <w:pPr>
        <w:spacing w:line="276" w:lineRule="auto"/>
        <w:ind w:firstLine="0"/>
        <w:rPr>
          <w:szCs w:val="24"/>
        </w:rPr>
      </w:pPr>
      <w:r>
        <w:rPr>
          <w:szCs w:val="24"/>
        </w:rPr>
        <w:t>Pergl J, Sádlo J, Petrusek A, Laštůvka Z, Musil J, Perglová I, Šanda R, Šefrová H, Šíma J, Vohralík V, Pyšek P (2016) Black, Grey and Watch Lists of alien species in the Czech Republic based on environmental impacts and management strategy. NeoBiota 28: 1–37. doi: 10.3897/neobiota.28.4824).</w:t>
      </w:r>
    </w:p>
    <w:p w:rsidR="0077428F" w:rsidRDefault="0077428F" w:rsidP="00CC5B1B">
      <w:pPr>
        <w:spacing w:line="276" w:lineRule="auto"/>
        <w:ind w:firstLine="0"/>
        <w:rPr>
          <w:szCs w:val="24"/>
        </w:rPr>
      </w:pPr>
      <w:r>
        <w:rPr>
          <w:szCs w:val="24"/>
        </w:rPr>
        <w:t>REIF J., VERMOUZEK Z. 2018: Collapse of farmland bird populations in an Eastern European country following its EU accession. Conservation Letters. 2018;e12585. doi: 10.1111/conl.12585</w:t>
      </w:r>
    </w:p>
    <w:p w:rsidR="0077428F" w:rsidRDefault="0077428F" w:rsidP="00CC5B1B">
      <w:pPr>
        <w:autoSpaceDE w:val="0"/>
        <w:autoSpaceDN w:val="0"/>
        <w:adjustRightInd w:val="0"/>
        <w:spacing w:before="0" w:line="276" w:lineRule="auto"/>
        <w:ind w:firstLine="0"/>
        <w:rPr>
          <w:szCs w:val="24"/>
        </w:rPr>
      </w:pPr>
      <w:r>
        <w:rPr>
          <w:szCs w:val="24"/>
        </w:rPr>
        <w:t>Rigueiro-Rodriguez A., McAdam J., Mosquera</w:t>
      </w:r>
      <w:r w:rsidR="00CC5B1B">
        <w:rPr>
          <w:szCs w:val="24"/>
        </w:rPr>
        <w:t xml:space="preserve"> </w:t>
      </w:r>
      <w:r>
        <w:rPr>
          <w:szCs w:val="24"/>
        </w:rPr>
        <w:t>- Losada M.R. (eds.). 2009. Agroforestry in Europe: Current Status and Future Prospects. Springer Science, p. 450</w:t>
      </w:r>
    </w:p>
    <w:p w:rsidR="0077428F" w:rsidRDefault="0077428F" w:rsidP="00CC5B1B">
      <w:pPr>
        <w:spacing w:line="276" w:lineRule="auto"/>
        <w:ind w:firstLine="0"/>
        <w:rPr>
          <w:szCs w:val="24"/>
          <w:shd w:val="clear" w:color="auto" w:fill="FFFFFF"/>
        </w:rPr>
      </w:pPr>
      <w:r>
        <w:rPr>
          <w:szCs w:val="24"/>
          <w:shd w:val="clear" w:color="auto" w:fill="FFFFFF"/>
        </w:rPr>
        <w:t>Straka J. &amp; Bogusch P. 2017: Anthophila (včely). In: Hejda R., Farkač J. &amp; Chobot K. (eds.) Červený seznam ohrožených druhů České republiky. Bezobratlí (Red list of threatened species of the Czech Republic. Invertebrates). Příroda, Praha, 36: 236-249.</w:t>
      </w:r>
    </w:p>
    <w:p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 xml:space="preserve">Suchomel J., Heroldová M., Hadaš P., Zejda J., 2017: Effects of moisture conditions on the small mammal communities of floodplain forests in South Moravia (Czech Republic). Šumarski list, 11–12, 557–562. </w:t>
      </w:r>
    </w:p>
    <w:p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SUCHOMEL, J., PURCHART, L. and ČEPELKA, L. 2012. Structure and diversity of small</w:t>
      </w:r>
      <w:r>
        <w:rPr>
          <w:rFonts w:eastAsiaTheme="minorEastAsia"/>
          <w:szCs w:val="24"/>
          <w:lang w:eastAsia="en-US"/>
        </w:rPr>
        <w:noBreakHyphen/>
        <w:t>mammal communities of lowland forests in the rural central European landscape. European Journal of Forest Research,131:1933 – 1941.</w:t>
      </w:r>
    </w:p>
    <w:p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Sutcliffe LME, Batary P, Kormann U, Baldi A, Dicks LV, Herzon I, Kleijn D, Tryjanowski P, Apostolova I, Arlettaz R, Aunins A, Aviron S, Balezentiene L, Fischer C, Halada L, Hartel T, Helm A, Hristov I, Jelaska SD, Kaligaric M, Kamp J, Klimek S, Koorberg P, Kostiukova J, Kovacs-Hostyanszki A, Kuemmerle T, Leuschner C, Lindborg R, Loos J, Maccherini S, Marja R, Mathe O, Paulini I, Proenca V, Rey-Benayas J, Sans FX, Seifert C, Stalenga J, Timaeus J, Torok P, van Swaay C, Viik E, Tscharntke T. 2015. Harnessing the biodiversity value of Central and Eastern European farmland. Diversity and Distributions 21: 722-730.</w:t>
      </w:r>
    </w:p>
    <w:p w:rsidR="0077428F" w:rsidRDefault="0077428F" w:rsidP="00CC5B1B">
      <w:pPr>
        <w:spacing w:line="276" w:lineRule="auto"/>
        <w:ind w:firstLine="0"/>
        <w:rPr>
          <w:szCs w:val="24"/>
        </w:rPr>
      </w:pPr>
      <w:r>
        <w:rPr>
          <w:szCs w:val="24"/>
        </w:rPr>
        <w:t>ŠŤASTNÝ K., BEJČEK V. &amp; NĚMEC M. 2017: Červený seznam ptáků České republiky. In: CHOBOT K &amp; NĚMEC M. (eds.) 2017: Červený seznam ohrožených druhů České republiky. Obratlovci. AOPK Praha, 108-154.</w:t>
      </w:r>
    </w:p>
    <w:p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Thevathasan NV, Gordon AM. 2004. Ecology of tree intercropping systems in the North temperate region: Experiences from southern Ontario, Canada. Agroforestry Systems 61-2: 257-268.</w:t>
      </w:r>
    </w:p>
    <w:p w:rsidR="0077428F" w:rsidRDefault="0077428F" w:rsidP="00CC5B1B">
      <w:pPr>
        <w:pStyle w:val="Textkomente"/>
        <w:spacing w:line="276" w:lineRule="auto"/>
        <w:jc w:val="both"/>
        <w:rPr>
          <w:rFonts w:ascii="Times New Roman" w:hAnsi="Times New Roman" w:cs="Times New Roman"/>
          <w:sz w:val="24"/>
          <w:szCs w:val="24"/>
        </w:rPr>
      </w:pPr>
      <w:r>
        <w:rPr>
          <w:rFonts w:ascii="Times New Roman" w:hAnsi="Times New Roman" w:cs="Times New Roman"/>
          <w:sz w:val="24"/>
          <w:szCs w:val="24"/>
        </w:rPr>
        <w:t>Tkadlec, E., Heroldová, M., Vísková, V., Bednár, M., &amp; Zejda, J. (2012). Distribution of the common hamster in the Czech Republic after 2000: retreating to optimum lowland habitats. Folia Zoologica, 61(3/4), 246.</w:t>
      </w:r>
    </w:p>
    <w:p w:rsidR="0077428F" w:rsidRDefault="0077428F" w:rsidP="00CC5B1B">
      <w:pPr>
        <w:spacing w:before="57" w:after="170" w:line="276" w:lineRule="auto"/>
        <w:ind w:firstLine="0"/>
        <w:rPr>
          <w:color w:val="000000"/>
          <w:szCs w:val="24"/>
        </w:rPr>
      </w:pPr>
      <w:r>
        <w:rPr>
          <w:color w:val="000000"/>
          <w:szCs w:val="24"/>
        </w:rPr>
        <w:t xml:space="preserve">Tolhurst, B.A., Allan, I.U., Glass, D., Atkins, P.J., Morvan, C., Duriatti, D. </w:t>
      </w:r>
      <w:r>
        <w:rPr>
          <w:color w:val="000000"/>
          <w:szCs w:val="24"/>
          <w:lang w:val="en-US"/>
        </w:rPr>
        <w:t xml:space="preserve">&amp; </w:t>
      </w:r>
      <w:r>
        <w:rPr>
          <w:color w:val="000000"/>
          <w:szCs w:val="24"/>
        </w:rPr>
        <w:t>Mikhalovsky, S.V. (2014): Does flax Linum usitatissimum positively impact populations of declining farmland birds? Bird Study 61 (1): 42-47.</w:t>
      </w:r>
    </w:p>
    <w:p w:rsidR="0077428F" w:rsidRDefault="0077428F" w:rsidP="00CC5B1B">
      <w:pPr>
        <w:pStyle w:val="Textpoznpodarou"/>
        <w:spacing w:line="276" w:lineRule="auto"/>
        <w:jc w:val="both"/>
        <w:rPr>
          <w:rFonts w:ascii="Times New Roman" w:hAnsi="Times New Roman" w:cs="Times New Roman"/>
          <w:sz w:val="24"/>
          <w:szCs w:val="24"/>
        </w:rPr>
      </w:pPr>
      <w:r>
        <w:rPr>
          <w:rFonts w:ascii="Times New Roman" w:hAnsi="Times New Roman" w:cs="Times New Roman"/>
          <w:sz w:val="24"/>
          <w:szCs w:val="24"/>
        </w:rPr>
        <w:t>Tuček M. (2018): Hodnocení ochrany životního prostředí – květen 2018. Centrum pro výzkum veřejného mínění, Sociologický ústav AV ČR, v.v.i.</w:t>
      </w:r>
    </w:p>
    <w:p w:rsidR="0077428F" w:rsidRDefault="0077428F" w:rsidP="00CC5B1B">
      <w:pPr>
        <w:spacing w:line="276" w:lineRule="auto"/>
        <w:ind w:firstLine="0"/>
        <w:rPr>
          <w:szCs w:val="24"/>
        </w:rPr>
      </w:pPr>
      <w:r>
        <w:rPr>
          <w:szCs w:val="24"/>
        </w:rPr>
        <w:t>VERMOUZEK Z. 2017: Indikátor ptáků zemědělské krajiny za rok 2017. Studie pro Ministerstvo zemědělství ČR. ČSO, unpubl., 63 pp.</w:t>
      </w:r>
    </w:p>
    <w:p w:rsidR="0077428F" w:rsidRDefault="0077428F" w:rsidP="00CC5B1B">
      <w:pPr>
        <w:spacing w:line="276" w:lineRule="auto"/>
        <w:ind w:firstLine="0"/>
        <w:rPr>
          <w:szCs w:val="24"/>
        </w:rPr>
      </w:pPr>
      <w:r>
        <w:rPr>
          <w:szCs w:val="24"/>
        </w:rPr>
        <w:t>Zámečník 2017</w:t>
      </w:r>
    </w:p>
    <w:p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ZEJDA, J. 1991. A community of small terrestrial mammals. In: PENKA, M. et al. (Eds.): Floodplain forest</w:t>
      </w:r>
    </w:p>
    <w:p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Zomer RJ, Neufeldt H, Xu JC, Ahrends A, Bossio D, Trabucco A, van Noordwijk M, Wang MC. 2016. Global Tree Cover and Biomass Carbon on Agricultural Land: The contribution of agroforestry to global and national carbon budgets. Scientific Reports 6: 12.</w:t>
      </w:r>
    </w:p>
    <w:p w:rsidR="0077428F" w:rsidRDefault="0077428F" w:rsidP="00CC5B1B">
      <w:pPr>
        <w:pStyle w:val="Textpoznpodarou"/>
        <w:spacing w:line="276" w:lineRule="auto"/>
        <w:jc w:val="both"/>
        <w:rPr>
          <w:rFonts w:ascii="Times New Roman" w:hAnsi="Times New Roman" w:cs="Times New Roman"/>
          <w:sz w:val="24"/>
          <w:szCs w:val="24"/>
        </w:rPr>
      </w:pPr>
      <w:r>
        <w:rPr>
          <w:rFonts w:ascii="Times New Roman" w:hAnsi="Times New Roman" w:cs="Times New Roman"/>
          <w:sz w:val="24"/>
          <w:szCs w:val="24"/>
        </w:rPr>
        <w:t>Zpráva o stavu zemědělství ČR „Zelená zpráva“, MZe, 2005-2016</w:t>
      </w:r>
    </w:p>
    <w:p w:rsidR="0077428F" w:rsidRDefault="0077428F" w:rsidP="00CC5B1B">
      <w:pPr>
        <w:ind w:firstLine="0"/>
        <w:rPr>
          <w:b/>
        </w:rPr>
      </w:pPr>
    </w:p>
    <w:p w:rsidR="00E326BC" w:rsidRDefault="00E326BC" w:rsidP="00CC5B1B">
      <w:pPr>
        <w:ind w:firstLine="0"/>
      </w:pPr>
    </w:p>
    <w:p w:rsidR="00E326BC" w:rsidRDefault="00E326BC" w:rsidP="00CC5B1B">
      <w:pPr>
        <w:ind w:firstLine="0"/>
      </w:pPr>
    </w:p>
    <w:sectPr w:rsidR="00E326BC" w:rsidSect="00C05669">
      <w:pgSz w:w="11906" w:h="16838"/>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4" w:author="Šejnohová Hana" w:date="2018-12-04T10:57:00Z" w:initials="ŠH">
    <w:p w:rsidR="001933B5" w:rsidRDefault="001933B5">
      <w:pPr>
        <w:pStyle w:val="Textkomente"/>
      </w:pPr>
      <w:r>
        <w:rPr>
          <w:rStyle w:val="Odkaznakoment"/>
        </w:rPr>
        <w:annotationRef/>
      </w:r>
      <w:r>
        <w:t>Zmírnění pojmosloví „velký“</w:t>
      </w:r>
    </w:p>
  </w:comment>
  <w:comment w:id="79" w:author="Šejnohová Hana" w:date="2018-12-04T10:59:00Z" w:initials="ŠH">
    <w:p w:rsidR="001933B5" w:rsidRDefault="001933B5">
      <w:pPr>
        <w:pStyle w:val="Textkomente"/>
      </w:pPr>
      <w:r>
        <w:rPr>
          <w:rStyle w:val="Odkaznakoment"/>
        </w:rPr>
        <w:annotationRef/>
      </w:r>
      <w:r>
        <w:t>Zmírněn pojem „velký“</w:t>
      </w:r>
    </w:p>
  </w:comment>
  <w:comment w:id="83" w:author="Šejnohová Hana" w:date="2018-12-04T11:00:00Z" w:initials="ŠH">
    <w:p w:rsidR="001933B5" w:rsidRDefault="001933B5">
      <w:pPr>
        <w:pStyle w:val="Textkomente"/>
      </w:pPr>
      <w:r>
        <w:rPr>
          <w:rStyle w:val="Odkaznakoment"/>
        </w:rPr>
        <w:annotationRef/>
      </w:r>
      <w:r>
        <w:t>Zmírnění pojmu „velký“</w:t>
      </w:r>
    </w:p>
  </w:comment>
  <w:comment w:id="87" w:author="Šejnohová Hana" w:date="2018-12-04T11:00:00Z" w:initials="ŠH">
    <w:p w:rsidR="001933B5" w:rsidRDefault="001933B5">
      <w:pPr>
        <w:pStyle w:val="Textkomente"/>
      </w:pPr>
      <w:r>
        <w:rPr>
          <w:rStyle w:val="Odkaznakoment"/>
        </w:rPr>
        <w:annotationRef/>
      </w:r>
      <w:r>
        <w:t>Zmírnění pojmu „velký“</w:t>
      </w:r>
    </w:p>
  </w:comment>
  <w:comment w:id="91" w:author="Šejnohová Hana" w:date="2018-12-04T11:02:00Z" w:initials="ŠH">
    <w:p w:rsidR="001933B5" w:rsidRDefault="001933B5">
      <w:pPr>
        <w:pStyle w:val="Textkomente"/>
      </w:pPr>
      <w:r>
        <w:rPr>
          <w:rStyle w:val="Odkaznakoment"/>
        </w:rPr>
        <w:annotationRef/>
      </w:r>
      <w:r>
        <w:t>Tabulka změněna</w:t>
      </w:r>
      <w:r w:rsidR="009734CD">
        <w:t xml:space="preserve"> u ptáků a savců</w:t>
      </w:r>
      <w:r>
        <w:t xml:space="preserve"> – </w:t>
      </w:r>
      <w:r w:rsidR="009734CD">
        <w:t>byly identifikovány další příčiny (předchozí údaje byly velmi obecné)</w:t>
      </w:r>
    </w:p>
  </w:comment>
  <w:comment w:id="651" w:author="Šejnohová Hana" w:date="2018-12-04T11:03:00Z" w:initials="ŠH">
    <w:p w:rsidR="001933B5" w:rsidRDefault="001933B5">
      <w:pPr>
        <w:pStyle w:val="Textkomente"/>
      </w:pPr>
      <w:r>
        <w:rPr>
          <w:rStyle w:val="Odkaznakoment"/>
        </w:rPr>
        <w:annotationRef/>
      </w:r>
      <w:r>
        <w:t>Zmírnění pojmu „velký“</w:t>
      </w:r>
    </w:p>
  </w:comment>
  <w:comment w:id="659" w:author="Šejnohová Hana" w:date="2018-12-11T10:26:00Z" w:initials="ŠH">
    <w:p w:rsidR="009734CD" w:rsidRDefault="009734CD">
      <w:pPr>
        <w:pStyle w:val="Textkomente"/>
      </w:pPr>
      <w:r>
        <w:rPr>
          <w:rStyle w:val="Odkaznakoment"/>
        </w:rPr>
        <w:annotationRef/>
      </w:r>
      <w:r>
        <w:t xml:space="preserve">Na žádost odborníka odstraněno – nevhodná interpretace informace </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E0247" w:rsidRDefault="009E0247" w:rsidP="00E326BC">
      <w:pPr>
        <w:spacing w:before="0" w:line="240" w:lineRule="auto"/>
      </w:pPr>
      <w:r>
        <w:separator/>
      </w:r>
    </w:p>
  </w:endnote>
  <w:endnote w:type="continuationSeparator" w:id="0">
    <w:p w:rsidR="009E0247" w:rsidRDefault="009E0247" w:rsidP="00E326B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TyfaITCOT">
    <w:altName w:val="MS Mincho"/>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252964"/>
      <w:docPartObj>
        <w:docPartGallery w:val="Page Numbers (Bottom of Page)"/>
        <w:docPartUnique/>
      </w:docPartObj>
    </w:sdtPr>
    <w:sdtEndPr/>
    <w:sdtContent>
      <w:p w:rsidR="001933B5" w:rsidRDefault="001933B5">
        <w:pPr>
          <w:pStyle w:val="Zpat"/>
          <w:jc w:val="center"/>
        </w:pPr>
        <w:r>
          <w:fldChar w:fldCharType="begin"/>
        </w:r>
        <w:r>
          <w:instrText>PAGE   \* MERGEFORMAT</w:instrText>
        </w:r>
        <w:r>
          <w:fldChar w:fldCharType="separate"/>
        </w:r>
        <w:r>
          <w:rPr>
            <w:noProof/>
          </w:rPr>
          <w:t>5</w:t>
        </w:r>
        <w:r>
          <w:fldChar w:fldCharType="end"/>
        </w:r>
      </w:p>
    </w:sdtContent>
  </w:sdt>
  <w:p w:rsidR="001933B5" w:rsidRDefault="001933B5">
    <w:pPr>
      <w:pStyle w:val="Zpat"/>
    </w:pPr>
  </w:p>
  <w:p w:rsidR="001933B5" w:rsidRDefault="001933B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E0247" w:rsidRDefault="009E0247" w:rsidP="00E326BC">
      <w:pPr>
        <w:spacing w:before="0" w:line="240" w:lineRule="auto"/>
      </w:pPr>
      <w:r>
        <w:separator/>
      </w:r>
    </w:p>
  </w:footnote>
  <w:footnote w:type="continuationSeparator" w:id="0">
    <w:p w:rsidR="009E0247" w:rsidRDefault="009E0247" w:rsidP="00E326BC">
      <w:pPr>
        <w:spacing w:before="0" w:line="240" w:lineRule="auto"/>
      </w:pPr>
      <w:r>
        <w:continuationSeparator/>
      </w:r>
    </w:p>
  </w:footnote>
  <w:footnote w:id="1">
    <w:p w:rsidR="001933B5" w:rsidRPr="009727D3" w:rsidRDefault="001933B5" w:rsidP="00CC7719">
      <w:pPr>
        <w:rPr>
          <w:sz w:val="20"/>
        </w:rPr>
      </w:pPr>
    </w:p>
    <w:p w:rsidR="001933B5" w:rsidRDefault="001933B5" w:rsidP="00CC7719">
      <w:pPr>
        <w:pStyle w:val="Textpoznpodarou"/>
      </w:pPr>
    </w:p>
  </w:footnote>
  <w:footnote w:id="2">
    <w:p w:rsidR="001933B5" w:rsidRDefault="001933B5" w:rsidP="00CC7719">
      <w:pPr>
        <w:pStyle w:val="Textpoznpodarou"/>
      </w:pPr>
    </w:p>
  </w:footnote>
  <w:footnote w:id="3">
    <w:p w:rsidR="001933B5" w:rsidRDefault="001933B5" w:rsidP="00CC7719">
      <w:pPr>
        <w:pStyle w:val="Textpoznpodarou"/>
      </w:pPr>
      <w:r>
        <w:rPr>
          <w:rStyle w:val="Znakapoznpodarou"/>
        </w:rPr>
        <w:footnoteRef/>
      </w:r>
      <w:r>
        <w:t xml:space="preserve"> </w:t>
      </w:r>
      <w:r w:rsidRPr="000006A5">
        <w:rPr>
          <w:i/>
          <w:szCs w:val="24"/>
        </w:rPr>
        <w:t>Zpráva o životním prostředí České republiky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14783"/>
    <w:multiLevelType w:val="hybridMultilevel"/>
    <w:tmpl w:val="E1DAF27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04764D03"/>
    <w:multiLevelType w:val="hybridMultilevel"/>
    <w:tmpl w:val="2F2C0600"/>
    <w:lvl w:ilvl="0" w:tplc="A7609258">
      <w:start w:val="1"/>
      <w:numFmt w:val="bullet"/>
      <w:lvlText w:val=""/>
      <w:lvlJc w:val="left"/>
      <w:pPr>
        <w:ind w:left="720" w:hanging="360"/>
      </w:pPr>
      <w:rPr>
        <w:rFonts w:ascii="Symbol" w:hAnsi="Symbol" w:hint="default"/>
        <w:color w:val="auto"/>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0AE77C60"/>
    <w:multiLevelType w:val="hybridMultilevel"/>
    <w:tmpl w:val="C1C0591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103D2E37"/>
    <w:multiLevelType w:val="multilevel"/>
    <w:tmpl w:val="B9BC05BC"/>
    <w:lvl w:ilvl="0">
      <w:start w:val="1"/>
      <w:numFmt w:val="decimal"/>
      <w:lvlText w:val="%1."/>
      <w:lvlJc w:val="left"/>
      <w:pPr>
        <w:ind w:left="720" w:hanging="360"/>
      </w:pPr>
      <w:rPr>
        <w:rFonts w:ascii="Arial" w:hAnsi="Arial" w:cs="Arial" w:hint="default"/>
        <w:b/>
        <w:sz w:val="28"/>
        <w:szCs w:val="28"/>
      </w:rPr>
    </w:lvl>
    <w:lvl w:ilvl="1">
      <w:start w:val="1"/>
      <w:numFmt w:val="decimal"/>
      <w:isLgl/>
      <w:lvlText w:val="%1.%2."/>
      <w:lvlJc w:val="left"/>
      <w:pPr>
        <w:ind w:left="1855"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167535BB"/>
    <w:multiLevelType w:val="hybridMultilevel"/>
    <w:tmpl w:val="7C567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303C4E"/>
    <w:multiLevelType w:val="hybridMultilevel"/>
    <w:tmpl w:val="96E69198"/>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25F1561B"/>
    <w:multiLevelType w:val="multilevel"/>
    <w:tmpl w:val="CEB8192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6"/>
      <w:numFmt w:val="decimal"/>
      <w:lvlText w:val="%3%1.%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EC25296"/>
    <w:multiLevelType w:val="multilevel"/>
    <w:tmpl w:val="3B161CD8"/>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45B50627"/>
    <w:multiLevelType w:val="multilevel"/>
    <w:tmpl w:val="3B161CD8"/>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55F7361B"/>
    <w:multiLevelType w:val="hybridMultilevel"/>
    <w:tmpl w:val="BCA490D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5D583FD0"/>
    <w:multiLevelType w:val="hybridMultilevel"/>
    <w:tmpl w:val="8B26B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68420A3D"/>
    <w:multiLevelType w:val="multilevel"/>
    <w:tmpl w:val="3B161CD8"/>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3"/>
  </w:num>
  <w:num w:numId="2">
    <w:abstractNumId w:val="6"/>
  </w:num>
  <w:num w:numId="3">
    <w:abstractNumId w:val="7"/>
  </w:num>
  <w:num w:numId="4">
    <w:abstractNumId w:val="11"/>
  </w:num>
  <w:num w:numId="5">
    <w:abstractNumId w:val="8"/>
  </w:num>
  <w:num w:numId="6">
    <w:abstractNumId w:val="4"/>
  </w:num>
  <w:num w:numId="7">
    <w:abstractNumId w:val="5"/>
  </w:num>
  <w:num w:numId="8">
    <w:abstractNumId w:val="10"/>
  </w:num>
  <w:num w:numId="9">
    <w:abstractNumId w:val="2"/>
  </w:num>
  <w:num w:numId="10">
    <w:abstractNumId w:val="0"/>
  </w:num>
  <w:num w:numId="11">
    <w:abstractNumId w:val="9"/>
  </w:num>
  <w:num w:numId="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Šejnohová Hana">
    <w15:presenceInfo w15:providerId="AD" w15:userId="S-1-5-21-4223320365-1617820844-3569828599-23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113A"/>
    <w:rsid w:val="0003429D"/>
    <w:rsid w:val="000A32D8"/>
    <w:rsid w:val="000E4B27"/>
    <w:rsid w:val="000F3ECC"/>
    <w:rsid w:val="0014075A"/>
    <w:rsid w:val="001762D1"/>
    <w:rsid w:val="00192D87"/>
    <w:rsid w:val="001933B5"/>
    <w:rsid w:val="001A07D4"/>
    <w:rsid w:val="001A7408"/>
    <w:rsid w:val="001B3BDB"/>
    <w:rsid w:val="00236CBD"/>
    <w:rsid w:val="002E2744"/>
    <w:rsid w:val="00403957"/>
    <w:rsid w:val="00483D5D"/>
    <w:rsid w:val="004C28F4"/>
    <w:rsid w:val="004D2718"/>
    <w:rsid w:val="004E7B08"/>
    <w:rsid w:val="004F083E"/>
    <w:rsid w:val="004F22ED"/>
    <w:rsid w:val="00526168"/>
    <w:rsid w:val="00562E17"/>
    <w:rsid w:val="0069382A"/>
    <w:rsid w:val="007270FB"/>
    <w:rsid w:val="0077428F"/>
    <w:rsid w:val="007B51CA"/>
    <w:rsid w:val="007C308A"/>
    <w:rsid w:val="0081245E"/>
    <w:rsid w:val="0081356C"/>
    <w:rsid w:val="00842571"/>
    <w:rsid w:val="008C70DE"/>
    <w:rsid w:val="0094131A"/>
    <w:rsid w:val="009734CD"/>
    <w:rsid w:val="00986B67"/>
    <w:rsid w:val="009B7B7F"/>
    <w:rsid w:val="009E0247"/>
    <w:rsid w:val="00A837B6"/>
    <w:rsid w:val="00A86C12"/>
    <w:rsid w:val="00AB5CF3"/>
    <w:rsid w:val="00AB7652"/>
    <w:rsid w:val="00AC4A7C"/>
    <w:rsid w:val="00AF4329"/>
    <w:rsid w:val="00B66758"/>
    <w:rsid w:val="00B92382"/>
    <w:rsid w:val="00C05669"/>
    <w:rsid w:val="00C22EF1"/>
    <w:rsid w:val="00CA7BEF"/>
    <w:rsid w:val="00CC5B1B"/>
    <w:rsid w:val="00CC7719"/>
    <w:rsid w:val="00D4269C"/>
    <w:rsid w:val="00D72487"/>
    <w:rsid w:val="00E326BC"/>
    <w:rsid w:val="00E4113A"/>
    <w:rsid w:val="00F245B1"/>
    <w:rsid w:val="00F40F88"/>
    <w:rsid w:val="00FC15D9"/>
    <w:rsid w:val="00FD2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EC8EAD"/>
  <w15:chartTrackingRefBased/>
  <w15:docId w15:val="{400F89FB-7ECA-4F45-92F5-EF1928946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rsid w:val="00E4113A"/>
    <w:pPr>
      <w:spacing w:before="60" w:after="0" w:line="360" w:lineRule="atLeast"/>
      <w:ind w:firstLine="567"/>
      <w:jc w:val="both"/>
    </w:pPr>
    <w:rPr>
      <w:rFonts w:ascii="Times New Roman" w:eastAsia="Times New Roman" w:hAnsi="Times New Roman" w:cs="Times New Roman"/>
      <w:sz w:val="24"/>
      <w:szCs w:val="23"/>
      <w:lang w:eastAsia="cs-CZ"/>
    </w:rPr>
  </w:style>
  <w:style w:type="paragraph" w:styleId="Nadpis1">
    <w:name w:val="heading 1"/>
    <w:basedOn w:val="Normln"/>
    <w:next w:val="Normln"/>
    <w:link w:val="Nadpis1Char"/>
    <w:qFormat/>
    <w:rsid w:val="00E4113A"/>
    <w:pPr>
      <w:keepNext/>
      <w:spacing w:before="480"/>
      <w:ind w:left="567" w:hanging="567"/>
      <w:jc w:val="left"/>
      <w:outlineLvl w:val="0"/>
    </w:pPr>
    <w:rPr>
      <w:rFonts w:ascii="Arial" w:hAnsi="Arial"/>
      <w:b/>
      <w:caps/>
      <w:kern w:val="28"/>
      <w:sz w:val="28"/>
      <w:szCs w:val="20"/>
      <w:lang w:val="x-none" w:eastAsia="x-none"/>
    </w:rPr>
  </w:style>
  <w:style w:type="paragraph" w:styleId="Nadpis2">
    <w:name w:val="heading 2"/>
    <w:basedOn w:val="Normln"/>
    <w:next w:val="Normln"/>
    <w:link w:val="Nadpis2Char"/>
    <w:uiPriority w:val="9"/>
    <w:unhideWhenUsed/>
    <w:qFormat/>
    <w:rsid w:val="00F245B1"/>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st-nazev">
    <w:name w:val="st-nazev"/>
    <w:basedOn w:val="Normln"/>
    <w:next w:val="Normln"/>
    <w:rsid w:val="00E4113A"/>
    <w:pPr>
      <w:spacing w:before="5640" w:line="240" w:lineRule="auto"/>
      <w:ind w:firstLine="0"/>
      <w:jc w:val="center"/>
    </w:pPr>
    <w:rPr>
      <w:rFonts w:ascii="Arial" w:hAnsi="Arial"/>
      <w:b/>
      <w:sz w:val="32"/>
    </w:rPr>
  </w:style>
  <w:style w:type="paragraph" w:customStyle="1" w:styleId="st-rok">
    <w:name w:val="st-rok"/>
    <w:basedOn w:val="Normln"/>
    <w:rsid w:val="00E4113A"/>
    <w:pPr>
      <w:spacing w:before="6000" w:line="240" w:lineRule="auto"/>
      <w:ind w:firstLine="0"/>
      <w:jc w:val="center"/>
    </w:pPr>
    <w:rPr>
      <w:b/>
    </w:rPr>
  </w:style>
  <w:style w:type="paragraph" w:customStyle="1" w:styleId="UZEI">
    <w:name w:val="UZEI"/>
    <w:basedOn w:val="Normln"/>
    <w:next w:val="Normln"/>
    <w:qFormat/>
    <w:rsid w:val="00E4113A"/>
    <w:pPr>
      <w:keepNext/>
      <w:spacing w:before="120" w:line="240" w:lineRule="auto"/>
      <w:ind w:firstLine="0"/>
      <w:jc w:val="center"/>
    </w:pPr>
    <w:rPr>
      <w:rFonts w:ascii="Arial" w:hAnsi="Arial"/>
      <w:b/>
      <w:caps/>
      <w:kern w:val="28"/>
      <w:szCs w:val="24"/>
      <w:lang w:val="x-none" w:eastAsia="x-none"/>
    </w:rPr>
  </w:style>
  <w:style w:type="paragraph" w:customStyle="1" w:styleId="logo">
    <w:name w:val="logo"/>
    <w:basedOn w:val="Normln"/>
    <w:rsid w:val="00E4113A"/>
    <w:pPr>
      <w:keepNext/>
      <w:spacing w:before="0" w:line="240" w:lineRule="auto"/>
      <w:ind w:firstLine="0"/>
      <w:jc w:val="center"/>
    </w:pPr>
    <w:rPr>
      <w:rFonts w:ascii="Arial" w:hAnsi="Arial"/>
      <w:b/>
      <w:bCs/>
      <w:caps/>
      <w:kern w:val="28"/>
      <w:sz w:val="28"/>
      <w:szCs w:val="20"/>
      <w:lang w:val="x-none" w:eastAsia="x-none"/>
    </w:rPr>
  </w:style>
  <w:style w:type="character" w:customStyle="1" w:styleId="Nadpis1Char">
    <w:name w:val="Nadpis 1 Char"/>
    <w:basedOn w:val="Standardnpsmoodstavce"/>
    <w:link w:val="Nadpis1"/>
    <w:uiPriority w:val="9"/>
    <w:rsid w:val="00E4113A"/>
    <w:rPr>
      <w:rFonts w:ascii="Arial" w:eastAsia="Times New Roman" w:hAnsi="Arial" w:cs="Times New Roman"/>
      <w:b/>
      <w:caps/>
      <w:kern w:val="28"/>
      <w:sz w:val="28"/>
      <w:szCs w:val="20"/>
      <w:lang w:val="x-none" w:eastAsia="x-none"/>
    </w:rPr>
  </w:style>
  <w:style w:type="paragraph" w:customStyle="1" w:styleId="Tabulka">
    <w:name w:val="Tabulka"/>
    <w:basedOn w:val="Normln"/>
    <w:rsid w:val="00E4113A"/>
    <w:pPr>
      <w:spacing w:line="300" w:lineRule="atLeast"/>
      <w:ind w:firstLine="0"/>
      <w:jc w:val="left"/>
    </w:pPr>
  </w:style>
  <w:style w:type="paragraph" w:styleId="Odstavecseseznamem">
    <w:name w:val="List Paragraph"/>
    <w:basedOn w:val="Normln"/>
    <w:uiPriority w:val="34"/>
    <w:qFormat/>
    <w:rsid w:val="00E4113A"/>
    <w:pPr>
      <w:ind w:left="720"/>
      <w:contextualSpacing/>
    </w:pPr>
  </w:style>
  <w:style w:type="character" w:customStyle="1" w:styleId="Nadpis2Char">
    <w:name w:val="Nadpis 2 Char"/>
    <w:basedOn w:val="Standardnpsmoodstavce"/>
    <w:link w:val="Nadpis2"/>
    <w:uiPriority w:val="9"/>
    <w:rsid w:val="00F245B1"/>
    <w:rPr>
      <w:rFonts w:asciiTheme="majorHAnsi" w:eastAsiaTheme="majorEastAsia" w:hAnsiTheme="majorHAnsi" w:cstheme="majorBidi"/>
      <w:color w:val="2E74B5" w:themeColor="accent1" w:themeShade="BF"/>
      <w:sz w:val="26"/>
      <w:szCs w:val="26"/>
      <w:lang w:eastAsia="cs-CZ"/>
    </w:rPr>
  </w:style>
  <w:style w:type="table" w:styleId="Mkatabulky">
    <w:name w:val="Table Grid"/>
    <w:basedOn w:val="Normlntabulka"/>
    <w:uiPriority w:val="39"/>
    <w:rsid w:val="00F245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F245B1"/>
    <w:pPr>
      <w:spacing w:before="0" w:after="200" w:line="240" w:lineRule="auto"/>
    </w:pPr>
    <w:rPr>
      <w:i/>
      <w:iCs/>
      <w:color w:val="44546A" w:themeColor="text2"/>
      <w:sz w:val="18"/>
      <w:szCs w:val="18"/>
    </w:rPr>
  </w:style>
  <w:style w:type="paragraph" w:styleId="Textbubliny">
    <w:name w:val="Balloon Text"/>
    <w:basedOn w:val="Normln"/>
    <w:link w:val="TextbublinyChar"/>
    <w:uiPriority w:val="99"/>
    <w:semiHidden/>
    <w:unhideWhenUsed/>
    <w:rsid w:val="00F245B1"/>
    <w:pPr>
      <w:spacing w:before="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F245B1"/>
    <w:rPr>
      <w:rFonts w:ascii="Segoe UI" w:eastAsia="Times New Roman" w:hAnsi="Segoe UI" w:cs="Segoe UI"/>
      <w:sz w:val="18"/>
      <w:szCs w:val="18"/>
      <w:lang w:eastAsia="cs-CZ"/>
    </w:rPr>
  </w:style>
  <w:style w:type="table" w:styleId="Tabulkasmkou2">
    <w:name w:val="Grid Table 2"/>
    <w:basedOn w:val="Normlntabulka"/>
    <w:uiPriority w:val="47"/>
    <w:rsid w:val="00F245B1"/>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Barevntabulkasmkou6">
    <w:name w:val="Grid Table 6 Colorful"/>
    <w:basedOn w:val="Normlntabulka"/>
    <w:uiPriority w:val="51"/>
    <w:rsid w:val="00F245B1"/>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Zhlav">
    <w:name w:val="header"/>
    <w:basedOn w:val="Normln"/>
    <w:link w:val="ZhlavChar"/>
    <w:uiPriority w:val="99"/>
    <w:unhideWhenUsed/>
    <w:rsid w:val="00E326BC"/>
    <w:pPr>
      <w:tabs>
        <w:tab w:val="center" w:pos="4703"/>
        <w:tab w:val="right" w:pos="9406"/>
      </w:tabs>
      <w:spacing w:before="0" w:line="240" w:lineRule="auto"/>
    </w:pPr>
  </w:style>
  <w:style w:type="character" w:customStyle="1" w:styleId="ZhlavChar">
    <w:name w:val="Záhlaví Char"/>
    <w:basedOn w:val="Standardnpsmoodstavce"/>
    <w:link w:val="Zhlav"/>
    <w:uiPriority w:val="99"/>
    <w:rsid w:val="00E326BC"/>
    <w:rPr>
      <w:rFonts w:ascii="Times New Roman" w:eastAsia="Times New Roman" w:hAnsi="Times New Roman" w:cs="Times New Roman"/>
      <w:sz w:val="24"/>
      <w:szCs w:val="23"/>
      <w:lang w:eastAsia="cs-CZ"/>
    </w:rPr>
  </w:style>
  <w:style w:type="paragraph" w:styleId="Zpat">
    <w:name w:val="footer"/>
    <w:basedOn w:val="Normln"/>
    <w:link w:val="ZpatChar"/>
    <w:uiPriority w:val="99"/>
    <w:unhideWhenUsed/>
    <w:rsid w:val="00E326BC"/>
    <w:pPr>
      <w:tabs>
        <w:tab w:val="center" w:pos="4703"/>
        <w:tab w:val="right" w:pos="9406"/>
      </w:tabs>
      <w:spacing w:before="0" w:line="240" w:lineRule="auto"/>
    </w:pPr>
  </w:style>
  <w:style w:type="character" w:customStyle="1" w:styleId="ZpatChar">
    <w:name w:val="Zápatí Char"/>
    <w:basedOn w:val="Standardnpsmoodstavce"/>
    <w:link w:val="Zpat"/>
    <w:uiPriority w:val="99"/>
    <w:rsid w:val="00E326BC"/>
    <w:rPr>
      <w:rFonts w:ascii="Times New Roman" w:eastAsia="Times New Roman" w:hAnsi="Times New Roman" w:cs="Times New Roman"/>
      <w:sz w:val="24"/>
      <w:szCs w:val="23"/>
      <w:lang w:eastAsia="cs-CZ"/>
    </w:rPr>
  </w:style>
  <w:style w:type="paragraph" w:customStyle="1" w:styleId="Point0">
    <w:name w:val="Point 0"/>
    <w:basedOn w:val="Normln"/>
    <w:rsid w:val="00AB5CF3"/>
    <w:pPr>
      <w:spacing w:before="120" w:after="120" w:line="240" w:lineRule="auto"/>
      <w:ind w:left="850" w:hanging="850"/>
    </w:pPr>
    <w:rPr>
      <w:rFonts w:eastAsiaTheme="minorHAnsi"/>
      <w:szCs w:val="22"/>
      <w:lang w:eastAsia="en-US"/>
    </w:rPr>
  </w:style>
  <w:style w:type="paragraph" w:customStyle="1" w:styleId="Point1">
    <w:name w:val="Point 1"/>
    <w:basedOn w:val="Normln"/>
    <w:rsid w:val="0094131A"/>
    <w:pPr>
      <w:spacing w:before="120" w:after="120" w:line="240" w:lineRule="auto"/>
      <w:ind w:left="1417" w:hanging="567"/>
    </w:pPr>
    <w:rPr>
      <w:rFonts w:eastAsiaTheme="minorHAnsi"/>
      <w:szCs w:val="22"/>
      <w:lang w:eastAsia="en-US"/>
    </w:rPr>
  </w:style>
  <w:style w:type="paragraph" w:customStyle="1" w:styleId="ManualNumPar1">
    <w:name w:val="Manual NumPar 1"/>
    <w:basedOn w:val="Normln"/>
    <w:next w:val="Normln"/>
    <w:rsid w:val="0094131A"/>
    <w:pPr>
      <w:spacing w:before="120" w:after="120" w:line="240" w:lineRule="auto"/>
      <w:ind w:left="850" w:hanging="850"/>
    </w:pPr>
    <w:rPr>
      <w:rFonts w:eastAsiaTheme="minorHAnsi"/>
      <w:szCs w:val="22"/>
      <w:lang w:eastAsia="en-US"/>
    </w:rPr>
  </w:style>
  <w:style w:type="paragraph" w:styleId="Textpoznpodarou">
    <w:name w:val="footnote text"/>
    <w:basedOn w:val="Normln"/>
    <w:link w:val="TextpoznpodarouChar"/>
    <w:uiPriority w:val="99"/>
    <w:unhideWhenUsed/>
    <w:rsid w:val="00CC7719"/>
    <w:pPr>
      <w:spacing w:before="0" w:after="120" w:line="264" w:lineRule="auto"/>
      <w:ind w:firstLine="0"/>
      <w:jc w:val="left"/>
    </w:pPr>
    <w:rPr>
      <w:rFonts w:asciiTheme="minorHAnsi" w:eastAsiaTheme="minorEastAsia" w:hAnsiTheme="minorHAnsi" w:cstheme="minorBidi"/>
      <w:sz w:val="20"/>
      <w:szCs w:val="21"/>
      <w:lang w:eastAsia="en-US"/>
    </w:rPr>
  </w:style>
  <w:style w:type="character" w:customStyle="1" w:styleId="TextpoznpodarouChar">
    <w:name w:val="Text pozn. pod čarou Char"/>
    <w:basedOn w:val="Standardnpsmoodstavce"/>
    <w:link w:val="Textpoznpodarou"/>
    <w:uiPriority w:val="99"/>
    <w:rsid w:val="00CC7719"/>
    <w:rPr>
      <w:rFonts w:eastAsiaTheme="minorEastAsia"/>
      <w:sz w:val="20"/>
      <w:szCs w:val="21"/>
    </w:rPr>
  </w:style>
  <w:style w:type="character" w:styleId="Znakapoznpodarou">
    <w:name w:val="footnote reference"/>
    <w:basedOn w:val="Standardnpsmoodstavce"/>
    <w:uiPriority w:val="99"/>
    <w:unhideWhenUsed/>
    <w:rsid w:val="00CC7719"/>
    <w:rPr>
      <w:vertAlign w:val="superscript"/>
    </w:rPr>
  </w:style>
  <w:style w:type="character" w:styleId="Odkaznakoment">
    <w:name w:val="annotation reference"/>
    <w:basedOn w:val="Standardnpsmoodstavce"/>
    <w:uiPriority w:val="99"/>
    <w:semiHidden/>
    <w:unhideWhenUsed/>
    <w:rsid w:val="00CC7719"/>
    <w:rPr>
      <w:sz w:val="16"/>
      <w:szCs w:val="16"/>
    </w:rPr>
  </w:style>
  <w:style w:type="paragraph" w:styleId="Textkomente">
    <w:name w:val="annotation text"/>
    <w:basedOn w:val="Normln"/>
    <w:link w:val="TextkomenteChar"/>
    <w:uiPriority w:val="99"/>
    <w:unhideWhenUsed/>
    <w:rsid w:val="00CC7719"/>
    <w:pPr>
      <w:spacing w:before="0" w:after="120" w:line="264" w:lineRule="auto"/>
      <w:ind w:firstLine="0"/>
      <w:jc w:val="left"/>
    </w:pPr>
    <w:rPr>
      <w:rFonts w:asciiTheme="minorHAnsi" w:eastAsiaTheme="minorEastAsia" w:hAnsiTheme="minorHAnsi" w:cstheme="minorBidi"/>
      <w:sz w:val="20"/>
      <w:szCs w:val="21"/>
      <w:lang w:eastAsia="en-US"/>
    </w:rPr>
  </w:style>
  <w:style w:type="character" w:customStyle="1" w:styleId="TextkomenteChar">
    <w:name w:val="Text komentáře Char"/>
    <w:basedOn w:val="Standardnpsmoodstavce"/>
    <w:link w:val="Textkomente"/>
    <w:uiPriority w:val="99"/>
    <w:rsid w:val="00CC7719"/>
    <w:rPr>
      <w:rFonts w:eastAsiaTheme="minorEastAsia"/>
      <w:sz w:val="20"/>
      <w:szCs w:val="21"/>
    </w:rPr>
  </w:style>
  <w:style w:type="paragraph" w:styleId="Bezmezer">
    <w:name w:val="No Spacing"/>
    <w:basedOn w:val="Textpoznpodarou"/>
    <w:link w:val="BezmezerChar"/>
    <w:uiPriority w:val="1"/>
    <w:qFormat/>
    <w:rsid w:val="00CC7719"/>
    <w:pPr>
      <w:spacing w:after="0" w:line="240" w:lineRule="auto"/>
      <w:jc w:val="both"/>
    </w:pPr>
    <w:rPr>
      <w:rFonts w:ascii="Calibri" w:eastAsia="Times New Roman" w:hAnsi="Calibri" w:cs="Times New Roman"/>
      <w:sz w:val="22"/>
      <w:szCs w:val="24"/>
      <w:lang w:val="x-none"/>
    </w:rPr>
  </w:style>
  <w:style w:type="character" w:customStyle="1" w:styleId="BezmezerChar">
    <w:name w:val="Bez mezer Char"/>
    <w:link w:val="Bezmezer"/>
    <w:uiPriority w:val="1"/>
    <w:locked/>
    <w:rsid w:val="00CC7719"/>
    <w:rPr>
      <w:rFonts w:ascii="Calibri" w:eastAsia="Times New Roman" w:hAnsi="Calibri" w:cs="Times New Roman"/>
      <w:szCs w:val="24"/>
      <w:lang w:val="x-none"/>
    </w:rPr>
  </w:style>
  <w:style w:type="paragraph" w:styleId="Nadpisobsahu">
    <w:name w:val="TOC Heading"/>
    <w:basedOn w:val="Nadpis1"/>
    <w:next w:val="Normln"/>
    <w:uiPriority w:val="39"/>
    <w:unhideWhenUsed/>
    <w:qFormat/>
    <w:rsid w:val="004D2718"/>
    <w:pPr>
      <w:keepLines/>
      <w:spacing w:before="240" w:line="259" w:lineRule="auto"/>
      <w:ind w:left="0" w:firstLine="0"/>
      <w:outlineLvl w:val="9"/>
    </w:pPr>
    <w:rPr>
      <w:rFonts w:asciiTheme="majorHAnsi" w:eastAsiaTheme="majorEastAsia" w:hAnsiTheme="majorHAnsi" w:cstheme="majorBidi"/>
      <w:b w:val="0"/>
      <w:caps w:val="0"/>
      <w:color w:val="2E74B5" w:themeColor="accent1" w:themeShade="BF"/>
      <w:kern w:val="0"/>
      <w:sz w:val="32"/>
      <w:szCs w:val="32"/>
      <w:lang w:val="cs-CZ" w:eastAsia="cs-CZ"/>
    </w:rPr>
  </w:style>
  <w:style w:type="paragraph" w:styleId="Obsah1">
    <w:name w:val="toc 1"/>
    <w:basedOn w:val="Normln"/>
    <w:next w:val="Normln"/>
    <w:autoRedefine/>
    <w:uiPriority w:val="39"/>
    <w:unhideWhenUsed/>
    <w:rsid w:val="004D2718"/>
    <w:pPr>
      <w:tabs>
        <w:tab w:val="right" w:leader="dot" w:pos="9062"/>
      </w:tabs>
      <w:spacing w:after="100"/>
      <w:jc w:val="left"/>
    </w:pPr>
  </w:style>
  <w:style w:type="character" w:styleId="Hypertextovodkaz">
    <w:name w:val="Hyperlink"/>
    <w:basedOn w:val="Standardnpsmoodstavce"/>
    <w:uiPriority w:val="99"/>
    <w:unhideWhenUsed/>
    <w:rsid w:val="004D2718"/>
    <w:rPr>
      <w:color w:val="0563C1" w:themeColor="hyperlink"/>
      <w:u w:val="single"/>
    </w:rPr>
  </w:style>
  <w:style w:type="paragraph" w:styleId="Pedmtkomente">
    <w:name w:val="annotation subject"/>
    <w:basedOn w:val="Textkomente"/>
    <w:next w:val="Textkomente"/>
    <w:link w:val="PedmtkomenteChar"/>
    <w:uiPriority w:val="99"/>
    <w:semiHidden/>
    <w:unhideWhenUsed/>
    <w:rsid w:val="00F40F88"/>
    <w:pPr>
      <w:spacing w:before="60" w:after="0" w:line="240" w:lineRule="auto"/>
      <w:ind w:firstLine="567"/>
      <w:jc w:val="both"/>
    </w:pPr>
    <w:rPr>
      <w:rFonts w:ascii="Times New Roman" w:eastAsia="Times New Roman" w:hAnsi="Times New Roman" w:cs="Times New Roman"/>
      <w:b/>
      <w:bCs/>
      <w:szCs w:val="20"/>
      <w:lang w:eastAsia="cs-CZ"/>
    </w:rPr>
  </w:style>
  <w:style w:type="character" w:customStyle="1" w:styleId="PedmtkomenteChar">
    <w:name w:val="Předmět komentáře Char"/>
    <w:basedOn w:val="TextkomenteChar"/>
    <w:link w:val="Pedmtkomente"/>
    <w:uiPriority w:val="99"/>
    <w:semiHidden/>
    <w:rsid w:val="00F40F88"/>
    <w:rPr>
      <w:rFonts w:ascii="Times New Roman" w:eastAsia="Times New Roman" w:hAnsi="Times New Roman"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445304">
      <w:bodyDiv w:val="1"/>
      <w:marLeft w:val="0"/>
      <w:marRight w:val="0"/>
      <w:marTop w:val="0"/>
      <w:marBottom w:val="0"/>
      <w:divBdr>
        <w:top w:val="none" w:sz="0" w:space="0" w:color="auto"/>
        <w:left w:val="none" w:sz="0" w:space="0" w:color="auto"/>
        <w:bottom w:val="none" w:sz="0" w:space="0" w:color="auto"/>
        <w:right w:val="none" w:sz="0" w:space="0" w:color="auto"/>
      </w:divBdr>
    </w:div>
    <w:div w:id="448817255">
      <w:bodyDiv w:val="1"/>
      <w:marLeft w:val="0"/>
      <w:marRight w:val="0"/>
      <w:marTop w:val="0"/>
      <w:marBottom w:val="0"/>
      <w:divBdr>
        <w:top w:val="none" w:sz="0" w:space="0" w:color="auto"/>
        <w:left w:val="none" w:sz="0" w:space="0" w:color="auto"/>
        <w:bottom w:val="none" w:sz="0" w:space="0" w:color="auto"/>
        <w:right w:val="none" w:sz="0" w:space="0" w:color="auto"/>
      </w:divBdr>
    </w:div>
    <w:div w:id="597953608">
      <w:bodyDiv w:val="1"/>
      <w:marLeft w:val="0"/>
      <w:marRight w:val="0"/>
      <w:marTop w:val="0"/>
      <w:marBottom w:val="0"/>
      <w:divBdr>
        <w:top w:val="none" w:sz="0" w:space="0" w:color="auto"/>
        <w:left w:val="none" w:sz="0" w:space="0" w:color="auto"/>
        <w:bottom w:val="none" w:sz="0" w:space="0" w:color="auto"/>
        <w:right w:val="none" w:sz="0" w:space="0" w:color="auto"/>
      </w:divBdr>
    </w:div>
    <w:div w:id="764764894">
      <w:bodyDiv w:val="1"/>
      <w:marLeft w:val="0"/>
      <w:marRight w:val="0"/>
      <w:marTop w:val="0"/>
      <w:marBottom w:val="0"/>
      <w:divBdr>
        <w:top w:val="none" w:sz="0" w:space="0" w:color="auto"/>
        <w:left w:val="none" w:sz="0" w:space="0" w:color="auto"/>
        <w:bottom w:val="none" w:sz="0" w:space="0" w:color="auto"/>
        <w:right w:val="none" w:sz="0" w:space="0" w:color="auto"/>
      </w:divBdr>
    </w:div>
    <w:div w:id="776949377">
      <w:bodyDiv w:val="1"/>
      <w:marLeft w:val="0"/>
      <w:marRight w:val="0"/>
      <w:marTop w:val="0"/>
      <w:marBottom w:val="0"/>
      <w:divBdr>
        <w:top w:val="none" w:sz="0" w:space="0" w:color="auto"/>
        <w:left w:val="none" w:sz="0" w:space="0" w:color="auto"/>
        <w:bottom w:val="none" w:sz="0" w:space="0" w:color="auto"/>
        <w:right w:val="none" w:sz="0" w:space="0" w:color="auto"/>
      </w:divBdr>
    </w:div>
    <w:div w:id="1043018464">
      <w:bodyDiv w:val="1"/>
      <w:marLeft w:val="0"/>
      <w:marRight w:val="0"/>
      <w:marTop w:val="0"/>
      <w:marBottom w:val="0"/>
      <w:divBdr>
        <w:top w:val="none" w:sz="0" w:space="0" w:color="auto"/>
        <w:left w:val="none" w:sz="0" w:space="0" w:color="auto"/>
        <w:bottom w:val="none" w:sz="0" w:space="0" w:color="auto"/>
        <w:right w:val="none" w:sz="0" w:space="0" w:color="auto"/>
      </w:divBdr>
    </w:div>
    <w:div w:id="1343824143">
      <w:bodyDiv w:val="1"/>
      <w:marLeft w:val="0"/>
      <w:marRight w:val="0"/>
      <w:marTop w:val="0"/>
      <w:marBottom w:val="0"/>
      <w:divBdr>
        <w:top w:val="none" w:sz="0" w:space="0" w:color="auto"/>
        <w:left w:val="none" w:sz="0" w:space="0" w:color="auto"/>
        <w:bottom w:val="none" w:sz="0" w:space="0" w:color="auto"/>
        <w:right w:val="none" w:sz="0" w:space="0" w:color="auto"/>
      </w:divBdr>
      <w:divsChild>
        <w:div w:id="630329774">
          <w:marLeft w:val="300"/>
          <w:marRight w:val="0"/>
          <w:marTop w:val="0"/>
          <w:marBottom w:val="0"/>
          <w:divBdr>
            <w:top w:val="none" w:sz="0" w:space="0" w:color="auto"/>
            <w:left w:val="none" w:sz="0" w:space="0" w:color="auto"/>
            <w:bottom w:val="none" w:sz="0" w:space="0" w:color="auto"/>
            <w:right w:val="none" w:sz="0" w:space="0" w:color="auto"/>
          </w:divBdr>
        </w:div>
      </w:divsChild>
    </w:div>
    <w:div w:id="1629625489">
      <w:bodyDiv w:val="1"/>
      <w:marLeft w:val="0"/>
      <w:marRight w:val="0"/>
      <w:marTop w:val="0"/>
      <w:marBottom w:val="0"/>
      <w:divBdr>
        <w:top w:val="none" w:sz="0" w:space="0" w:color="auto"/>
        <w:left w:val="none" w:sz="0" w:space="0" w:color="auto"/>
        <w:bottom w:val="none" w:sz="0" w:space="0" w:color="auto"/>
        <w:right w:val="none" w:sz="0" w:space="0" w:color="auto"/>
      </w:divBdr>
    </w:div>
    <w:div w:id="1656954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chart" Target="charts/chart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image" Target="media/image3.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verm\Documents\%23CSO\JPSP\2017\IPZK_2017\IPZK201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verm\Documents\%23CSO\2018\zemedelstvi\clanek_UZE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766355140186952E-2"/>
          <c:y val="5.2000000000000025E-2"/>
          <c:w val="0.90654205607476634"/>
          <c:h val="0.82800000000000029"/>
        </c:manualLayout>
      </c:layout>
      <c:lineChart>
        <c:grouping val="standard"/>
        <c:varyColors val="0"/>
        <c:ser>
          <c:idx val="2"/>
          <c:order val="0"/>
          <c:tx>
            <c:v>IPZK 2017</c:v>
          </c:tx>
          <c:spPr>
            <a:ln w="38100">
              <a:solidFill>
                <a:schemeClr val="accent2">
                  <a:lumMod val="50000"/>
                </a:schemeClr>
              </a:solidFill>
              <a:prstDash val="solid"/>
            </a:ln>
          </c:spPr>
          <c:marker>
            <c:symbol val="none"/>
          </c:marker>
          <c:cat>
            <c:strRef>
              <c:f>IPZK2017!$D$1:$AM$1</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IPZK2017!$D$27:$AM$27</c:f>
              <c:numCache>
                <c:formatCode>_(* #,##0_);_(* \(#,##0\);_(* "-"??_);_(@_)</c:formatCode>
                <c:ptCount val="36"/>
                <c:pt idx="0">
                  <c:v>100</c:v>
                </c:pt>
                <c:pt idx="1">
                  <c:v>96.933085501858741</c:v>
                </c:pt>
                <c:pt idx="2">
                  <c:v>92.100371747211824</c:v>
                </c:pt>
                <c:pt idx="3">
                  <c:v>88.661710037174686</c:v>
                </c:pt>
                <c:pt idx="4">
                  <c:v>89.962825278810456</c:v>
                </c:pt>
                <c:pt idx="5">
                  <c:v>92.843866171003711</c:v>
                </c:pt>
                <c:pt idx="6">
                  <c:v>96.189591078066854</c:v>
                </c:pt>
                <c:pt idx="7">
                  <c:v>100.65055762081786</c:v>
                </c:pt>
                <c:pt idx="8">
                  <c:v>107.99256505576213</c:v>
                </c:pt>
                <c:pt idx="9">
                  <c:v>116.44981412639406</c:v>
                </c:pt>
                <c:pt idx="10">
                  <c:v>123.97769516728626</c:v>
                </c:pt>
                <c:pt idx="11">
                  <c:v>129.55390334572499</c:v>
                </c:pt>
                <c:pt idx="12">
                  <c:v>133.17843866171006</c:v>
                </c:pt>
                <c:pt idx="13">
                  <c:v>133.27137546468398</c:v>
                </c:pt>
                <c:pt idx="14">
                  <c:v>125.18587360594796</c:v>
                </c:pt>
                <c:pt idx="15">
                  <c:v>111.61710037174726</c:v>
                </c:pt>
                <c:pt idx="16">
                  <c:v>99.442379182156088</c:v>
                </c:pt>
                <c:pt idx="17">
                  <c:v>93.122676579925596</c:v>
                </c:pt>
                <c:pt idx="18">
                  <c:v>92.936802973977692</c:v>
                </c:pt>
                <c:pt idx="19">
                  <c:v>95.817843866171003</c:v>
                </c:pt>
                <c:pt idx="20">
                  <c:v>98.420074349442402</c:v>
                </c:pt>
                <c:pt idx="21">
                  <c:v>99.721189591078115</c:v>
                </c:pt>
                <c:pt idx="22">
                  <c:v>99.535315985130126</c:v>
                </c:pt>
                <c:pt idx="23">
                  <c:v>93.215613382899633</c:v>
                </c:pt>
                <c:pt idx="24">
                  <c:v>86.245353159851263</c:v>
                </c:pt>
                <c:pt idx="25">
                  <c:v>82.806691449814124</c:v>
                </c:pt>
                <c:pt idx="26">
                  <c:v>82.342007434944193</c:v>
                </c:pt>
                <c:pt idx="27">
                  <c:v>79.739776951672852</c:v>
                </c:pt>
                <c:pt idx="28">
                  <c:v>75.092936802973924</c:v>
                </c:pt>
                <c:pt idx="29">
                  <c:v>71.00371747211895</c:v>
                </c:pt>
                <c:pt idx="30">
                  <c:v>69.05204460966543</c:v>
                </c:pt>
                <c:pt idx="31">
                  <c:v>68.587360594795541</c:v>
                </c:pt>
                <c:pt idx="32">
                  <c:v>68.3085501858736</c:v>
                </c:pt>
                <c:pt idx="33">
                  <c:v>67.472118959107803</c:v>
                </c:pt>
                <c:pt idx="34">
                  <c:v>66.914498141263962</c:v>
                </c:pt>
                <c:pt idx="35">
                  <c:v>66.542750929368026</c:v>
                </c:pt>
              </c:numCache>
            </c:numRef>
          </c:val>
          <c:smooth val="0"/>
          <c:extLst>
            <c:ext xmlns:c16="http://schemas.microsoft.com/office/drawing/2014/chart" uri="{C3380CC4-5D6E-409C-BE32-E72D297353CC}">
              <c16:uniqueId val="{00000000-2D7E-4836-93D7-7B8E51E8768C}"/>
            </c:ext>
          </c:extLst>
        </c:ser>
        <c:dLbls>
          <c:showLegendKey val="0"/>
          <c:showVal val="0"/>
          <c:showCatName val="0"/>
          <c:showSerName val="0"/>
          <c:showPercent val="0"/>
          <c:showBubbleSize val="0"/>
        </c:dLbls>
        <c:smooth val="0"/>
        <c:axId val="41919616"/>
        <c:axId val="41921152"/>
      </c:lineChart>
      <c:catAx>
        <c:axId val="41919616"/>
        <c:scaling>
          <c:orientation val="minMax"/>
        </c:scaling>
        <c:delete val="0"/>
        <c:axPos val="b"/>
        <c:numFmt formatCode="General" sourceLinked="1"/>
        <c:majorTickMark val="out"/>
        <c:minorTickMark val="none"/>
        <c:tickLblPos val="nextTo"/>
        <c:spPr>
          <a:ln w="3175">
            <a:solidFill>
              <a:srgbClr val="000000"/>
            </a:solidFill>
            <a:prstDash val="solid"/>
          </a:ln>
        </c:spPr>
        <c:txPr>
          <a:bodyPr rot="-2700000" vert="horz"/>
          <a:lstStyle/>
          <a:p>
            <a:pPr>
              <a:defRPr sz="1000" b="0" i="0" u="none" strike="noStrike" baseline="0">
                <a:solidFill>
                  <a:srgbClr val="000000"/>
                </a:solidFill>
                <a:latin typeface="Arial"/>
                <a:ea typeface="Arial"/>
                <a:cs typeface="Arial"/>
              </a:defRPr>
            </a:pPr>
            <a:endParaRPr lang="cs-CZ"/>
          </a:p>
        </c:txPr>
        <c:crossAx val="41921152"/>
        <c:crossesAt val="50"/>
        <c:auto val="1"/>
        <c:lblAlgn val="ctr"/>
        <c:lblOffset val="100"/>
        <c:tickLblSkip val="5"/>
        <c:tickMarkSkip val="1"/>
        <c:noMultiLvlLbl val="0"/>
      </c:catAx>
      <c:valAx>
        <c:axId val="41921152"/>
        <c:scaling>
          <c:orientation val="minMax"/>
          <c:max val="160"/>
          <c:min val="50"/>
        </c:scaling>
        <c:delete val="0"/>
        <c:axPos val="l"/>
        <c:numFmt formatCode="#,##0" sourceLinked="0"/>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cs-CZ"/>
          </a:p>
        </c:txPr>
        <c:crossAx val="41919616"/>
        <c:crosses val="autoZero"/>
        <c:crossBetween val="midCat"/>
        <c:majorUnit val="50"/>
      </c:valAx>
      <c:spPr>
        <a:noFill/>
        <a:ln w="25400">
          <a:noFill/>
        </a:ln>
      </c:spPr>
    </c:plotArea>
    <c:plotVisOnly val="1"/>
    <c:dispBlanksAs val="gap"/>
    <c:showDLblsOverMax val="0"/>
  </c:chart>
  <c:spPr>
    <a:solidFill>
      <a:srgbClr val="FFFFFF"/>
    </a:solidFill>
    <a:ln w="3175">
      <a:noFill/>
      <a:prstDash val="solid"/>
    </a:ln>
  </c:spPr>
  <c:txPr>
    <a:bodyPr/>
    <a:lstStyle/>
    <a:p>
      <a:pPr>
        <a:defRPr sz="1000" b="0" i="0" u="none" strike="noStrike" baseline="0">
          <a:solidFill>
            <a:srgbClr val="000000"/>
          </a:solidFill>
          <a:latin typeface="Arial"/>
          <a:ea typeface="Arial"/>
          <a:cs typeface="Arial"/>
        </a:defRPr>
      </a:pPr>
      <a:endParaRPr lang="cs-CZ"/>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ist2!$C$2</c:f>
              <c:strCache>
                <c:ptCount val="1"/>
                <c:pt idx="0">
                  <c:v>koroptev polní</c:v>
                </c:pt>
              </c:strCache>
            </c:strRef>
          </c:tx>
          <c:spPr>
            <a:ln w="28575" cap="rnd">
              <a:solidFill>
                <a:schemeClr val="accent1"/>
              </a:solidFill>
              <a:round/>
            </a:ln>
            <a:effectLst/>
          </c:spPr>
          <c:marker>
            <c:symbol val="none"/>
          </c:marker>
          <c:cat>
            <c:strRef>
              <c:f>List2!$D$1:$AM$1</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List2!$D$2:$AM$2</c:f>
              <c:numCache>
                <c:formatCode>#,##0</c:formatCode>
                <c:ptCount val="36"/>
                <c:pt idx="0" formatCode="General">
                  <c:v>100</c:v>
                </c:pt>
                <c:pt idx="1">
                  <c:v>93.96472606839319</c:v>
                </c:pt>
                <c:pt idx="2">
                  <c:v>87.922469175212527</c:v>
                </c:pt>
                <c:pt idx="3">
                  <c:v>81.796416743146722</c:v>
                </c:pt>
                <c:pt idx="4">
                  <c:v>75.849926180120505</c:v>
                </c:pt>
                <c:pt idx="5">
                  <c:v>70.238617772634726</c:v>
                </c:pt>
                <c:pt idx="6">
                  <c:v>65.126092334703245</c:v>
                </c:pt>
                <c:pt idx="7">
                  <c:v>60.52232552571725</c:v>
                </c:pt>
                <c:pt idx="8">
                  <c:v>56.344519372730524</c:v>
                </c:pt>
                <c:pt idx="9">
                  <c:v>52.476956226806593</c:v>
                </c:pt>
                <c:pt idx="10">
                  <c:v>49.037348868760226</c:v>
                </c:pt>
                <c:pt idx="11">
                  <c:v>46.039663221738955</c:v>
                </c:pt>
                <c:pt idx="12">
                  <c:v>43.408084274370545</c:v>
                </c:pt>
                <c:pt idx="13">
                  <c:v>41.045848130561431</c:v>
                </c:pt>
                <c:pt idx="14">
                  <c:v>38.87514464706117</c:v>
                </c:pt>
                <c:pt idx="15">
                  <c:v>36.912932444834603</c:v>
                </c:pt>
                <c:pt idx="16">
                  <c:v>35.218067914289136</c:v>
                </c:pt>
                <c:pt idx="17">
                  <c:v>33.683811499940127</c:v>
                </c:pt>
                <c:pt idx="18">
                  <c:v>32.168508838434263</c:v>
                </c:pt>
                <c:pt idx="19">
                  <c:v>30.615298671242179</c:v>
                </c:pt>
                <c:pt idx="20">
                  <c:v>28.931407366026892</c:v>
                </c:pt>
                <c:pt idx="21">
                  <c:v>27.094888472128023</c:v>
                </c:pt>
                <c:pt idx="22">
                  <c:v>25.167591077770229</c:v>
                </c:pt>
                <c:pt idx="23">
                  <c:v>23.168468935796657</c:v>
                </c:pt>
                <c:pt idx="24">
                  <c:v>21.215234827022066</c:v>
                </c:pt>
                <c:pt idx="25">
                  <c:v>19.352779218706338</c:v>
                </c:pt>
                <c:pt idx="26">
                  <c:v>17.582099676788619</c:v>
                </c:pt>
                <c:pt idx="27">
                  <c:v>15.856310602130801</c:v>
                </c:pt>
                <c:pt idx="28">
                  <c:v>14.211324368540756</c:v>
                </c:pt>
                <c:pt idx="29">
                  <c:v>12.739914608355614</c:v>
                </c:pt>
                <c:pt idx="30">
                  <c:v>11.489964486652568</c:v>
                </c:pt>
                <c:pt idx="31">
                  <c:v>10.446510514345006</c:v>
                </c:pt>
                <c:pt idx="32">
                  <c:v>9.5447109053908399</c:v>
                </c:pt>
                <c:pt idx="33">
                  <c:v>8.6798212361837148</c:v>
                </c:pt>
                <c:pt idx="34">
                  <c:v>7.8298950560632026</c:v>
                </c:pt>
                <c:pt idx="35">
                  <c:v>6.9689956506125057</c:v>
                </c:pt>
              </c:numCache>
            </c:numRef>
          </c:val>
          <c:smooth val="0"/>
          <c:extLst>
            <c:ext xmlns:c16="http://schemas.microsoft.com/office/drawing/2014/chart" uri="{C3380CC4-5D6E-409C-BE32-E72D297353CC}">
              <c16:uniqueId val="{00000000-22B5-4B44-B1F2-F12C20E6FE1E}"/>
            </c:ext>
          </c:extLst>
        </c:ser>
        <c:ser>
          <c:idx val="1"/>
          <c:order val="1"/>
          <c:tx>
            <c:strRef>
              <c:f>List2!$C$3</c:f>
              <c:strCache>
                <c:ptCount val="1"/>
                <c:pt idx="0">
                  <c:v>čejka chocholatá</c:v>
                </c:pt>
              </c:strCache>
            </c:strRef>
          </c:tx>
          <c:spPr>
            <a:ln w="28575" cap="rnd">
              <a:solidFill>
                <a:schemeClr val="accent2"/>
              </a:solidFill>
              <a:round/>
            </a:ln>
            <a:effectLst/>
          </c:spPr>
          <c:marker>
            <c:symbol val="none"/>
          </c:marker>
          <c:cat>
            <c:strRef>
              <c:f>List2!$D$1:$AM$1</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List2!$D$3:$AM$3</c:f>
              <c:numCache>
                <c:formatCode>#,##0</c:formatCode>
                <c:ptCount val="36"/>
                <c:pt idx="0" formatCode="General">
                  <c:v>100</c:v>
                </c:pt>
                <c:pt idx="1">
                  <c:v>90.876623755558413</c:v>
                </c:pt>
                <c:pt idx="2">
                  <c:v>82.406834654124012</c:v>
                </c:pt>
                <c:pt idx="3">
                  <c:v>74.766867800329138</c:v>
                </c:pt>
                <c:pt idx="4">
                  <c:v>67.840011204351015</c:v>
                </c:pt>
                <c:pt idx="5">
                  <c:v>60.613204794528542</c:v>
                </c:pt>
                <c:pt idx="6">
                  <c:v>53.877755861859676</c:v>
                </c:pt>
                <c:pt idx="7">
                  <c:v>47.960457977848044</c:v>
                </c:pt>
                <c:pt idx="8">
                  <c:v>43.150756877254004</c:v>
                </c:pt>
                <c:pt idx="9">
                  <c:v>38.987640200277774</c:v>
                </c:pt>
                <c:pt idx="10">
                  <c:v>35.200336130530737</c:v>
                </c:pt>
                <c:pt idx="11">
                  <c:v>31.624280762362726</c:v>
                </c:pt>
                <c:pt idx="12">
                  <c:v>28.199950980964275</c:v>
                </c:pt>
                <c:pt idx="13">
                  <c:v>25.230797959874415</c:v>
                </c:pt>
                <c:pt idx="14">
                  <c:v>22.646794505199519</c:v>
                </c:pt>
                <c:pt idx="15">
                  <c:v>20.326560147523946</c:v>
                </c:pt>
                <c:pt idx="16">
                  <c:v>18.375135677688171</c:v>
                </c:pt>
                <c:pt idx="17">
                  <c:v>16.78435125640458</c:v>
                </c:pt>
                <c:pt idx="18">
                  <c:v>15.677921592885237</c:v>
                </c:pt>
                <c:pt idx="19">
                  <c:v>15.030170049369168</c:v>
                </c:pt>
                <c:pt idx="20">
                  <c:v>14.782740630945025</c:v>
                </c:pt>
                <c:pt idx="21">
                  <c:v>14.806083028909564</c:v>
                </c:pt>
                <c:pt idx="22">
                  <c:v>14.93329909781632</c:v>
                </c:pt>
                <c:pt idx="23">
                  <c:v>15.204070914205015</c:v>
                </c:pt>
                <c:pt idx="24">
                  <c:v>15.648743595429558</c:v>
                </c:pt>
                <c:pt idx="25">
                  <c:v>16.047898600623242</c:v>
                </c:pt>
                <c:pt idx="26">
                  <c:v>16.391031850702024</c:v>
                </c:pt>
                <c:pt idx="27">
                  <c:v>16.541590317573313</c:v>
                </c:pt>
                <c:pt idx="28">
                  <c:v>16.53108623848928</c:v>
                </c:pt>
                <c:pt idx="29">
                  <c:v>16.297662258843843</c:v>
                </c:pt>
                <c:pt idx="30">
                  <c:v>16.096917636348785</c:v>
                </c:pt>
                <c:pt idx="31">
                  <c:v>16.127262753702691</c:v>
                </c:pt>
                <c:pt idx="32">
                  <c:v>16.444719366020472</c:v>
                </c:pt>
                <c:pt idx="33">
                  <c:v>16.99209859828899</c:v>
                </c:pt>
                <c:pt idx="34">
                  <c:v>17.664359659667827</c:v>
                </c:pt>
                <c:pt idx="35">
                  <c:v>18.436993032294207</c:v>
                </c:pt>
              </c:numCache>
            </c:numRef>
          </c:val>
          <c:smooth val="0"/>
          <c:extLst>
            <c:ext xmlns:c16="http://schemas.microsoft.com/office/drawing/2014/chart" uri="{C3380CC4-5D6E-409C-BE32-E72D297353CC}">
              <c16:uniqueId val="{00000001-22B5-4B44-B1F2-F12C20E6FE1E}"/>
            </c:ext>
          </c:extLst>
        </c:ser>
        <c:ser>
          <c:idx val="2"/>
          <c:order val="2"/>
          <c:tx>
            <c:strRef>
              <c:f>List2!$C$4</c:f>
              <c:strCache>
                <c:ptCount val="1"/>
                <c:pt idx="0">
                  <c:v>bekasina otavní</c:v>
                </c:pt>
              </c:strCache>
            </c:strRef>
          </c:tx>
          <c:spPr>
            <a:ln w="28575" cap="rnd">
              <a:solidFill>
                <a:schemeClr val="accent3"/>
              </a:solidFill>
              <a:round/>
            </a:ln>
            <a:effectLst/>
          </c:spPr>
          <c:marker>
            <c:symbol val="none"/>
          </c:marker>
          <c:cat>
            <c:strRef>
              <c:f>List2!$D$1:$AM$1</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List2!$D$4:$AM$4</c:f>
              <c:numCache>
                <c:formatCode>General</c:formatCode>
                <c:ptCount val="36"/>
                <c:pt idx="0">
                  <c:v>100</c:v>
                </c:pt>
                <c:pt idx="1">
                  <c:v>92.8030270082199</c:v>
                </c:pt>
                <c:pt idx="2">
                  <c:v>85.165050232679434</c:v>
                </c:pt>
                <c:pt idx="3">
                  <c:v>77.245248553907714</c:v>
                </c:pt>
                <c:pt idx="4">
                  <c:v>69.220197451398235</c:v>
                </c:pt>
                <c:pt idx="5">
                  <c:v>61.4421780541904</c:v>
                </c:pt>
                <c:pt idx="6">
                  <c:v>53.716348453877245</c:v>
                </c:pt>
                <c:pt idx="7">
                  <c:v>46.414995868307741</c:v>
                </c:pt>
                <c:pt idx="8">
                  <c:v>39.605967033444955</c:v>
                </c:pt>
                <c:pt idx="9">
                  <c:v>33.609359370243105</c:v>
                </c:pt>
                <c:pt idx="10">
                  <c:v>28.543469751663537</c:v>
                </c:pt>
                <c:pt idx="11">
                  <c:v>24.279563345365961</c:v>
                </c:pt>
                <c:pt idx="12">
                  <c:v>20.554081677032137</c:v>
                </c:pt>
                <c:pt idx="13">
                  <c:v>17.609707302222414</c:v>
                </c:pt>
                <c:pt idx="14">
                  <c:v>15.277693210977256</c:v>
                </c:pt>
                <c:pt idx="15">
                  <c:v>13.432783890749365</c:v>
                </c:pt>
                <c:pt idx="16">
                  <c:v>11.944504849301966</c:v>
                </c:pt>
                <c:pt idx="17">
                  <c:v>10.75457748010264</c:v>
                </c:pt>
                <c:pt idx="18">
                  <c:v>9.8899665115470032</c:v>
                </c:pt>
                <c:pt idx="19">
                  <c:v>9.153220545383375</c:v>
                </c:pt>
                <c:pt idx="20">
                  <c:v>8.5060670638890095</c:v>
                </c:pt>
                <c:pt idx="21">
                  <c:v>8.0902883486278423</c:v>
                </c:pt>
                <c:pt idx="22">
                  <c:v>7.8902274605314675</c:v>
                </c:pt>
                <c:pt idx="23">
                  <c:v>7.7467055190710212</c:v>
                </c:pt>
                <c:pt idx="24">
                  <c:v>7.6527638846605504</c:v>
                </c:pt>
                <c:pt idx="25">
                  <c:v>7.6449354151263389</c:v>
                </c:pt>
                <c:pt idx="26">
                  <c:v>7.6597225242465079</c:v>
                </c:pt>
                <c:pt idx="27">
                  <c:v>7.638846605488629</c:v>
                </c:pt>
                <c:pt idx="28">
                  <c:v>7.4918453442352</c:v>
                </c:pt>
                <c:pt idx="29">
                  <c:v>7.1795763928152025</c:v>
                </c:pt>
                <c:pt idx="30">
                  <c:v>6.7229156699865085</c:v>
                </c:pt>
                <c:pt idx="31">
                  <c:v>6.0966381072500324</c:v>
                </c:pt>
                <c:pt idx="32">
                  <c:v>5.4068629582916534</c:v>
                </c:pt>
                <c:pt idx="33">
                  <c:v>4.7475318575218486</c:v>
                </c:pt>
                <c:pt idx="34">
                  <c:v>4.1795329013177884</c:v>
                </c:pt>
                <c:pt idx="35">
                  <c:v>3.6802505110250952</c:v>
                </c:pt>
              </c:numCache>
            </c:numRef>
          </c:val>
          <c:smooth val="0"/>
          <c:extLst>
            <c:ext xmlns:c16="http://schemas.microsoft.com/office/drawing/2014/chart" uri="{C3380CC4-5D6E-409C-BE32-E72D297353CC}">
              <c16:uniqueId val="{00000002-22B5-4B44-B1F2-F12C20E6FE1E}"/>
            </c:ext>
          </c:extLst>
        </c:ser>
        <c:ser>
          <c:idx val="3"/>
          <c:order val="3"/>
          <c:tx>
            <c:strRef>
              <c:f>List2!$C$5</c:f>
              <c:strCache>
                <c:ptCount val="1"/>
                <c:pt idx="0">
                  <c:v>linduška luční</c:v>
                </c:pt>
              </c:strCache>
            </c:strRef>
          </c:tx>
          <c:spPr>
            <a:ln w="28575" cap="rnd">
              <a:solidFill>
                <a:schemeClr val="accent4"/>
              </a:solidFill>
              <a:round/>
            </a:ln>
            <a:effectLst/>
          </c:spPr>
          <c:marker>
            <c:symbol val="none"/>
          </c:marker>
          <c:cat>
            <c:strRef>
              <c:f>List2!$D$1:$AM$1</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List2!$D$5:$AM$5</c:f>
              <c:numCache>
                <c:formatCode>General</c:formatCode>
                <c:ptCount val="36"/>
                <c:pt idx="0">
                  <c:v>100</c:v>
                </c:pt>
                <c:pt idx="1">
                  <c:v>95.763123678438745</c:v>
                </c:pt>
                <c:pt idx="2">
                  <c:v>91.639195702709401</c:v>
                </c:pt>
                <c:pt idx="3">
                  <c:v>87.642662954255911</c:v>
                </c:pt>
                <c:pt idx="4">
                  <c:v>83.74331831733231</c:v>
                </c:pt>
                <c:pt idx="5">
                  <c:v>79.845287033267212</c:v>
                </c:pt>
                <c:pt idx="6">
                  <c:v>76.01292339212776</c:v>
                </c:pt>
                <c:pt idx="7">
                  <c:v>72.219960336743668</c:v>
                </c:pt>
                <c:pt idx="8">
                  <c:v>68.379716578453028</c:v>
                </c:pt>
                <c:pt idx="9">
                  <c:v>64.477745235812506</c:v>
                </c:pt>
                <c:pt idx="10">
                  <c:v>60.506166191670715</c:v>
                </c:pt>
                <c:pt idx="11">
                  <c:v>56.484679738905449</c:v>
                </c:pt>
                <c:pt idx="12">
                  <c:v>52.459253227564624</c:v>
                </c:pt>
                <c:pt idx="13">
                  <c:v>48.481107419130254</c:v>
                </c:pt>
                <c:pt idx="14">
                  <c:v>44.640863660839749</c:v>
                </c:pt>
                <c:pt idx="15">
                  <c:v>40.997622831326076</c:v>
                </c:pt>
                <c:pt idx="16">
                  <c:v>37.538251402004164</c:v>
                </c:pt>
                <c:pt idx="17">
                  <c:v>34.194455024231353</c:v>
                </c:pt>
                <c:pt idx="18">
                  <c:v>30.932086523686312</c:v>
                </c:pt>
                <c:pt idx="19">
                  <c:v>27.713058667472197</c:v>
                </c:pt>
                <c:pt idx="20">
                  <c:v>24.597785687080545</c:v>
                </c:pt>
                <c:pt idx="21">
                  <c:v>21.67688892974877</c:v>
                </c:pt>
                <c:pt idx="22">
                  <c:v>18.996335745524735</c:v>
                </c:pt>
                <c:pt idx="23">
                  <c:v>16.59815342588093</c:v>
                </c:pt>
                <c:pt idx="24">
                  <c:v>14.498102205119444</c:v>
                </c:pt>
                <c:pt idx="25">
                  <c:v>12.700122141815829</c:v>
                </c:pt>
                <c:pt idx="26">
                  <c:v>11.189766354526471</c:v>
                </c:pt>
                <c:pt idx="27">
                  <c:v>9.9315743160714955</c:v>
                </c:pt>
                <c:pt idx="28">
                  <c:v>8.8822053821200146</c:v>
                </c:pt>
                <c:pt idx="29">
                  <c:v>7.9956922026240802</c:v>
                </c:pt>
                <c:pt idx="30">
                  <c:v>7.2247540746772376</c:v>
                </c:pt>
                <c:pt idx="31">
                  <c:v>6.5234236482315682</c:v>
                </c:pt>
                <c:pt idx="32">
                  <c:v>5.8536136903901976</c:v>
                </c:pt>
                <c:pt idx="33">
                  <c:v>5.1811770268317945</c:v>
                </c:pt>
                <c:pt idx="34">
                  <c:v>4.5008602461223264</c:v>
                </c:pt>
                <c:pt idx="35">
                  <c:v>3.8152900539787993</c:v>
                </c:pt>
              </c:numCache>
            </c:numRef>
          </c:val>
          <c:smooth val="0"/>
          <c:extLst>
            <c:ext xmlns:c16="http://schemas.microsoft.com/office/drawing/2014/chart" uri="{C3380CC4-5D6E-409C-BE32-E72D297353CC}">
              <c16:uniqueId val="{00000003-22B5-4B44-B1F2-F12C20E6FE1E}"/>
            </c:ext>
          </c:extLst>
        </c:ser>
        <c:ser>
          <c:idx val="4"/>
          <c:order val="4"/>
          <c:tx>
            <c:strRef>
              <c:f>List2!$C$8</c:f>
              <c:strCache>
                <c:ptCount val="1"/>
                <c:pt idx="0">
                  <c:v>skřivan polní</c:v>
                </c:pt>
              </c:strCache>
            </c:strRef>
          </c:tx>
          <c:spPr>
            <a:ln w="28575" cap="rnd">
              <a:solidFill>
                <a:schemeClr val="accent5"/>
              </a:solidFill>
              <a:round/>
            </a:ln>
            <a:effectLst/>
          </c:spPr>
          <c:marker>
            <c:symbol val="none"/>
          </c:marker>
          <c:val>
            <c:numRef>
              <c:f>List2!$D$8:$AM$8</c:f>
              <c:numCache>
                <c:formatCode>#,##0</c:formatCode>
                <c:ptCount val="36"/>
                <c:pt idx="0">
                  <c:v>100</c:v>
                </c:pt>
                <c:pt idx="1">
                  <c:v>105.92655268506682</c:v>
                </c:pt>
                <c:pt idx="2">
                  <c:v>105.00317296815075</c:v>
                </c:pt>
                <c:pt idx="3">
                  <c:v>98.084262997673164</c:v>
                </c:pt>
                <c:pt idx="4">
                  <c:v>87.355951844460108</c:v>
                </c:pt>
                <c:pt idx="5">
                  <c:v>75.705180675244421</c:v>
                </c:pt>
                <c:pt idx="6">
                  <c:v>69.170705686510701</c:v>
                </c:pt>
                <c:pt idx="7">
                  <c:v>66.914679346276642</c:v>
                </c:pt>
                <c:pt idx="8">
                  <c:v>68.609688129420235</c:v>
                </c:pt>
                <c:pt idx="9">
                  <c:v>70.82708703129741</c:v>
                </c:pt>
                <c:pt idx="10">
                  <c:v>74.212506093018547</c:v>
                </c:pt>
                <c:pt idx="11">
                  <c:v>78.518545768915985</c:v>
                </c:pt>
                <c:pt idx="12">
                  <c:v>83.273399490485659</c:v>
                </c:pt>
                <c:pt idx="13">
                  <c:v>84.514076022477482</c:v>
                </c:pt>
                <c:pt idx="14">
                  <c:v>81.595865024693978</c:v>
                </c:pt>
                <c:pt idx="15">
                  <c:v>76.309424175258201</c:v>
                </c:pt>
                <c:pt idx="16">
                  <c:v>71.758744056432775</c:v>
                </c:pt>
                <c:pt idx="17">
                  <c:v>69.98464099474856</c:v>
                </c:pt>
                <c:pt idx="18">
                  <c:v>69.584571097479056</c:v>
                </c:pt>
                <c:pt idx="19">
                  <c:v>69.490761604326295</c:v>
                </c:pt>
                <c:pt idx="20">
                  <c:v>68.826737544950305</c:v>
                </c:pt>
                <c:pt idx="21">
                  <c:v>68.385281106584017</c:v>
                </c:pt>
                <c:pt idx="22">
                  <c:v>68.559104579190844</c:v>
                </c:pt>
                <c:pt idx="23">
                  <c:v>67.744249570039827</c:v>
                </c:pt>
                <c:pt idx="24">
                  <c:v>67.392004120260083</c:v>
                </c:pt>
                <c:pt idx="25">
                  <c:v>67.540075967295436</c:v>
                </c:pt>
                <c:pt idx="26">
                  <c:v>67.341420570030635</c:v>
                </c:pt>
                <c:pt idx="27">
                  <c:v>65.548923490081037</c:v>
                </c:pt>
                <c:pt idx="28">
                  <c:v>63.168737526556363</c:v>
                </c:pt>
                <c:pt idx="29">
                  <c:v>60.668070743394253</c:v>
                </c:pt>
                <c:pt idx="30">
                  <c:v>58.857179645179393</c:v>
                </c:pt>
                <c:pt idx="31">
                  <c:v>57.966909161140805</c:v>
                </c:pt>
                <c:pt idx="32">
                  <c:v>55.942647451048877</c:v>
                </c:pt>
                <c:pt idx="33">
                  <c:v>53.915626638217233</c:v>
                </c:pt>
                <c:pt idx="34">
                  <c:v>52.018283654155674</c:v>
                </c:pt>
                <c:pt idx="35">
                  <c:v>50.13105738014</c:v>
                </c:pt>
              </c:numCache>
            </c:numRef>
          </c:val>
          <c:smooth val="0"/>
          <c:extLst>
            <c:ext xmlns:c16="http://schemas.microsoft.com/office/drawing/2014/chart" uri="{C3380CC4-5D6E-409C-BE32-E72D297353CC}">
              <c16:uniqueId val="{00000004-22B5-4B44-B1F2-F12C20E6FE1E}"/>
            </c:ext>
          </c:extLst>
        </c:ser>
        <c:ser>
          <c:idx val="5"/>
          <c:order val="5"/>
          <c:tx>
            <c:strRef>
              <c:f>List2!$C$9</c:f>
              <c:strCache>
                <c:ptCount val="1"/>
                <c:pt idx="0">
                  <c:v>hrdlička divoká</c:v>
                </c:pt>
              </c:strCache>
            </c:strRef>
          </c:tx>
          <c:spPr>
            <a:ln w="28575" cap="rnd">
              <a:solidFill>
                <a:schemeClr val="accent6"/>
              </a:solidFill>
              <a:round/>
            </a:ln>
            <a:effectLst/>
          </c:spPr>
          <c:marker>
            <c:symbol val="none"/>
          </c:marker>
          <c:val>
            <c:numRef>
              <c:f>List2!$D$9:$AM$9</c:f>
              <c:numCache>
                <c:formatCode>General</c:formatCode>
                <c:ptCount val="36"/>
                <c:pt idx="0">
                  <c:v>100</c:v>
                </c:pt>
                <c:pt idx="1">
                  <c:v>97.102194000678992</c:v>
                </c:pt>
                <c:pt idx="2">
                  <c:v>93.436350122500627</c:v>
                </c:pt>
                <c:pt idx="3">
                  <c:v>89.1419447783518</c:v>
                </c:pt>
                <c:pt idx="4">
                  <c:v>85.072353389185082</c:v>
                </c:pt>
                <c:pt idx="5">
                  <c:v>81.223905523082408</c:v>
                </c:pt>
                <c:pt idx="6">
                  <c:v>78.474752016443475</c:v>
                </c:pt>
                <c:pt idx="7">
                  <c:v>77.246074931867625</c:v>
                </c:pt>
                <c:pt idx="8">
                  <c:v>76.90655997944566</c:v>
                </c:pt>
                <c:pt idx="9">
                  <c:v>77.090999183328933</c:v>
                </c:pt>
                <c:pt idx="10">
                  <c:v>77.798474935538053</c:v>
                </c:pt>
                <c:pt idx="11">
                  <c:v>78.542655006927973</c:v>
                </c:pt>
                <c:pt idx="12">
                  <c:v>78.271960652969852</c:v>
                </c:pt>
                <c:pt idx="13">
                  <c:v>76.588150010552454</c:v>
                </c:pt>
                <c:pt idx="14">
                  <c:v>73.790363280999145</c:v>
                </c:pt>
                <c:pt idx="15">
                  <c:v>70.245643656117309</c:v>
                </c:pt>
                <c:pt idx="16">
                  <c:v>66.136595123831157</c:v>
                </c:pt>
                <c:pt idx="17">
                  <c:v>62.445975830205839</c:v>
                </c:pt>
                <c:pt idx="18">
                  <c:v>59.218748566237508</c:v>
                </c:pt>
                <c:pt idx="19">
                  <c:v>56.412703364868456</c:v>
                </c:pt>
                <c:pt idx="20">
                  <c:v>54.168234246965049</c:v>
                </c:pt>
                <c:pt idx="21">
                  <c:v>52.420191045981333</c:v>
                </c:pt>
                <c:pt idx="22">
                  <c:v>51.140127914552338</c:v>
                </c:pt>
                <c:pt idx="23">
                  <c:v>50.458345185769723</c:v>
                </c:pt>
                <c:pt idx="24">
                  <c:v>50.27115315794785</c:v>
                </c:pt>
                <c:pt idx="25">
                  <c:v>50.247295350480357</c:v>
                </c:pt>
                <c:pt idx="26">
                  <c:v>50.09221960194165</c:v>
                </c:pt>
                <c:pt idx="27">
                  <c:v>49.737105313867822</c:v>
                </c:pt>
                <c:pt idx="28">
                  <c:v>48.821332550307851</c:v>
                </c:pt>
                <c:pt idx="29">
                  <c:v>47.053101973774751</c:v>
                </c:pt>
                <c:pt idx="30">
                  <c:v>44.857266078785784</c:v>
                </c:pt>
                <c:pt idx="31">
                  <c:v>42.700887326916174</c:v>
                </c:pt>
                <c:pt idx="32">
                  <c:v>40.999642132887992</c:v>
                </c:pt>
                <c:pt idx="33">
                  <c:v>39.859055414345846</c:v>
                </c:pt>
                <c:pt idx="34">
                  <c:v>38.934106570990728</c:v>
                </c:pt>
                <c:pt idx="35">
                  <c:v>37.949513208966863</c:v>
                </c:pt>
              </c:numCache>
            </c:numRef>
          </c:val>
          <c:smooth val="0"/>
          <c:extLst>
            <c:ext xmlns:c16="http://schemas.microsoft.com/office/drawing/2014/chart" uri="{C3380CC4-5D6E-409C-BE32-E72D297353CC}">
              <c16:uniqueId val="{00000005-22B5-4B44-B1F2-F12C20E6FE1E}"/>
            </c:ext>
          </c:extLst>
        </c:ser>
        <c:ser>
          <c:idx val="6"/>
          <c:order val="6"/>
          <c:tx>
            <c:strRef>
              <c:f>List2!$C$10</c:f>
              <c:strCache>
                <c:ptCount val="1"/>
                <c:pt idx="0">
                  <c:v>vrabec polní</c:v>
                </c:pt>
              </c:strCache>
            </c:strRef>
          </c:tx>
          <c:spPr>
            <a:ln w="28575" cap="rnd">
              <a:solidFill>
                <a:schemeClr val="accent1">
                  <a:lumMod val="60000"/>
                </a:schemeClr>
              </a:solidFill>
              <a:round/>
            </a:ln>
            <a:effectLst/>
          </c:spPr>
          <c:marker>
            <c:symbol val="none"/>
          </c:marker>
          <c:val>
            <c:numRef>
              <c:f>List2!$D$10:$AM$10</c:f>
              <c:numCache>
                <c:formatCode>General</c:formatCode>
                <c:ptCount val="36"/>
                <c:pt idx="0">
                  <c:v>100</c:v>
                </c:pt>
                <c:pt idx="1">
                  <c:v>99.303785055893272</c:v>
                </c:pt>
                <c:pt idx="2">
                  <c:v>98.608659650040323</c:v>
                </c:pt>
                <c:pt idx="3">
                  <c:v>97.913534244187375</c:v>
                </c:pt>
                <c:pt idx="4">
                  <c:v>97.217319300080632</c:v>
                </c:pt>
                <c:pt idx="5">
                  <c:v>96.522193894227613</c:v>
                </c:pt>
                <c:pt idx="6">
                  <c:v>95.827068488374621</c:v>
                </c:pt>
                <c:pt idx="7">
                  <c:v>95.130853544267936</c:v>
                </c:pt>
                <c:pt idx="8">
                  <c:v>94.435728138414845</c:v>
                </c:pt>
                <c:pt idx="9">
                  <c:v>93.740602732561868</c:v>
                </c:pt>
                <c:pt idx="10">
                  <c:v>93.044387788455239</c:v>
                </c:pt>
                <c:pt idx="11">
                  <c:v>92.349262382602262</c:v>
                </c:pt>
                <c:pt idx="12">
                  <c:v>91.6541369767492</c:v>
                </c:pt>
                <c:pt idx="13">
                  <c:v>90.957922032642557</c:v>
                </c:pt>
                <c:pt idx="14">
                  <c:v>90.262796626789495</c:v>
                </c:pt>
                <c:pt idx="15">
                  <c:v>89.567671220936546</c:v>
                </c:pt>
                <c:pt idx="16">
                  <c:v>88.871456276829775</c:v>
                </c:pt>
                <c:pt idx="17">
                  <c:v>88.176330870976784</c:v>
                </c:pt>
                <c:pt idx="18">
                  <c:v>87.481205465123921</c:v>
                </c:pt>
                <c:pt idx="19">
                  <c:v>86.784990521017235</c:v>
                </c:pt>
                <c:pt idx="20">
                  <c:v>86.089865115164159</c:v>
                </c:pt>
                <c:pt idx="21">
                  <c:v>85.394739709311196</c:v>
                </c:pt>
                <c:pt idx="22">
                  <c:v>84.699614303458148</c:v>
                </c:pt>
                <c:pt idx="23">
                  <c:v>84.003399359351448</c:v>
                </c:pt>
                <c:pt idx="24">
                  <c:v>83.308273953498457</c:v>
                </c:pt>
                <c:pt idx="25">
                  <c:v>82.61314854764548</c:v>
                </c:pt>
                <c:pt idx="26">
                  <c:v>81.916933603538823</c:v>
                </c:pt>
                <c:pt idx="27">
                  <c:v>81.221808197685718</c:v>
                </c:pt>
                <c:pt idx="28">
                  <c:v>80.526682791832812</c:v>
                </c:pt>
                <c:pt idx="29">
                  <c:v>79.830467847726069</c:v>
                </c:pt>
                <c:pt idx="30">
                  <c:v>79.135342441873078</c:v>
                </c:pt>
                <c:pt idx="31">
                  <c:v>78.440217036020115</c:v>
                </c:pt>
                <c:pt idx="32">
                  <c:v>77.744002091913487</c:v>
                </c:pt>
                <c:pt idx="33">
                  <c:v>77.04887668606041</c:v>
                </c:pt>
                <c:pt idx="34">
                  <c:v>76.353751280207433</c:v>
                </c:pt>
                <c:pt idx="35">
                  <c:v>75.657536336100648</c:v>
                </c:pt>
              </c:numCache>
            </c:numRef>
          </c:val>
          <c:smooth val="0"/>
          <c:extLst>
            <c:ext xmlns:c16="http://schemas.microsoft.com/office/drawing/2014/chart" uri="{C3380CC4-5D6E-409C-BE32-E72D297353CC}">
              <c16:uniqueId val="{00000006-22B5-4B44-B1F2-F12C20E6FE1E}"/>
            </c:ext>
          </c:extLst>
        </c:ser>
        <c:ser>
          <c:idx val="7"/>
          <c:order val="7"/>
          <c:tx>
            <c:strRef>
              <c:f>List2!$C$11</c:f>
              <c:strCache>
                <c:ptCount val="1"/>
                <c:pt idx="0">
                  <c:v>strnad obecný</c:v>
                </c:pt>
              </c:strCache>
            </c:strRef>
          </c:tx>
          <c:spPr>
            <a:ln w="28575" cap="rnd">
              <a:solidFill>
                <a:schemeClr val="accent2">
                  <a:lumMod val="60000"/>
                </a:schemeClr>
              </a:solidFill>
              <a:round/>
            </a:ln>
            <a:effectLst/>
          </c:spPr>
          <c:marker>
            <c:symbol val="none"/>
          </c:marker>
          <c:val>
            <c:numRef>
              <c:f>List2!$D$11:$AM$11</c:f>
              <c:numCache>
                <c:formatCode>General</c:formatCode>
                <c:ptCount val="36"/>
                <c:pt idx="0">
                  <c:v>100</c:v>
                </c:pt>
                <c:pt idx="1">
                  <c:v>99.816580404975937</c:v>
                </c:pt>
                <c:pt idx="2">
                  <c:v>99.612276400617461</c:v>
                </c:pt>
                <c:pt idx="3">
                  <c:v>99.374375737764353</c:v>
                </c:pt>
                <c:pt idx="4">
                  <c:v>99.097430309634078</c:v>
                </c:pt>
                <c:pt idx="5">
                  <c:v>98.777808045037702</c:v>
                </c:pt>
                <c:pt idx="6">
                  <c:v>98.405520748206712</c:v>
                </c:pt>
                <c:pt idx="7">
                  <c:v>97.9960047216926</c:v>
                </c:pt>
                <c:pt idx="8">
                  <c:v>97.552892036683829</c:v>
                </c:pt>
                <c:pt idx="9">
                  <c:v>97.073458639789294</c:v>
                </c:pt>
                <c:pt idx="10">
                  <c:v>96.548624353037383</c:v>
                </c:pt>
                <c:pt idx="11">
                  <c:v>95.968400980659254</c:v>
                </c:pt>
                <c:pt idx="12">
                  <c:v>95.315536184509199</c:v>
                </c:pt>
                <c:pt idx="13">
                  <c:v>94.573685644238665</c:v>
                </c:pt>
                <c:pt idx="14">
                  <c:v>93.741941342050339</c:v>
                </c:pt>
                <c:pt idx="15">
                  <c:v>92.827567420321472</c:v>
                </c:pt>
                <c:pt idx="16">
                  <c:v>91.848724234995046</c:v>
                </c:pt>
                <c:pt idx="17">
                  <c:v>90.82720421320262</c:v>
                </c:pt>
                <c:pt idx="18">
                  <c:v>89.771179515118533</c:v>
                </c:pt>
                <c:pt idx="19">
                  <c:v>88.689730318714183</c:v>
                </c:pt>
                <c:pt idx="20">
                  <c:v>87.57922455280125</c:v>
                </c:pt>
                <c:pt idx="21">
                  <c:v>86.448742395350948</c:v>
                </c:pt>
                <c:pt idx="22">
                  <c:v>85.291927721783395</c:v>
                </c:pt>
                <c:pt idx="23">
                  <c:v>84.101516389721283</c:v>
                </c:pt>
                <c:pt idx="24">
                  <c:v>82.874784345773179</c:v>
                </c:pt>
                <c:pt idx="25">
                  <c:v>81.615363661127844</c:v>
                </c:pt>
                <c:pt idx="26">
                  <c:v>80.336874602742256</c:v>
                </c:pt>
                <c:pt idx="27">
                  <c:v>79.055661490965264</c:v>
                </c:pt>
                <c:pt idx="28">
                  <c:v>77.776264414782574</c:v>
                </c:pt>
                <c:pt idx="29">
                  <c:v>76.501407427585619</c:v>
                </c:pt>
                <c:pt idx="30">
                  <c:v>75.231090529374427</c:v>
                </c:pt>
                <c:pt idx="31">
                  <c:v>73.961681648960436</c:v>
                </c:pt>
                <c:pt idx="32">
                  <c:v>72.688640697357712</c:v>
                </c:pt>
                <c:pt idx="33">
                  <c:v>71.413783710160757</c:v>
                </c:pt>
                <c:pt idx="34">
                  <c:v>70.134386633978053</c:v>
                </c:pt>
                <c:pt idx="35">
                  <c:v>68.849541451012513</c:v>
                </c:pt>
              </c:numCache>
            </c:numRef>
          </c:val>
          <c:smooth val="0"/>
          <c:extLst>
            <c:ext xmlns:c16="http://schemas.microsoft.com/office/drawing/2014/chart" uri="{C3380CC4-5D6E-409C-BE32-E72D297353CC}">
              <c16:uniqueId val="{00000007-22B5-4B44-B1F2-F12C20E6FE1E}"/>
            </c:ext>
          </c:extLst>
        </c:ser>
        <c:dLbls>
          <c:showLegendKey val="0"/>
          <c:showVal val="0"/>
          <c:showCatName val="0"/>
          <c:showSerName val="0"/>
          <c:showPercent val="0"/>
          <c:showBubbleSize val="0"/>
        </c:dLbls>
        <c:smooth val="0"/>
        <c:axId val="41941632"/>
        <c:axId val="42516864"/>
      </c:lineChart>
      <c:catAx>
        <c:axId val="41941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42516864"/>
        <c:crosses val="autoZero"/>
        <c:auto val="1"/>
        <c:lblAlgn val="ctr"/>
        <c:lblOffset val="100"/>
        <c:tickLblSkip val="5"/>
        <c:noMultiLvlLbl val="0"/>
      </c:catAx>
      <c:valAx>
        <c:axId val="42516864"/>
        <c:scaling>
          <c:orientation val="minMax"/>
        </c:scaling>
        <c:delete val="0"/>
        <c:axPos val="l"/>
        <c:numFmt formatCode="General" sourceLinked="1"/>
        <c:majorTickMark val="out"/>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4194163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1">
    <c:autoUpdate val="0"/>
  </c:externalData>
</c:chartSpace>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Dokument" ma:contentTypeID="0x0101004206D1F23D4B7D41BAFDD078F70E603C" ma:contentTypeVersion="0" ma:contentTypeDescription="Vytvoří nový dokument" ma:contentTypeScope="" ma:versionID="a47036528e8bb7f1311485dffa5fb69f">
  <xsd:schema xmlns:xsd="http://www.w3.org/2001/XMLSchema" xmlns:xs="http://www.w3.org/2001/XMLSchema" xmlns:p="http://schemas.microsoft.com/office/2006/metadata/properties" xmlns:ns2="bc3fb474-7ee0-46e5-8a88-7652e86342ee" targetNamespace="http://schemas.microsoft.com/office/2006/metadata/properties" ma:root="true" ma:fieldsID="a8f09a479c298ec734ac2a5224c49aa1" ns2:_="">
    <xsd:import namespace="bc3fb474-7ee0-46e5-8a88-7652e86342ee"/>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3fb474-7ee0-46e5-8a88-7652e86342ee" elementFormDefault="qualified">
    <xsd:import namespace="http://schemas.microsoft.com/office/2006/documentManagement/types"/>
    <xsd:import namespace="http://schemas.microsoft.com/office/infopath/2007/PartnerControls"/>
    <xsd:element name="_dlc_DocId" ma:index="8" nillable="true" ma:displayName="Hodnota ID dokumentu" ma:description="Hodnota ID dokumentu přiřazená této položce" ma:internalName="_dlc_DocId" ma:readOnly="true">
      <xsd:simpleType>
        <xsd:restriction base="dms:Text"/>
      </xsd:simpleType>
    </xsd:element>
    <xsd:element name="_dlc_DocIdUrl" ma:index="9" nillable="true" ma:displayName="ID dokumentu" ma:description="Trvalý odkaz na tento dok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Zachovat ID" ma:description="Ponechat ID po přidání"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dlc_DocId xmlns="bc3fb474-7ee0-46e5-8a88-7652e86342ee">PPJUKTQ2N3EH-1-123675</_dlc_DocId>
    <_dlc_DocIdUrl xmlns="bc3fb474-7ee0-46e5-8a88-7652e86342ee">
      <Url>http://dms/_layouts/15/DocIdRedir.aspx?ID=PPJUKTQ2N3EH-1-123675</Url>
      <Description>PPJUKTQ2N3EH-1-123675</Description>
    </_dlc_DocIdUrl>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ADD8F3-0ABD-4A95-A51D-AD0D5D72CA01}">
  <ds:schemaRefs>
    <ds:schemaRef ds:uri="http://schemas.microsoft.com/sharepoint/v3/contenttype/forms"/>
  </ds:schemaRefs>
</ds:datastoreItem>
</file>

<file path=customXml/itemProps2.xml><?xml version="1.0" encoding="utf-8"?>
<ds:datastoreItem xmlns:ds="http://schemas.openxmlformats.org/officeDocument/2006/customXml" ds:itemID="{45E6B993-A94B-4489-ABA8-3564CB52ADCC}">
  <ds:schemaRefs>
    <ds:schemaRef ds:uri="http://schemas.microsoft.com/sharepoint/events"/>
  </ds:schemaRefs>
</ds:datastoreItem>
</file>

<file path=customXml/itemProps3.xml><?xml version="1.0" encoding="utf-8"?>
<ds:datastoreItem xmlns:ds="http://schemas.openxmlformats.org/officeDocument/2006/customXml" ds:itemID="{8BFB372B-B4A8-43E4-A7EB-1863AA7F72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3fb474-7ee0-46e5-8a88-7652e86342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95D6A2B-97ED-46A4-BF4A-E76A211B2E2F}">
  <ds:schemaRefs>
    <ds:schemaRef ds:uri="http://schemas.microsoft.com/office/2006/metadata/properties"/>
    <ds:schemaRef ds:uri="http://schemas.microsoft.com/office/infopath/2007/PartnerControls"/>
    <ds:schemaRef ds:uri="bc3fb474-7ee0-46e5-8a88-7652e86342ee"/>
  </ds:schemaRefs>
</ds:datastoreItem>
</file>

<file path=customXml/itemProps5.xml><?xml version="1.0" encoding="utf-8"?>
<ds:datastoreItem xmlns:ds="http://schemas.openxmlformats.org/officeDocument/2006/customXml" ds:itemID="{0B7A7E4F-EFCF-435D-BA85-DA10B2D33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Pages>
  <Words>15294</Words>
  <Characters>90240</Characters>
  <Application>Microsoft Office Word</Application>
  <DocSecurity>0</DocSecurity>
  <Lines>752</Lines>
  <Paragraphs>210</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05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línek Ladislav</dc:creator>
  <cp:keywords/>
  <dc:description/>
  <cp:lastModifiedBy>Šejnohová Hana</cp:lastModifiedBy>
  <cp:revision>7</cp:revision>
  <dcterms:created xsi:type="dcterms:W3CDTF">2018-12-04T09:50:00Z</dcterms:created>
  <dcterms:modified xsi:type="dcterms:W3CDTF">2018-12-11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06D1F23D4B7D41BAFDD078F70E603C</vt:lpwstr>
  </property>
  <property fmtid="{D5CDD505-2E9C-101B-9397-08002B2CF9AE}" pid="3" name="_dlc_DocIdItemGuid">
    <vt:lpwstr>49079307-fc51-4fbf-af30-8822b3beb663</vt:lpwstr>
  </property>
</Properties>
</file>